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665D0" w14:textId="407CCB02" w:rsidR="00B26980" w:rsidRPr="00FB2E5E" w:rsidRDefault="00B26980" w:rsidP="007A759A">
      <w:pPr>
        <w:pStyle w:val="Heading1"/>
        <w:rPr>
          <w:rFonts w:ascii="Didot" w:hAnsi="Didot" w:hint="cs"/>
        </w:rPr>
      </w:pPr>
      <w:r w:rsidRPr="00FB2E5E">
        <w:rPr>
          <w:rFonts w:ascii="Didot" w:hAnsi="Didot" w:hint="cs"/>
        </w:rPr>
        <w:t>Transcriptome-Based Prediction of Methylphenidate Efficacy: Implications for Precision Medicine in Psychiatric Disorders</w:t>
      </w:r>
    </w:p>
    <w:p w14:paraId="7A65C242" w14:textId="1B56FE83" w:rsidR="00B26980" w:rsidRPr="00FB2E5E" w:rsidRDefault="00B26980" w:rsidP="007A759A">
      <w:pPr>
        <w:pStyle w:val="Heading1"/>
        <w:rPr>
          <w:rFonts w:ascii="Didot" w:hAnsi="Didot" w:hint="cs"/>
        </w:rPr>
      </w:pPr>
      <w:r w:rsidRPr="00FB2E5E">
        <w:rPr>
          <w:rFonts w:ascii="Didot" w:hAnsi="Didot" w:hint="cs"/>
        </w:rPr>
        <w:t>Exploring the Genetic Landscape of Methylphenidate Response: Insights into Treatment Optimization</w:t>
      </w:r>
    </w:p>
    <w:p w14:paraId="33149F9E" w14:textId="77B1EC4D" w:rsidR="007A759A" w:rsidRPr="00FB2E5E" w:rsidRDefault="007A759A" w:rsidP="007A759A">
      <w:pPr>
        <w:rPr>
          <w:rFonts w:ascii="Didot" w:hAnsi="Didot" w:cs="Didot" w:hint="cs"/>
          <w:vertAlign w:val="superscript"/>
        </w:rPr>
      </w:pPr>
      <w:r w:rsidRPr="00FB2E5E">
        <w:rPr>
          <w:rFonts w:ascii="Didot" w:hAnsi="Didot" w:cs="Didot" w:hint="cs"/>
        </w:rPr>
        <w:t>Muhammad Elsadany</w:t>
      </w:r>
      <w:r w:rsidRPr="00FB2E5E">
        <w:rPr>
          <w:rFonts w:ascii="Didot" w:hAnsi="Didot" w:cs="Didot" w:hint="cs"/>
          <w:vertAlign w:val="superscript"/>
        </w:rPr>
        <w:t>1,2</w:t>
      </w:r>
      <w:r w:rsidRPr="00FB2E5E">
        <w:rPr>
          <w:rFonts w:ascii="Didot" w:hAnsi="Didot" w:cs="Didot" w:hint="cs"/>
        </w:rPr>
        <w:t>, Taylor R. Thomas</w:t>
      </w:r>
      <w:r w:rsidRPr="00FB2E5E">
        <w:rPr>
          <w:rFonts w:ascii="Didot" w:hAnsi="Didot" w:cs="Didot" w:hint="cs"/>
          <w:vertAlign w:val="superscript"/>
        </w:rPr>
        <w:t>1,2</w:t>
      </w:r>
      <w:r w:rsidRPr="00FB2E5E">
        <w:rPr>
          <w:rFonts w:ascii="Didot" w:hAnsi="Didot" w:cs="Didot" w:hint="cs"/>
        </w:rPr>
        <w:t>, Lucas G. Casten</w:t>
      </w:r>
      <w:r w:rsidRPr="00FB2E5E">
        <w:rPr>
          <w:rFonts w:ascii="Didot" w:hAnsi="Didot" w:cs="Didot" w:hint="cs"/>
          <w:vertAlign w:val="superscript"/>
        </w:rPr>
        <w:t>1,2</w:t>
      </w:r>
      <w:r w:rsidRPr="00FB2E5E">
        <w:rPr>
          <w:rFonts w:ascii="Didot" w:hAnsi="Didot" w:cs="Didot" w:hint="cs"/>
        </w:rPr>
        <w:t>, Jacob J. Michaelson</w:t>
      </w:r>
      <w:r w:rsidRPr="00FB2E5E">
        <w:rPr>
          <w:rFonts w:ascii="Didot" w:hAnsi="Didot" w:cs="Didot" w:hint="cs"/>
          <w:vertAlign w:val="superscript"/>
        </w:rPr>
        <w:t>1,2,3,4,5 *</w:t>
      </w:r>
    </w:p>
    <w:p w14:paraId="393C2CCB" w14:textId="77777777" w:rsidR="007A759A" w:rsidRPr="00FB2E5E" w:rsidRDefault="007A759A" w:rsidP="007A759A">
      <w:pPr>
        <w:rPr>
          <w:rFonts w:ascii="Didot" w:hAnsi="Didot" w:cs="Didot" w:hint="cs"/>
          <w:sz w:val="18"/>
          <w:szCs w:val="18"/>
        </w:rPr>
      </w:pPr>
      <w:r w:rsidRPr="00FB2E5E">
        <w:rPr>
          <w:rFonts w:ascii="Didot" w:hAnsi="Didot" w:cs="Didot" w:hint="cs"/>
          <w:b/>
          <w:bCs/>
          <w:sz w:val="18"/>
          <w:szCs w:val="18"/>
        </w:rPr>
        <w:t>1</w:t>
      </w:r>
      <w:r w:rsidRPr="00FB2E5E">
        <w:rPr>
          <w:rFonts w:ascii="Didot" w:hAnsi="Didot" w:cs="Didot" w:hint="cs"/>
          <w:sz w:val="18"/>
          <w:szCs w:val="18"/>
        </w:rPr>
        <w:t xml:space="preserve"> Department of Psychiatry, University of Iowa, Iowa City, IA</w:t>
      </w:r>
    </w:p>
    <w:p w14:paraId="3FE48624" w14:textId="75D9754E" w:rsidR="007A759A" w:rsidRPr="00FB2E5E" w:rsidRDefault="007A759A" w:rsidP="007A759A">
      <w:pPr>
        <w:rPr>
          <w:rFonts w:ascii="Didot" w:hAnsi="Didot" w:cs="Didot" w:hint="cs"/>
          <w:sz w:val="18"/>
          <w:szCs w:val="18"/>
        </w:rPr>
      </w:pPr>
      <w:r w:rsidRPr="00FB2E5E">
        <w:rPr>
          <w:rFonts w:ascii="Didot" w:hAnsi="Didot" w:cs="Didot" w:hint="cs"/>
          <w:b/>
          <w:bCs/>
          <w:sz w:val="18"/>
          <w:szCs w:val="18"/>
        </w:rPr>
        <w:t>2</w:t>
      </w:r>
      <w:r w:rsidRPr="00FB2E5E">
        <w:rPr>
          <w:rFonts w:ascii="Didot" w:hAnsi="Didot" w:cs="Didot" w:hint="cs"/>
          <w:sz w:val="18"/>
          <w:szCs w:val="18"/>
        </w:rPr>
        <w:t xml:space="preserve"> Interdisciplinary Graduate Program in Genetics, University of Iowa, Iowa City, IA</w:t>
      </w:r>
    </w:p>
    <w:p w14:paraId="289230DA" w14:textId="0B68DAAA" w:rsidR="007A759A" w:rsidRPr="00FB2E5E" w:rsidRDefault="007A759A" w:rsidP="007A759A">
      <w:pPr>
        <w:rPr>
          <w:rFonts w:ascii="Didot" w:hAnsi="Didot" w:cs="Didot" w:hint="cs"/>
          <w:sz w:val="18"/>
          <w:szCs w:val="18"/>
        </w:rPr>
      </w:pPr>
      <w:r w:rsidRPr="00FB2E5E">
        <w:rPr>
          <w:rFonts w:ascii="Didot" w:hAnsi="Didot" w:cs="Didot" w:hint="cs"/>
          <w:b/>
          <w:bCs/>
          <w:sz w:val="18"/>
          <w:szCs w:val="18"/>
        </w:rPr>
        <w:t>3</w:t>
      </w:r>
      <w:r w:rsidRPr="00FB2E5E">
        <w:rPr>
          <w:rFonts w:ascii="Didot" w:hAnsi="Didot" w:cs="Didot" w:hint="cs"/>
          <w:sz w:val="18"/>
          <w:szCs w:val="18"/>
        </w:rPr>
        <w:t xml:space="preserve"> Department of Communication Sciences &amp; Disorders, University of Iowa, Iowa City, IA</w:t>
      </w:r>
    </w:p>
    <w:p w14:paraId="548F2AA8" w14:textId="71317E3F" w:rsidR="007A759A" w:rsidRPr="00FB2E5E" w:rsidRDefault="007A759A" w:rsidP="007A759A">
      <w:pPr>
        <w:rPr>
          <w:rFonts w:ascii="Didot" w:hAnsi="Didot" w:cs="Didot" w:hint="cs"/>
          <w:sz w:val="18"/>
          <w:szCs w:val="18"/>
        </w:rPr>
      </w:pPr>
      <w:r w:rsidRPr="00FB2E5E">
        <w:rPr>
          <w:rFonts w:ascii="Didot" w:hAnsi="Didot" w:cs="Didot" w:hint="cs"/>
          <w:b/>
          <w:bCs/>
          <w:sz w:val="18"/>
          <w:szCs w:val="18"/>
        </w:rPr>
        <w:t>4</w:t>
      </w:r>
      <w:r w:rsidRPr="00FB2E5E">
        <w:rPr>
          <w:rFonts w:ascii="Didot" w:hAnsi="Didot" w:cs="Didot" w:hint="cs"/>
          <w:sz w:val="18"/>
          <w:szCs w:val="18"/>
        </w:rPr>
        <w:t xml:space="preserve"> Iowa Neuroscience Institute, University of Iowa, Iowa City, IA</w:t>
      </w:r>
    </w:p>
    <w:p w14:paraId="24DA786C" w14:textId="7FC344E6" w:rsidR="007A759A" w:rsidRPr="00FB2E5E" w:rsidRDefault="007A759A" w:rsidP="007A759A">
      <w:pPr>
        <w:rPr>
          <w:rFonts w:ascii="Didot" w:hAnsi="Didot" w:cs="Didot" w:hint="cs"/>
          <w:sz w:val="18"/>
          <w:szCs w:val="18"/>
        </w:rPr>
      </w:pPr>
      <w:r w:rsidRPr="00FB2E5E">
        <w:rPr>
          <w:rFonts w:ascii="Didot" w:hAnsi="Didot" w:cs="Didot" w:hint="cs"/>
          <w:b/>
          <w:bCs/>
          <w:sz w:val="18"/>
          <w:szCs w:val="18"/>
        </w:rPr>
        <w:t>5</w:t>
      </w:r>
      <w:r w:rsidRPr="00FB2E5E">
        <w:rPr>
          <w:rFonts w:ascii="Didot" w:hAnsi="Didot" w:cs="Didot" w:hint="cs"/>
          <w:sz w:val="18"/>
          <w:szCs w:val="18"/>
        </w:rPr>
        <w:t xml:space="preserve"> Department of Biomedical Engineering, University of Iowa, Iowa City, IA</w:t>
      </w:r>
    </w:p>
    <w:p w14:paraId="74AFF350" w14:textId="0A7A371C" w:rsidR="00B26980" w:rsidRPr="00FB2E5E" w:rsidRDefault="007A759A" w:rsidP="007A759A">
      <w:pPr>
        <w:rPr>
          <w:rFonts w:ascii="Didot" w:hAnsi="Didot" w:cs="Didot" w:hint="cs"/>
          <w:sz w:val="18"/>
          <w:szCs w:val="18"/>
        </w:rPr>
      </w:pPr>
      <w:r w:rsidRPr="00FB2E5E">
        <w:rPr>
          <w:rFonts w:ascii="Didot" w:hAnsi="Didot" w:cs="Didot" w:hint="cs"/>
          <w:b/>
          <w:bCs/>
          <w:sz w:val="18"/>
          <w:szCs w:val="18"/>
        </w:rPr>
        <w:t>*</w:t>
      </w:r>
      <w:r w:rsidRPr="00FB2E5E">
        <w:rPr>
          <w:rFonts w:ascii="Didot" w:hAnsi="Didot" w:cs="Didot" w:hint="cs"/>
          <w:sz w:val="18"/>
          <w:szCs w:val="18"/>
        </w:rPr>
        <w:t xml:space="preserve"> jacob-michaelson@uiowa.edu</w:t>
      </w:r>
    </w:p>
    <w:p w14:paraId="3628CF55" w14:textId="243E0580" w:rsidR="451918C9" w:rsidRPr="00FB2E5E" w:rsidRDefault="451918C9" w:rsidP="007A759A">
      <w:pPr>
        <w:pStyle w:val="Heading1"/>
        <w:rPr>
          <w:rFonts w:ascii="Didot" w:eastAsiaTheme="majorEastAsia" w:hAnsi="Didot" w:hint="cs"/>
        </w:rPr>
      </w:pPr>
      <w:r w:rsidRPr="00FB2E5E">
        <w:rPr>
          <w:rFonts w:ascii="Didot" w:hAnsi="Didot" w:hint="cs"/>
        </w:rPr>
        <w:t>1.</w:t>
      </w:r>
      <w:r w:rsidRPr="00FB2E5E">
        <w:rPr>
          <w:rFonts w:ascii="Didot" w:eastAsia="Times New Roman" w:hAnsi="Didot" w:hint="cs"/>
        </w:rPr>
        <w:t xml:space="preserve">   </w:t>
      </w:r>
      <w:r w:rsidRPr="00FB2E5E">
        <w:rPr>
          <w:rFonts w:ascii="Didot" w:hAnsi="Didot" w:hint="cs"/>
        </w:rPr>
        <w:t>Abstract</w:t>
      </w:r>
    </w:p>
    <w:p w14:paraId="6650A04D" w14:textId="45291664"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Background:</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Attention-deficit/hyperactivity disorder (ADHD) is a common neuropsychiatric disorder with a complex etiology involving both genetic and environmental factors. Stimulant medications, such as methylphenidate and amphetamines, are widely used as a primary treatment for ADHD. However, individual responses to these medications vary, and the genetic basis of medication response remains largely unexplored. Additionally, the role of cognitive abilities in shaping medication response is not well understood.</w:t>
      </w:r>
    </w:p>
    <w:p w14:paraId="78A00B7B" w14:textId="27D9042C" w:rsidR="00922679" w:rsidRPr="00FB2E5E" w:rsidRDefault="00922679" w:rsidP="00F47874">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Methods:</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In this study, we investigated the correlation between polygenic scores (PGS) for cognitive traits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and ADHD with the usage </w:t>
      </w:r>
      <w:r w:rsidR="009F56EF">
        <w:rPr>
          <w:rFonts w:ascii="Didot" w:eastAsia="Calibri" w:hAnsi="Didot" w:cs="Didot"/>
          <w:color w:val="000000" w:themeColor="text1"/>
        </w:rPr>
        <w:t xml:space="preserve">and effectiveness </w:t>
      </w:r>
      <w:r w:rsidR="009F56EF" w:rsidRPr="009F56EF">
        <w:rPr>
          <w:rFonts w:ascii="Didot" w:eastAsia="Calibri" w:hAnsi="Didot" w:cs="Didot"/>
          <w:color w:val="000000" w:themeColor="text1"/>
        </w:rPr>
        <w:t>of stimulant</w:t>
      </w:r>
      <w:r w:rsidR="009F56EF">
        <w:rPr>
          <w:rFonts w:ascii="Didot" w:eastAsia="Calibri" w:hAnsi="Didot" w:cs="Didot"/>
          <w:color w:val="000000" w:themeColor="text1"/>
        </w:rPr>
        <w:t>/non-stimulant</w:t>
      </w:r>
      <w:r w:rsidR="009F56EF" w:rsidRPr="009F56EF">
        <w:rPr>
          <w:rFonts w:ascii="Didot" w:eastAsia="Calibri" w:hAnsi="Didot" w:cs="Didot"/>
          <w:color w:val="000000" w:themeColor="text1"/>
        </w:rPr>
        <w:t xml:space="preserve"> medications in two independent cohorts, SPARK and ABCD. We also developed a novel approach based on transcriptome imputation to predict drug response using genetic profiles. The predicted response was then correlated with PGS for cognitive traits and ADHD.</w:t>
      </w:r>
    </w:p>
    <w:p w14:paraId="1D83BED9" w14:textId="340541BD" w:rsidR="00922679" w:rsidRPr="00FB2E5E" w:rsidRDefault="00922679" w:rsidP="00F47874">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Results:</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 xml:space="preserve">We observed a significant positive correlation between ADHD PGS and the usage of stimulant medications, indicating that individuals with higher genetic risk for ADHD are more likely to be prescribed these medications. Conversely, individuals with higher cognitive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PGS showed a reduction in behavioral problems and ADHD symptoms when taking stimulant medications. Non-stimulant medications, such as guanfacine, exhibited a different pattern, suggesting potential benefits for individuals with higher ADHD PGS. Furthermore, our transcriptome imputation-based prediction revealed a significant positive correlation between predicted drug response and cognitive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PGS, suggesting that individuals with higher genetic predisposition for better cognitive functioning may have a more favorable response to methylphenidate treatment.</w:t>
      </w:r>
    </w:p>
    <w:p w14:paraId="623D529D" w14:textId="3C9D40D6"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lastRenderedPageBreak/>
        <w:t>Conclusion:</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This comprehensive study provides valuable insights into the genetic basis of medication usage and response in ADHD. Our findings highlight the potential of genetic information in guiding personalized treatment strategies and offer promising prospects for advancing personalized medicine in ADHD.</w:t>
      </w:r>
    </w:p>
    <w:p w14:paraId="65972B52" w14:textId="77777777" w:rsidR="00922679" w:rsidRPr="00FB2E5E" w:rsidRDefault="00922679" w:rsidP="00EA535E">
      <w:pPr>
        <w:snapToGrid w:val="0"/>
        <w:spacing w:before="120" w:after="240"/>
        <w:jc w:val="both"/>
        <w:rPr>
          <w:rFonts w:ascii="Didot" w:eastAsia="Calibri" w:hAnsi="Didot" w:cs="Didot" w:hint="cs"/>
          <w:color w:val="000000" w:themeColor="text1"/>
        </w:rPr>
      </w:pPr>
    </w:p>
    <w:p w14:paraId="2EFB1A26" w14:textId="625C0DAC"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Keywords:</w:t>
      </w:r>
      <w:r w:rsidRPr="00FB2E5E">
        <w:rPr>
          <w:rFonts w:ascii="Didot" w:eastAsia="Calibri" w:hAnsi="Didot" w:cs="Didot" w:hint="cs"/>
          <w:color w:val="000000" w:themeColor="text1"/>
        </w:rPr>
        <w:t xml:space="preserve"> ADHD, methylphenidate response, genetic profiles, transcriptomic imputation, polygenic scores, personalized medicine</w:t>
      </w:r>
      <w:r w:rsidR="009F56EF">
        <w:rPr>
          <w:rFonts w:ascii="Didot" w:eastAsia="Calibri" w:hAnsi="Didot" w:cs="Didot"/>
          <w:color w:val="000000" w:themeColor="text1"/>
        </w:rPr>
        <w:t>, stimulants</w:t>
      </w:r>
      <w:r w:rsidRPr="00FB2E5E">
        <w:rPr>
          <w:rFonts w:ascii="Didot" w:eastAsia="Calibri" w:hAnsi="Didot" w:cs="Didot" w:hint="cs"/>
          <w:color w:val="000000" w:themeColor="text1"/>
        </w:rPr>
        <w:t>.</w:t>
      </w:r>
    </w:p>
    <w:p w14:paraId="0BFBD443" w14:textId="77777777" w:rsidR="00922679" w:rsidRPr="00FB2E5E" w:rsidRDefault="00922679" w:rsidP="00EA535E">
      <w:pPr>
        <w:snapToGrid w:val="0"/>
        <w:spacing w:before="120" w:after="240"/>
        <w:jc w:val="both"/>
        <w:rPr>
          <w:rFonts w:ascii="Didot" w:hAnsi="Didot" w:cs="Didot" w:hint="cs"/>
        </w:rPr>
      </w:pPr>
    </w:p>
    <w:p w14:paraId="5BC746DD" w14:textId="77777777" w:rsidR="003B1BF4" w:rsidRPr="00FB2E5E" w:rsidRDefault="003B1BF4" w:rsidP="00EA535E">
      <w:pPr>
        <w:snapToGrid w:val="0"/>
        <w:spacing w:before="120" w:after="240"/>
        <w:jc w:val="both"/>
        <w:rPr>
          <w:rFonts w:ascii="Didot" w:eastAsia="Calibri Light" w:hAnsi="Didot" w:cs="Didot" w:hint="cs"/>
          <w:color w:val="000000" w:themeColor="text1"/>
        </w:rPr>
      </w:pPr>
      <w:r w:rsidRPr="00FB2E5E">
        <w:rPr>
          <w:rFonts w:ascii="Didot" w:eastAsia="Calibri Light" w:hAnsi="Didot" w:cs="Didot" w:hint="cs"/>
        </w:rPr>
        <w:br w:type="page"/>
      </w:r>
    </w:p>
    <w:p w14:paraId="7CEC6E35" w14:textId="345C80D5" w:rsidR="451918C9" w:rsidRPr="00FB2E5E" w:rsidRDefault="451918C9" w:rsidP="007A759A">
      <w:pPr>
        <w:pStyle w:val="Heading1"/>
        <w:rPr>
          <w:rFonts w:ascii="Didot" w:hAnsi="Didot" w:hint="cs"/>
        </w:rPr>
      </w:pPr>
      <w:r w:rsidRPr="00FB2E5E">
        <w:rPr>
          <w:rFonts w:ascii="Didot" w:hAnsi="Didot" w:hint="cs"/>
        </w:rPr>
        <w:lastRenderedPageBreak/>
        <w:t>2.</w:t>
      </w:r>
      <w:r w:rsidRPr="00FB2E5E">
        <w:rPr>
          <w:rFonts w:ascii="Didot" w:eastAsia="Times New Roman" w:hAnsi="Didot" w:hint="cs"/>
        </w:rPr>
        <w:t xml:space="preserve">   </w:t>
      </w:r>
      <w:r w:rsidRPr="00FB2E5E">
        <w:rPr>
          <w:rFonts w:ascii="Didot" w:hAnsi="Didot" w:hint="cs"/>
        </w:rPr>
        <w:t>Introduction</w:t>
      </w:r>
    </w:p>
    <w:p w14:paraId="25C515F6" w14:textId="335288D1" w:rsidR="00D85B4A"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Although progress in human genetics has drastically accelerated in the decades since the Human Genome Project, the current impact of genomic data on treatments for disease is limited. Still, individual genotype profiles have been known to be a major player in differentiating response to different pharmacological compounds </w:t>
      </w:r>
      <w:r w:rsidRPr="00FB2E5E">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FB2E5E">
        <w:rPr>
          <w:rFonts w:ascii="Didot" w:hAnsi="Didot" w:cs="Didot" w:hint="cs"/>
        </w:rPr>
        <w:instrText xml:space="preserve"> ADDIN EN.CITE </w:instrText>
      </w:r>
      <w:r w:rsidRPr="00FB2E5E">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FB2E5E">
        <w:rPr>
          <w:rFonts w:ascii="Didot" w:hAnsi="Didot" w:cs="Didot" w:hint="cs"/>
        </w:rPr>
        <w:instrText xml:space="preserve"> ADDIN EN.CITE.DATA </w:instrText>
      </w:r>
      <w:r w:rsidRPr="00FB2E5E">
        <w:rPr>
          <w:rFonts w:ascii="Didot" w:hAnsi="Didot" w:cs="Didot" w:hint="cs"/>
        </w:rPr>
      </w:r>
      <w:r w:rsidRPr="00FB2E5E">
        <w:rPr>
          <w:rFonts w:ascii="Didot" w:hAnsi="Didot" w:cs="Didot" w:hint="cs"/>
        </w:rPr>
        <w:fldChar w:fldCharType="end"/>
      </w:r>
      <w:r w:rsidRPr="00FB2E5E">
        <w:rPr>
          <w:rFonts w:ascii="Didot" w:hAnsi="Didot" w:cs="Didot" w:hint="cs"/>
        </w:rPr>
      </w:r>
      <w:r w:rsidRPr="00FB2E5E">
        <w:rPr>
          <w:rFonts w:ascii="Didot" w:hAnsi="Didot" w:cs="Didot" w:hint="cs"/>
        </w:rPr>
        <w:fldChar w:fldCharType="separate"/>
      </w:r>
      <w:r w:rsidRPr="00FB2E5E">
        <w:rPr>
          <w:rFonts w:ascii="Didot" w:hAnsi="Didot" w:cs="Didot" w:hint="cs"/>
          <w:noProof/>
        </w:rPr>
        <w:t>(Dunnenberger et al., 2015; Relling &amp; Evans, 2015)</w:t>
      </w:r>
      <w:r w:rsidRPr="00FB2E5E">
        <w:rPr>
          <w:rFonts w:ascii="Didot" w:hAnsi="Didot" w:cs="Didot" w:hint="cs"/>
        </w:rPr>
        <w:fldChar w:fldCharType="end"/>
      </w:r>
      <w:r w:rsidRPr="00FB2E5E">
        <w:rPr>
          <w:rFonts w:ascii="Didot" w:hAnsi="Didot" w:cs="Didot" w:hint="cs"/>
        </w:rPr>
        <w:t>.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drug metabolism, known drug targets, and known mechanisms of action. This approach may result in blind spots relating to off-target effects and additional/alternative therapeutic mechanisms. A more comprehensive understanding of drug response could provide recommendations that maximize therapeutic effect while minimizing side effects.</w:t>
      </w:r>
    </w:p>
    <w:p w14:paraId="6C6ED0DC" w14:textId="560834CA" w:rsidR="00826D57" w:rsidRPr="00FB2E5E" w:rsidRDefault="00826D57" w:rsidP="00EA535E">
      <w:pPr>
        <w:snapToGrid w:val="0"/>
        <w:spacing w:before="120" w:after="240"/>
        <w:jc w:val="both"/>
        <w:rPr>
          <w:rFonts w:ascii="Didot" w:hAnsi="Didot" w:cs="Didot" w:hint="cs"/>
        </w:rPr>
      </w:pPr>
      <w:r w:rsidRPr="00FB2E5E">
        <w:rPr>
          <w:rFonts w:ascii="Didot" w:hAnsi="Didot" w:cs="Didot" w:hint="cs"/>
        </w:rPr>
        <w:t>Attention deficit hyperactivity disorder (ADHD)</w:t>
      </w:r>
      <w:r w:rsidR="00F93B57" w:rsidRPr="00FB2E5E">
        <w:rPr>
          <w:rFonts w:ascii="Didot" w:hAnsi="Didot" w:cs="Didot" w:hint="cs"/>
        </w:rPr>
        <w:t xml:space="preserve"> is a prevalent condition, affecting approximately 6 million (9.8%) of US children aged 3–17 years ever diagnosed with ADHD (using </w:t>
      </w:r>
      <w:r w:rsidR="0019568C" w:rsidRPr="00FB2E5E">
        <w:rPr>
          <w:rFonts w:ascii="Didot" w:hAnsi="Didot" w:cs="Didot" w:hint="cs"/>
        </w:rPr>
        <w:t xml:space="preserve">CDC </w:t>
      </w:r>
      <w:r w:rsidR="00F93B57" w:rsidRPr="00FB2E5E">
        <w:rPr>
          <w:rFonts w:ascii="Didot" w:hAnsi="Didot" w:cs="Didot" w:hint="cs"/>
        </w:rPr>
        <w:t xml:space="preserve">data from 2016-2019), with significant variations across different populations and cultures </w:t>
      </w:r>
      <w:r w:rsidR="00F93B57" w:rsidRPr="00FB2E5E">
        <w:rPr>
          <w:rFonts w:ascii="Didot" w:hAnsi="Didot" w:cs="Didot" w:hint="cs"/>
        </w:rPr>
        <w:fldChar w:fldCharType="begin"/>
      </w:r>
      <w:r w:rsidR="00F93B57" w:rsidRPr="00FB2E5E">
        <w:rPr>
          <w:rFonts w:ascii="Didot" w:hAnsi="Didot" w:cs="Didot" w:hint="cs"/>
        </w:rPr>
        <w:instrText xml:space="preserve"> ADDIN EN.CITE &lt;EndNote&gt;&lt;Cite&gt;&lt;Author&gt;CDC&lt;/Author&gt;&lt;Year&gt;2022&lt;/Year&gt;&lt;RecNum&gt;29&lt;/RecNum&gt;&lt;DisplayText&gt;(CDC, 2022)&lt;/DisplayText&gt;&lt;record&gt;&lt;rec-number&gt;29&lt;/rec-number&gt;&lt;foreign-keys&gt;&lt;key app="EN" db-id="e0aawztw7xxdwlee0zoxd5t62epa2sz2esef" timestamp="1686951499"&gt;29&lt;/key&gt;&lt;/foreign-keys&gt;&lt;ref-type name="Web Page"&gt;12&lt;/ref-type&gt;&lt;contributors&gt;&lt;authors&gt;&lt;author&gt;Centers for Disease Control and Prevention CDC&lt;/author&gt;&lt;/authors&gt;&lt;/contributors&gt;&lt;titles&gt;&lt;title&gt;Data and Statistics About ADHD&lt;/title&gt;&lt;/titles&gt;&lt;volume&gt;2023&lt;/volume&gt;&lt;number&gt;June 16th &lt;/number&gt;&lt;keywords&gt;&lt;keyword&gt;ADHD&lt;/keyword&gt;&lt;/keywords&gt;&lt;dates&gt;&lt;year&gt;2022&lt;/year&gt;&lt;pub-dates&gt;&lt;date&gt;August 9, 2022&lt;/date&gt;&lt;/pub-dates&gt;&lt;/dates&gt;&lt;publisher&gt;CDC&lt;/publisher&gt;&lt;urls&gt;&lt;related-urls&gt;&lt;url&gt;https://www.cdc.gov/ncbddd/adhd/data.html&lt;/url&gt;&lt;/related-urls&gt;&lt;/urls&gt;&lt;custom1&gt;2023&lt;/custom1&gt;&lt;custom2&gt;June 16th&lt;/custom2&gt;&lt;/record&gt;&lt;/Cite&gt;&lt;/EndNote&gt;</w:instrText>
      </w:r>
      <w:r w:rsidR="00F93B57" w:rsidRPr="00FB2E5E">
        <w:rPr>
          <w:rFonts w:ascii="Didot" w:hAnsi="Didot" w:cs="Didot" w:hint="cs"/>
        </w:rPr>
        <w:fldChar w:fldCharType="separate"/>
      </w:r>
      <w:r w:rsidR="00F93B57" w:rsidRPr="00FB2E5E">
        <w:rPr>
          <w:rFonts w:ascii="Didot" w:hAnsi="Didot" w:cs="Didot" w:hint="cs"/>
        </w:rPr>
        <w:t>(CDC, 2022)</w:t>
      </w:r>
      <w:r w:rsidR="00F93B57" w:rsidRPr="00FB2E5E">
        <w:rPr>
          <w:rFonts w:ascii="Didot" w:hAnsi="Didot" w:cs="Didot" w:hint="cs"/>
        </w:rPr>
        <w:fldChar w:fldCharType="end"/>
      </w:r>
      <w:r w:rsidR="00F93B57" w:rsidRPr="00FB2E5E">
        <w:rPr>
          <w:rFonts w:ascii="Didot" w:hAnsi="Didot" w:cs="Didot" w:hint="cs"/>
        </w:rPr>
        <w:t xml:space="preserve">. The etiology of ADHD is complex, involving a combination of genetic, environmental, and neurobiological factors, and its diagnosis often occurs alongside comorbid conditions such as oppositional defiant disorder (ODD), conduct disorder (CD), and learning disabilities (LD) </w:t>
      </w:r>
      <w:r w:rsidR="00F93B57" w:rsidRPr="00FB2E5E">
        <w:rPr>
          <w:rFonts w:ascii="Didot" w:hAnsi="Didot" w:cs="Didot" w:hint="cs"/>
        </w:rPr>
        <w:fldChar w:fldCharType="begin"/>
      </w:r>
      <w:r w:rsidR="00F93B57" w:rsidRPr="00FB2E5E">
        <w:rPr>
          <w:rFonts w:ascii="Didot" w:hAnsi="Didot" w:cs="Didot" w:hint="cs"/>
        </w:rPr>
        <w:instrText xml:space="preserve"> ADDIN EN.CITE &lt;EndNote&gt;&lt;Cite&gt;&lt;Author&gt;Pliszka&lt;/Author&gt;&lt;Year&gt;1998&lt;/Year&gt;&lt;RecNum&gt;30&lt;/RecNum&gt;&lt;DisplayText&gt;(Pliszka, 1998)&lt;/DisplayText&gt;&lt;record&gt;&lt;rec-number&gt;30&lt;/rec-number&gt;&lt;foreign-keys&gt;&lt;key app="EN" db-id="e0aawztw7xxdwlee0zoxd5t62epa2sz2esef" timestamp="1686951576"&gt;30&lt;/key&gt;&lt;/foreign-keys&gt;&lt;ref-type name="Journal Article"&gt;17&lt;/ref-type&gt;&lt;contributors&gt;&lt;authors&gt;&lt;author&gt;Pliszka, S. R.&lt;/author&gt;&lt;/authors&gt;&lt;/contributors&gt;&lt;auth-address&gt;Department of Psychiatry, The University of Texas Health Science Center at San Antonio, 78284-7792, USA.&lt;/auth-address&gt;&lt;titles&gt;&lt;title&gt;Comorbidity of attention-deficit/hyperactivity disorder with psychiatric disorder: an overview&lt;/title&gt;&lt;secondary-title&gt;J Clin Psychiatry&lt;/secondary-title&gt;&lt;/titles&gt;&lt;periodical&gt;&lt;full-title&gt;J Clin Psychiatry&lt;/full-title&gt;&lt;/periodical&gt;&lt;pages&gt;50-8&lt;/pages&gt;&lt;volume&gt;59 Suppl 7&lt;/volume&gt;&lt;keywords&gt;&lt;keyword&gt;Adolescent&lt;/keyword&gt;&lt;keyword&gt;Adult&lt;/keyword&gt;&lt;keyword&gt;Anxiety Disorders/epidemiology&lt;/keyword&gt;&lt;keyword&gt;Attention Deficit Disorder with Hyperactivity/drug therapy/*epidemiology&lt;/keyword&gt;&lt;keyword&gt;Attention Deficit and Disruptive Behavior Disorders/epidemiology&lt;/keyword&gt;&lt;keyword&gt;Bipolar Disorder/epidemiology&lt;/keyword&gt;&lt;keyword&gt;Central Nervous System Stimulants/therapeutic use&lt;/keyword&gt;&lt;keyword&gt;Child&lt;/keyword&gt;&lt;keyword&gt;Comorbidity&lt;/keyword&gt;&lt;keyword&gt;Conduct Disorder/epidemiology&lt;/keyword&gt;&lt;keyword&gt;Family&lt;/keyword&gt;&lt;keyword&gt;Humans&lt;/keyword&gt;&lt;keyword&gt;Learning Disabilities/epidemiology&lt;/keyword&gt;&lt;keyword&gt;Mental Disorders/*epidemiology&lt;/keyword&gt;&lt;keyword&gt;Mood Disorders/epidemiology&lt;/keyword&gt;&lt;keyword&gt;Prevalence&lt;/keyword&gt;&lt;/keywords&gt;&lt;dates&gt;&lt;year&gt;1998&lt;/year&gt;&lt;/dates&gt;&lt;isbn&gt;0160-6689 (Print)&amp;#xD;0160-6689 (Linking)&lt;/isbn&gt;&lt;accession-num&gt;9680053&lt;/accession-num&gt;&lt;urls&gt;&lt;related-urls&gt;&lt;url&gt;https://www.ncbi.nlm.nih.gov/pubmed/9680053&lt;/url&gt;&lt;/related-urls&gt;&lt;/urls&gt;&lt;remote-database-name&gt;Medline&lt;/remote-database-name&gt;&lt;remote-database-provider&gt;NLM&lt;/remote-database-provider&gt;&lt;/record&gt;&lt;/Cite&gt;&lt;/EndNote&gt;</w:instrText>
      </w:r>
      <w:r w:rsidR="00F93B57" w:rsidRPr="00FB2E5E">
        <w:rPr>
          <w:rFonts w:ascii="Didot" w:hAnsi="Didot" w:cs="Didot" w:hint="cs"/>
        </w:rPr>
        <w:fldChar w:fldCharType="separate"/>
      </w:r>
      <w:r w:rsidR="00F93B57" w:rsidRPr="00FB2E5E">
        <w:rPr>
          <w:rFonts w:ascii="Didot" w:hAnsi="Didot" w:cs="Didot" w:hint="cs"/>
        </w:rPr>
        <w:t>(Pliszka, 1998)</w:t>
      </w:r>
      <w:r w:rsidR="00F93B57" w:rsidRPr="00FB2E5E">
        <w:rPr>
          <w:rFonts w:ascii="Didot" w:hAnsi="Didot" w:cs="Didot" w:hint="cs"/>
        </w:rPr>
        <w:fldChar w:fldCharType="end"/>
      </w:r>
      <w:r w:rsidR="00F93B57" w:rsidRPr="00FB2E5E">
        <w:rPr>
          <w:rFonts w:ascii="Didot" w:hAnsi="Didot" w:cs="Didot" w:hint="cs"/>
        </w:rPr>
        <w:t>. While several treatment options are available, methylphenidate</w:t>
      </w:r>
      <w:r w:rsidR="0019568C" w:rsidRPr="00FB2E5E">
        <w:rPr>
          <w:rFonts w:ascii="Didot" w:hAnsi="Didot" w:cs="Didot" w:hint="cs"/>
        </w:rPr>
        <w:t xml:space="preserve"> (MPH)</w:t>
      </w:r>
      <w:r w:rsidR="00F93B57" w:rsidRPr="00FB2E5E">
        <w:rPr>
          <w:rFonts w:ascii="Didot" w:hAnsi="Didot" w:cs="Didot" w:hint="cs"/>
        </w:rPr>
        <w:t xml:space="preserve"> remains one of the </w:t>
      </w:r>
      <w:r w:rsidR="008C181A" w:rsidRPr="00FB2E5E">
        <w:rPr>
          <w:rFonts w:ascii="Didot" w:hAnsi="Didot" w:cs="Didot" w:hint="cs"/>
        </w:rPr>
        <w:t>most prescribed</w:t>
      </w:r>
      <w:r w:rsidR="00F93B57" w:rsidRPr="00FB2E5E">
        <w:rPr>
          <w:rFonts w:ascii="Didot" w:hAnsi="Didot" w:cs="Didot" w:hint="cs"/>
        </w:rPr>
        <w:t xml:space="preserve"> medications due to its efficacy in alleviating ADHD symptoms. However, predicting individual response to methylphenidate treatment poses a challenge, necessitating a comprehensive exploration of various factors that influence treatment outcomes. This paper provides an updated view of ADHD</w:t>
      </w:r>
      <w:r w:rsidR="0019568C" w:rsidRPr="00FB2E5E">
        <w:rPr>
          <w:rFonts w:ascii="Didot" w:hAnsi="Didot" w:cs="Didot" w:hint="cs"/>
        </w:rPr>
        <w:t xml:space="preserve"> treatment, specifically using MPH,</w:t>
      </w:r>
      <w:r w:rsidR="00F93B57" w:rsidRPr="00FB2E5E">
        <w:rPr>
          <w:rFonts w:ascii="Didot" w:hAnsi="Didot" w:cs="Didot" w:hint="cs"/>
        </w:rPr>
        <w:t xml:space="preserve"> in children, its comorbidities, and contemporary perspectives on predicting response to </w:t>
      </w:r>
      <w:r w:rsidR="0019568C" w:rsidRPr="00FB2E5E">
        <w:rPr>
          <w:rFonts w:ascii="Didot" w:hAnsi="Didot" w:cs="Didot" w:hint="cs"/>
        </w:rPr>
        <w:t>MPH</w:t>
      </w:r>
      <w:r w:rsidR="00F93B57" w:rsidRPr="00FB2E5E">
        <w:rPr>
          <w:rFonts w:ascii="Didot" w:hAnsi="Didot" w:cs="Didot" w:hint="cs"/>
        </w:rPr>
        <w:t>, integrating relevant research and current statistics.</w:t>
      </w:r>
    </w:p>
    <w:p w14:paraId="64D1785B" w14:textId="70C4A114" w:rsidR="001961DC" w:rsidRPr="00FB2E5E" w:rsidRDefault="001961DC" w:rsidP="00EA535E">
      <w:pPr>
        <w:snapToGrid w:val="0"/>
        <w:spacing w:before="120" w:after="240"/>
        <w:jc w:val="both"/>
        <w:rPr>
          <w:rFonts w:ascii="Didot" w:hAnsi="Didot" w:cs="Didot" w:hint="cs"/>
        </w:rPr>
      </w:pPr>
      <w:r w:rsidRPr="00FB2E5E">
        <w:rPr>
          <w:rFonts w:ascii="Didot" w:hAnsi="Didot" w:cs="Didot" w:hint="cs"/>
        </w:rPr>
        <w:t xml:space="preserve">Individuals with </w:t>
      </w:r>
      <w:r w:rsidR="00F93B57" w:rsidRPr="00FB2E5E">
        <w:rPr>
          <w:rFonts w:ascii="Didot" w:hAnsi="Didot" w:cs="Didot" w:hint="cs"/>
        </w:rPr>
        <w:t>ADHD</w:t>
      </w:r>
      <w:r w:rsidRPr="00FB2E5E">
        <w:rPr>
          <w:rFonts w:ascii="Didot" w:hAnsi="Didot" w:cs="Didot" w:hint="cs"/>
        </w:rPr>
        <w:t xml:space="preserve"> often require pharmacological interventions to manage their symptoms and improve their daily functioning</w:t>
      </w:r>
      <w:r w:rsidR="00C418E4" w:rsidRPr="00FB2E5E">
        <w:rPr>
          <w:rFonts w:ascii="Didot" w:hAnsi="Didot" w:cs="Didot" w:hint="cs"/>
        </w:rPr>
        <w:t xml:space="preserve"> </w:t>
      </w:r>
      <w:r w:rsidR="00C418E4" w:rsidRPr="00FB2E5E">
        <w:rPr>
          <w:rFonts w:ascii="Didot" w:hAnsi="Didot" w:cs="Didot" w:hint="cs"/>
        </w:rPr>
        <w:fldChar w:fldCharType="begin"/>
      </w:r>
      <w:r w:rsidR="00C418E4" w:rsidRPr="00FB2E5E">
        <w:rPr>
          <w:rFonts w:ascii="Didot" w:hAnsi="Didot" w:cs="Didot" w:hint="cs"/>
        </w:rPr>
        <w:instrText xml:space="preserve"> ADDIN EN.CITE &lt;EndNote&gt;&lt;Cite&gt;&lt;Author&gt;American-Academy-of-Pediatrics&lt;/Author&gt;&lt;Year&gt;2022&lt;/Year&gt;&lt;RecNum&gt;46&lt;/RecNum&gt;&lt;DisplayText&gt;(American-Academy-of-Pediatrics, 2022)&lt;/DisplayText&gt;&lt;record&gt;&lt;rec-number&gt;46&lt;/rec-number&gt;&lt;foreign-keys&gt;&lt;key app="EN" db-id="e0aawztw7xxdwlee0zoxd5t62epa2sz2esef" timestamp="1687198073"&gt;46&lt;/key&gt;&lt;/foreign-keys&gt;&lt;ref-type name="Electronic Article"&gt;43&lt;/ref-type&gt;&lt;contributors&gt;&lt;authors&gt;&lt;author&gt;American-Academy-of-Pediatrics&lt;/author&gt;&lt;/authors&gt;&lt;/contributors&gt;&lt;titles&gt;&lt;title&gt;Common ADHD Medications &amp;amp; Treatments for Children&lt;/title&gt;&lt;/titles&gt;&lt;dates&gt;&lt;year&gt;2022&lt;/year&gt;&lt;pub-dates&gt;&lt;date&gt;06/19/2023&lt;/date&gt;&lt;/pub-dates&gt;&lt;/dates&gt;&lt;publisher&gt;American-Academy-of-Pediatrics&lt;/publisher&gt;&lt;urls&gt;&lt;related-urls&gt;&lt;url&gt;https://www.healthychildren.org/English/health-issues/conditions/adhd/Pages/Determining-ADHD-Medication-Treatments.aspx&lt;/url&gt;&lt;/related-urls&gt;&lt;/urls&gt;&lt;/record&gt;&lt;/Cite&gt;&lt;/EndNote&gt;</w:instrText>
      </w:r>
      <w:r w:rsidR="00C418E4" w:rsidRPr="00FB2E5E">
        <w:rPr>
          <w:rFonts w:ascii="Didot" w:hAnsi="Didot" w:cs="Didot" w:hint="cs"/>
        </w:rPr>
        <w:fldChar w:fldCharType="separate"/>
      </w:r>
      <w:r w:rsidR="00C418E4" w:rsidRPr="00FB2E5E">
        <w:rPr>
          <w:rFonts w:ascii="Didot" w:hAnsi="Didot" w:cs="Didot" w:hint="cs"/>
          <w:noProof/>
        </w:rPr>
        <w:t>(American-Academy-of-Pediatrics, 2022)</w:t>
      </w:r>
      <w:r w:rsidR="00C418E4" w:rsidRPr="00FB2E5E">
        <w:rPr>
          <w:rFonts w:ascii="Didot" w:hAnsi="Didot" w:cs="Didot" w:hint="cs"/>
        </w:rPr>
        <w:fldChar w:fldCharType="end"/>
      </w:r>
      <w:r w:rsidRPr="00FB2E5E">
        <w:rPr>
          <w:rFonts w:ascii="Didot" w:hAnsi="Didot" w:cs="Didot" w:hint="cs"/>
        </w:rPr>
        <w:t xml:space="preserve">. </w:t>
      </w:r>
      <w:r w:rsidR="00522A4A" w:rsidRPr="00522A4A">
        <w:rPr>
          <w:rFonts w:ascii="Didot" w:hAnsi="Didot" w:cs="Didot"/>
        </w:rPr>
        <w:t>Stimulants have shown to be efficacious in treating ADHD symptoms, including short attention span, impulsivity, and hyperactivity. Approximately 70% of adults and 70-80% of children experience an improvement in their ADHD symptoms when using these medications</w:t>
      </w:r>
      <w:r w:rsidR="00522A4A">
        <w:rPr>
          <w:rFonts w:ascii="Didot" w:hAnsi="Didot" w:cs="Didot"/>
        </w:rPr>
        <w:t xml:space="preserve"> </w:t>
      </w:r>
      <w:r w:rsidR="00522A4A">
        <w:rPr>
          <w:rFonts w:ascii="Didot" w:hAnsi="Didot" w:cs="Didot"/>
        </w:rPr>
        <w:fldChar w:fldCharType="begin"/>
      </w:r>
      <w:r w:rsidR="00522A4A">
        <w:rPr>
          <w:rFonts w:ascii="Didot" w:hAnsi="Didot" w:cs="Didot"/>
        </w:rPr>
        <w:instrText xml:space="preserve"> ADDIN EN.CITE &lt;EndNote&gt;&lt;Cite&gt;&lt;Author&gt;Advokat&lt;/Author&gt;&lt;Year&gt;2013&lt;/Year&gt;&lt;RecNum&gt;90&lt;/RecNum&gt;&lt;DisplayText&gt;(Advokat &amp;amp; Scheithauer, 2013)&lt;/DisplayText&gt;&lt;record&gt;&lt;rec-number&gt;90&lt;/rec-number&gt;&lt;foreign-keys&gt;&lt;key app="EN" db-id="e0aawztw7xxdwlee0zoxd5t62epa2sz2esef" timestamp="1691002328"&gt;90&lt;/key&gt;&lt;/foreign-keys&gt;&lt;ref-type name="Journal Article"&gt;17&lt;/ref-type&gt;&lt;contributors&gt;&lt;authors&gt;&lt;author&gt;Advokat, C.&lt;/author&gt;&lt;author&gt;Scheithauer, M.&lt;/author&gt;&lt;/authors&gt;&lt;/contributors&gt;&lt;auth-address&gt;Department of Psychology, Louisiana State University Baton Rouge, LA, USA.&lt;/auth-address&gt;&lt;titles&gt;&lt;title&gt;Attention-deficit hyperactivity disorder (ADHD) stimulant medications as cognitive enhancers&lt;/title&gt;&lt;secondary-title&gt;Front Neurosci&lt;/secondary-title&gt;&lt;/titles&gt;&lt;periodical&gt;&lt;full-title&gt;Front Neurosci&lt;/full-title&gt;&lt;/periodical&gt;&lt;pages&gt;82&lt;/pages&gt;&lt;volume&gt;7&lt;/volume&gt;&lt;edition&gt;20130529&lt;/edition&gt;&lt;keywords&gt;&lt;keyword&gt;amphetamine&lt;/keyword&gt;&lt;keyword&gt;attention-deficit hyperactivity disorder&lt;/keyword&gt;&lt;keyword&gt;cognitive enhancement&lt;/keyword&gt;&lt;keyword&gt;episodic memory&lt;/keyword&gt;&lt;keyword&gt;methylphenidate&lt;/keyword&gt;&lt;keyword&gt;stimulants&lt;/keyword&gt;&lt;/keywords&gt;&lt;dates&gt;&lt;year&gt;2013&lt;/year&gt;&lt;/dates&gt;&lt;isbn&gt;1662-4548 (Print)&amp;#xD;1662-453X (Electronic)&amp;#xD;1662-453X (Linking)&lt;/isbn&gt;&lt;accession-num&gt;23754970&lt;/accession-num&gt;&lt;urls&gt;&lt;related-urls&gt;&lt;url&gt;https://www.ncbi.nlm.nih.gov/pubmed/23754970&lt;/url&gt;&lt;/related-urls&gt;&lt;/urls&gt;&lt;custom2&gt;PMC3666055&lt;/custom2&gt;&lt;electronic-resource-num&gt;10.3389/fnins.2013.00082&lt;/electronic-resource-num&gt;&lt;remote-database-name&gt;PubMed-not-MEDLINE&lt;/remote-database-name&gt;&lt;remote-database-provider&gt;NLM&lt;/remote-database-provider&gt;&lt;/record&gt;&lt;/Cite&gt;&lt;/EndNote&gt;</w:instrText>
      </w:r>
      <w:r w:rsidR="00522A4A">
        <w:rPr>
          <w:rFonts w:ascii="Didot" w:hAnsi="Didot" w:cs="Didot"/>
        </w:rPr>
        <w:fldChar w:fldCharType="separate"/>
      </w:r>
      <w:r w:rsidR="00522A4A">
        <w:rPr>
          <w:rFonts w:ascii="Didot" w:hAnsi="Didot" w:cs="Didot"/>
          <w:noProof/>
        </w:rPr>
        <w:t>(Advokat &amp; Scheithauer, 2013)</w:t>
      </w:r>
      <w:r w:rsidR="00522A4A">
        <w:rPr>
          <w:rFonts w:ascii="Didot" w:hAnsi="Didot" w:cs="Didot"/>
        </w:rPr>
        <w:fldChar w:fldCharType="end"/>
      </w:r>
      <w:r w:rsidR="00522A4A" w:rsidRPr="00522A4A">
        <w:rPr>
          <w:rFonts w:ascii="Didot" w:hAnsi="Didot" w:cs="Didot"/>
        </w:rPr>
        <w:t>. Notably, stimulants have been observed to reduce interruptive behavior, fidgeting, and other hyperactive manifestations.</w:t>
      </w:r>
      <w:r w:rsidR="00522A4A">
        <w:rPr>
          <w:rFonts w:ascii="Didot" w:hAnsi="Didot" w:cs="Didot"/>
        </w:rPr>
        <w:t xml:space="preserve"> </w:t>
      </w:r>
      <w:r w:rsidRPr="00FB2E5E">
        <w:rPr>
          <w:rFonts w:ascii="Didot" w:hAnsi="Didot" w:cs="Didot" w:hint="cs"/>
        </w:rPr>
        <w:t>Methylphenidate</w:t>
      </w:r>
      <w:r w:rsidR="0019568C" w:rsidRPr="00FB2E5E">
        <w:rPr>
          <w:rFonts w:ascii="Didot" w:hAnsi="Didot" w:cs="Didot" w:hint="cs"/>
        </w:rPr>
        <w:t xml:space="preserve"> (MPH)</w:t>
      </w:r>
      <w:r w:rsidRPr="00FB2E5E">
        <w:rPr>
          <w:rFonts w:ascii="Didot" w:hAnsi="Didot" w:cs="Didot" w:hint="cs"/>
        </w:rPr>
        <w:t>, a commonly prescribed medication for ADHD, has shown efficacy in enhancing attention and reducing hyperactivity in many individual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FB2E5E">
        <w:rPr>
          <w:rFonts w:ascii="Didot" w:hAnsi="Didot" w:cs="Didot" w:hint="cs"/>
        </w:rPr>
        <w:instrText xml:space="preserve"> ADDIN EN.CITE </w:instrText>
      </w:r>
      <w:r w:rsidR="00C418E4" w:rsidRPr="00FB2E5E">
        <w:rPr>
          <w:rFonts w:ascii="Didot" w:hAnsi="Didot"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FB2E5E">
        <w:rPr>
          <w:rFonts w:ascii="Didot" w:hAnsi="Didot" w:cs="Didot" w:hint="cs"/>
        </w:rPr>
        <w:instrText xml:space="preserve"> ADDIN EN.CITE.DATA </w:instrText>
      </w:r>
      <w:r w:rsidR="00C418E4" w:rsidRPr="00FB2E5E">
        <w:rPr>
          <w:rFonts w:ascii="Didot" w:hAnsi="Didot" w:cs="Didot" w:hint="cs"/>
        </w:rPr>
      </w:r>
      <w:r w:rsidR="00C418E4"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C418E4" w:rsidRPr="00FB2E5E">
        <w:rPr>
          <w:rFonts w:ascii="Didot" w:hAnsi="Didot" w:cs="Didot" w:hint="cs"/>
          <w:noProof/>
        </w:rPr>
        <w:t>(Storebo et al., 2018)</w:t>
      </w:r>
      <w:r w:rsidR="00C418E4" w:rsidRPr="00FB2E5E">
        <w:rPr>
          <w:rFonts w:ascii="Didot" w:hAnsi="Didot" w:cs="Didot" w:hint="cs"/>
        </w:rPr>
        <w:fldChar w:fldCharType="end"/>
      </w:r>
      <w:r w:rsidRPr="00FB2E5E">
        <w:rPr>
          <w:rFonts w:ascii="Didot" w:hAnsi="Didot" w:cs="Didot" w:hint="cs"/>
        </w:rPr>
        <w:t>. However, there is significant variability in individual drug response, with some individuals experiencing substantial benefits while others show limited improvement or even adverse effect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FB2E5E">
        <w:rPr>
          <w:rFonts w:ascii="Didot" w:hAnsi="Didot" w:cs="Didot" w:hint="cs"/>
        </w:rPr>
        <w:instrText xml:space="preserve"> ADDIN EN.CITE </w:instrText>
      </w:r>
      <w:r w:rsidR="00C418E4" w:rsidRPr="00FB2E5E">
        <w:rPr>
          <w:rFonts w:ascii="Didot" w:hAnsi="Didot"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FB2E5E">
        <w:rPr>
          <w:rFonts w:ascii="Didot" w:hAnsi="Didot" w:cs="Didot" w:hint="cs"/>
        </w:rPr>
        <w:instrText xml:space="preserve"> ADDIN EN.CITE.DATA </w:instrText>
      </w:r>
      <w:r w:rsidR="00C418E4" w:rsidRPr="00FB2E5E">
        <w:rPr>
          <w:rFonts w:ascii="Didot" w:hAnsi="Didot" w:cs="Didot" w:hint="cs"/>
        </w:rPr>
      </w:r>
      <w:r w:rsidR="00C418E4"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C418E4" w:rsidRPr="00FB2E5E">
        <w:rPr>
          <w:rFonts w:ascii="Didot" w:hAnsi="Didot" w:cs="Didot" w:hint="cs"/>
          <w:noProof/>
        </w:rPr>
        <w:t xml:space="preserve">(Cortese et al., 2018; de Faria et al., </w:t>
      </w:r>
      <w:r w:rsidR="00C418E4" w:rsidRPr="00FB2E5E">
        <w:rPr>
          <w:rFonts w:ascii="Didot" w:hAnsi="Didot" w:cs="Didot" w:hint="cs"/>
          <w:noProof/>
        </w:rPr>
        <w:lastRenderedPageBreak/>
        <w:t>2022; Kimko et al., 1999)</w:t>
      </w:r>
      <w:r w:rsidR="00C418E4" w:rsidRPr="00FB2E5E">
        <w:rPr>
          <w:rFonts w:ascii="Didot" w:hAnsi="Didot" w:cs="Didot" w:hint="cs"/>
        </w:rPr>
        <w:fldChar w:fldCharType="end"/>
      </w:r>
      <w:r w:rsidRPr="00FB2E5E">
        <w:rPr>
          <w:rFonts w:ascii="Didot" w:hAnsi="Didot" w:cs="Didot" w:hint="cs"/>
        </w:rPr>
        <w:t xml:space="preserve">. </w:t>
      </w:r>
      <w:r w:rsidR="00F0269B" w:rsidRPr="00F0269B">
        <w:rPr>
          <w:rFonts w:ascii="Didot" w:hAnsi="Didot" w:cs="Didot"/>
        </w:rPr>
        <w:t xml:space="preserve">The effectiveness of methylphenidate remains a subject of debate. While some studies suggest that short-term use of methylphenidate may improve academic performance in ADHD students, </w:t>
      </w:r>
      <w:r w:rsidR="00F0269B">
        <w:rPr>
          <w:rFonts w:ascii="Didot" w:hAnsi="Didot" w:cs="Didot"/>
        </w:rPr>
        <w:t xml:space="preserve">others suggest that it does not lead to great improvements on an academic performance level and the </w:t>
      </w:r>
      <w:r w:rsidR="00F0269B" w:rsidRPr="00F0269B">
        <w:rPr>
          <w:rFonts w:ascii="Didot" w:hAnsi="Didot" w:cs="Didot"/>
        </w:rPr>
        <w:t xml:space="preserve"> overall evidence lacks consensus</w:t>
      </w:r>
      <w:r w:rsidR="00F0269B">
        <w:rPr>
          <w:rFonts w:ascii="Didot" w:hAnsi="Didot" w:cs="Didot"/>
        </w:rPr>
        <w:t xml:space="preserve"> </w:t>
      </w:r>
      <w:r w:rsidR="00F0269B">
        <w:rPr>
          <w:rFonts w:ascii="Didot" w:hAnsi="Didot" w:cs="Didot"/>
        </w:rPr>
        <w:fldChar w:fldCharType="begin">
          <w:fldData xml:space="preserve">PEVuZE5vdGU+PENpdGU+PEF1dGhvcj5kZSBGYXJpYTwvQXV0aG9yPjxZZWFyPjIwMjI8L1llYXI+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</w:fldData>
        </w:fldChar>
      </w:r>
      <w:r w:rsidR="00F0269B">
        <w:rPr>
          <w:rFonts w:ascii="Didot" w:hAnsi="Didot" w:cs="Didot"/>
        </w:rPr>
        <w:instrText xml:space="preserve"> ADDIN EN.CITE </w:instrText>
      </w:r>
      <w:r w:rsidR="00F0269B">
        <w:rPr>
          <w:rFonts w:ascii="Didot" w:hAnsi="Didot" w:cs="Didot"/>
        </w:rPr>
        <w:fldChar w:fldCharType="begin">
          <w:fldData xml:space="preserve">PEVuZE5vdGU+PENpdGU+PEF1dGhvcj5kZSBGYXJpYTwvQXV0aG9yPjxZZWFyPjIwMjI8L1llYXI+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</w:fldData>
        </w:fldChar>
      </w:r>
      <w:r w:rsidR="00F0269B">
        <w:rPr>
          <w:rFonts w:ascii="Didot" w:hAnsi="Didot" w:cs="Didot"/>
        </w:rPr>
        <w:instrText xml:space="preserve"> ADDIN EN.CITE.DATA </w:instrText>
      </w:r>
      <w:r w:rsidR="00F0269B">
        <w:rPr>
          <w:rFonts w:ascii="Didot" w:hAnsi="Didot" w:cs="Didot"/>
        </w:rPr>
      </w:r>
      <w:r w:rsidR="00F0269B">
        <w:rPr>
          <w:rFonts w:ascii="Didot" w:hAnsi="Didot" w:cs="Didot"/>
        </w:rPr>
        <w:fldChar w:fldCharType="end"/>
      </w:r>
      <w:r w:rsidR="00F0269B">
        <w:rPr>
          <w:rFonts w:ascii="Didot" w:hAnsi="Didot" w:cs="Didot"/>
        </w:rPr>
        <w:fldChar w:fldCharType="separate"/>
      </w:r>
      <w:r w:rsidR="00F0269B">
        <w:rPr>
          <w:rFonts w:ascii="Didot" w:hAnsi="Didot" w:cs="Didot"/>
          <w:noProof/>
        </w:rPr>
        <w:t>(de Faria et al., 2022)</w:t>
      </w:r>
      <w:r w:rsidR="00F0269B">
        <w:rPr>
          <w:rFonts w:ascii="Didot" w:hAnsi="Didot" w:cs="Didot"/>
        </w:rPr>
        <w:fldChar w:fldCharType="end"/>
      </w:r>
      <w:r w:rsidR="00F0269B" w:rsidRPr="00F0269B">
        <w:rPr>
          <w:rFonts w:ascii="Didot" w:hAnsi="Didot" w:cs="Didot"/>
        </w:rPr>
        <w:t xml:space="preserve">. Thus, there is a need for </w:t>
      </w:r>
      <w:r w:rsidR="00F0269B">
        <w:rPr>
          <w:rFonts w:ascii="Didot" w:hAnsi="Didot" w:cs="Didot"/>
        </w:rPr>
        <w:t>understanding</w:t>
      </w:r>
      <w:r w:rsidRPr="00FB2E5E">
        <w:rPr>
          <w:rFonts w:ascii="Didot" w:hAnsi="Didot" w:cs="Didot" w:hint="cs"/>
        </w:rPr>
        <w:t xml:space="preserve"> the factors that contribute to this variability in drug response</w:t>
      </w:r>
      <w:r w:rsidR="00F0269B">
        <w:rPr>
          <w:rFonts w:ascii="Didot" w:hAnsi="Didot" w:cs="Didot"/>
        </w:rPr>
        <w:t>, which</w:t>
      </w:r>
      <w:r w:rsidRPr="00FB2E5E">
        <w:rPr>
          <w:rFonts w:ascii="Didot" w:hAnsi="Didot" w:cs="Didot" w:hint="cs"/>
        </w:rPr>
        <w:t xml:space="preserve"> is crucial for optimizing treatment strategies and achieving personalized medicine approaches.</w:t>
      </w:r>
    </w:p>
    <w:p w14:paraId="26233CCB" w14:textId="4B0E493A" w:rsidR="00F93B57" w:rsidRPr="00FB2E5E" w:rsidRDefault="001961DC" w:rsidP="00EA535E">
      <w:pPr>
        <w:snapToGrid w:val="0"/>
        <w:spacing w:before="120" w:after="240"/>
        <w:jc w:val="both"/>
        <w:rPr>
          <w:rFonts w:ascii="Didot" w:hAnsi="Didot" w:cs="Didot" w:hint="cs"/>
        </w:rPr>
      </w:pPr>
      <w:r w:rsidRPr="00FB2E5E">
        <w:rPr>
          <w:rFonts w:ascii="Didot" w:hAnsi="Didot" w:cs="Didot" w:hint="cs"/>
        </w:rPr>
        <w:t>Traditionally, drug response assessments have relied on subjective reporting from patients, parents, or caregiver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FB2E5E">
        <w:rPr>
          <w:rFonts w:ascii="Didot" w:hAnsi="Didot" w:cs="Didot" w:hint="cs"/>
        </w:rPr>
        <w:instrText xml:space="preserve"> ADDIN EN.CITE </w:instrText>
      </w:r>
      <w:r w:rsidR="001F6858" w:rsidRPr="00FB2E5E">
        <w:rPr>
          <w:rFonts w:ascii="Didot" w:hAnsi="Didot"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FB2E5E">
        <w:rPr>
          <w:rFonts w:ascii="Didot" w:hAnsi="Didot" w:cs="Didot" w:hint="cs"/>
        </w:rPr>
        <w:instrText xml:space="preserve"> ADDIN EN.CITE.DATA </w:instrText>
      </w:r>
      <w:r w:rsidR="001F6858" w:rsidRPr="00FB2E5E">
        <w:rPr>
          <w:rFonts w:ascii="Didot" w:hAnsi="Didot" w:cs="Didot" w:hint="cs"/>
        </w:rPr>
      </w:r>
      <w:r w:rsidR="001F6858"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1F6858" w:rsidRPr="00FB2E5E">
        <w:rPr>
          <w:rFonts w:ascii="Didot" w:hAnsi="Didot" w:cs="Didot" w:hint="cs"/>
          <w:noProof/>
        </w:rPr>
        <w:t>(Chang et al., 2021; Grazioli et al., 2021; Vertessen et al., 2023)</w:t>
      </w:r>
      <w:r w:rsidR="00C418E4" w:rsidRPr="00FB2E5E">
        <w:rPr>
          <w:rFonts w:ascii="Didot" w:hAnsi="Didot" w:cs="Didot" w:hint="cs"/>
        </w:rPr>
        <w:fldChar w:fldCharType="end"/>
      </w:r>
      <w:r w:rsidRPr="00FB2E5E">
        <w:rPr>
          <w:rFonts w:ascii="Didot" w:hAnsi="Didot" w:cs="Didot" w:hint="cs"/>
        </w:rPr>
        <w:t>. Although valuable, these assessments are inherently subjective and can be influenced by various factors, including placebo effects and biases. Objective measures, such as neuroimaging or behavioral tasks, have also been employed to evaluate drug effectiveness. However, these measures often require the patient to be on medication for several weeks before any measurable changes can be observed, making them time-consuming and less suitable for rapid treatment optimization.</w:t>
      </w:r>
    </w:p>
    <w:p w14:paraId="21285B51" w14:textId="151B6778"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To address these limitations, there is a growing interest in leveraging genetic information to predict drug response. Genetic factors play a significant role in individual variability in drug metabolism, receptor binding, and overall pharmacodynamics</w:t>
      </w:r>
      <w:r w:rsidR="001F6858" w:rsidRPr="00FB2E5E">
        <w:rPr>
          <w:rFonts w:ascii="Didot" w:hAnsi="Didot" w:cs="Didot" w:hint="cs"/>
        </w:rPr>
        <w:t xml:space="preserve"> </w:t>
      </w:r>
      <w:r w:rsidR="001F6858" w:rsidRPr="00FB2E5E">
        <w:rPr>
          <w:rFonts w:ascii="Didot" w:hAnsi="Didot"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FB2E5E">
        <w:rPr>
          <w:rFonts w:ascii="Didot" w:hAnsi="Didot" w:cs="Didot" w:hint="cs"/>
        </w:rPr>
        <w:instrText xml:space="preserve"> ADDIN EN.CITE </w:instrText>
      </w:r>
      <w:r w:rsidR="001F6858" w:rsidRPr="00FB2E5E">
        <w:rPr>
          <w:rFonts w:ascii="Didot" w:hAnsi="Didot"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FB2E5E">
        <w:rPr>
          <w:rFonts w:ascii="Didot" w:hAnsi="Didot" w:cs="Didot" w:hint="cs"/>
        </w:rPr>
        <w:instrText xml:space="preserve"> ADDIN EN.CITE.DATA </w:instrText>
      </w:r>
      <w:r w:rsidR="001F6858" w:rsidRPr="00FB2E5E">
        <w:rPr>
          <w:rFonts w:ascii="Didot" w:hAnsi="Didot" w:cs="Didot" w:hint="cs"/>
        </w:rPr>
      </w:r>
      <w:r w:rsidR="001F6858" w:rsidRPr="00FB2E5E">
        <w:rPr>
          <w:rFonts w:ascii="Didot" w:hAnsi="Didot" w:cs="Didot" w:hint="cs"/>
        </w:rPr>
        <w:fldChar w:fldCharType="end"/>
      </w:r>
      <w:r w:rsidR="001F6858" w:rsidRPr="00FB2E5E">
        <w:rPr>
          <w:rFonts w:ascii="Didot" w:hAnsi="Didot" w:cs="Didot" w:hint="cs"/>
        </w:rPr>
      </w:r>
      <w:r w:rsidR="001F6858" w:rsidRPr="00FB2E5E">
        <w:rPr>
          <w:rFonts w:ascii="Didot" w:hAnsi="Didot" w:cs="Didot" w:hint="cs"/>
        </w:rPr>
        <w:fldChar w:fldCharType="separate"/>
      </w:r>
      <w:r w:rsidR="001F6858" w:rsidRPr="00FB2E5E">
        <w:rPr>
          <w:rFonts w:ascii="Didot" w:hAnsi="Didot" w:cs="Didot" w:hint="cs"/>
          <w:noProof/>
        </w:rPr>
        <w:t>(Belle &amp; Singh, 2008; Evans &amp; Johnson, 2001; Ingelman-Sundberg et al., 2018; Roden et al., 2011; Scharfe et al., 2017; Weinshilboum, 2003; Wilke &amp; Dolan, 2011)</w:t>
      </w:r>
      <w:r w:rsidR="001F6858" w:rsidRPr="00FB2E5E">
        <w:rPr>
          <w:rFonts w:ascii="Didot" w:hAnsi="Didot" w:cs="Didot" w:hint="cs"/>
        </w:rPr>
        <w:fldChar w:fldCharType="end"/>
      </w:r>
      <w:r w:rsidRPr="00FB2E5E">
        <w:rPr>
          <w:rFonts w:ascii="Didot" w:hAnsi="Didot" w:cs="Didot" w:hint="cs"/>
        </w:rPr>
        <w:t>. Polygenic scores (PGS) derived from genome-wide association studies (GWAS) have been used to capture the genetic contribution to complex traits and diseases. By incorporating PGS into predictive models, it is possible to estimate an individual's likelihood of responding favorably to a specific medication.</w:t>
      </w:r>
    </w:p>
    <w:p w14:paraId="55A2A32D" w14:textId="1BD9271E"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In this study, we aimed to develop a method for predicting drug response based on genetic profiles and apply it to methylphenidate. We hypothesized that by leveraging genetic information and transcriptomic profiles, we could identify individuals who are more likely to respond positively to methylphenidate, thereby enabling personalized treatment strategies. Our approach involved imputing transcriptomic profiles for excitatory neurons based on </w:t>
      </w:r>
      <w:r w:rsidR="0019568C" w:rsidRPr="00FB2E5E">
        <w:rPr>
          <w:rFonts w:ascii="Didot" w:hAnsi="Didot" w:cs="Didot" w:hint="cs"/>
        </w:rPr>
        <w:t>expression quantitative trait loci (</w:t>
      </w:r>
      <w:r w:rsidRPr="00FB2E5E">
        <w:rPr>
          <w:rFonts w:ascii="Didot" w:hAnsi="Didot" w:cs="Didot" w:hint="cs"/>
        </w:rPr>
        <w:t>eQTL</w:t>
      </w:r>
      <w:r w:rsidR="0019568C" w:rsidRPr="00FB2E5E">
        <w:rPr>
          <w:rFonts w:ascii="Didot" w:hAnsi="Didot" w:cs="Didot" w:hint="cs"/>
        </w:rPr>
        <w:t>)</w:t>
      </w:r>
      <w:r w:rsidRPr="00FB2E5E">
        <w:rPr>
          <w:rFonts w:ascii="Didot" w:hAnsi="Didot" w:cs="Didot" w:hint="cs"/>
        </w:rPr>
        <w:t xml:space="preserve"> weights and comparing them to the methylphenidate transcriptomic signature derived from the Connectivity Map (CMap) database.</w:t>
      </w:r>
    </w:p>
    <w:p w14:paraId="36017868" w14:textId="53EAB56F"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To </w:t>
      </w:r>
      <w:r w:rsidR="0019568C" w:rsidRPr="00FB2E5E">
        <w:rPr>
          <w:rFonts w:ascii="Didot" w:hAnsi="Didot" w:cs="Didot" w:hint="cs"/>
        </w:rPr>
        <w:t>study</w:t>
      </w:r>
      <w:r w:rsidRPr="00FB2E5E">
        <w:rPr>
          <w:rFonts w:ascii="Didot" w:hAnsi="Didot" w:cs="Didot" w:hint="cs"/>
        </w:rPr>
        <w:t xml:space="preserve"> the effectiveness of </w:t>
      </w:r>
      <w:r w:rsidR="0019568C" w:rsidRPr="00FB2E5E">
        <w:rPr>
          <w:rFonts w:ascii="Didot" w:hAnsi="Didot" w:cs="Didot" w:hint="cs"/>
        </w:rPr>
        <w:t>MPH treatment</w:t>
      </w:r>
      <w:r w:rsidRPr="00FB2E5E">
        <w:rPr>
          <w:rFonts w:ascii="Didot" w:hAnsi="Didot" w:cs="Didot" w:hint="cs"/>
        </w:rPr>
        <w:t>, we utilized data from the SPARK</w:t>
      </w:r>
      <w:r w:rsidR="001F6858" w:rsidRPr="00FB2E5E">
        <w:rPr>
          <w:rStyle w:val="FootnoteReference"/>
          <w:rFonts w:ascii="Didot" w:hAnsi="Didot" w:cs="Didot" w:hint="cs"/>
        </w:rPr>
        <w:footnoteReference w:id="1"/>
      </w:r>
      <w:r w:rsidRPr="00FB2E5E">
        <w:rPr>
          <w:rFonts w:ascii="Didot" w:hAnsi="Didot" w:cs="Didot" w:hint="cs"/>
        </w:rPr>
        <w:t xml:space="preserve"> and ABCD</w:t>
      </w:r>
      <w:r w:rsidR="001F6858" w:rsidRPr="00FB2E5E">
        <w:rPr>
          <w:rStyle w:val="FootnoteReference"/>
          <w:rFonts w:ascii="Didot" w:hAnsi="Didot" w:cs="Didot" w:hint="cs"/>
        </w:rPr>
        <w:footnoteReference w:id="2"/>
      </w:r>
      <w:r w:rsidRPr="00FB2E5E">
        <w:rPr>
          <w:rFonts w:ascii="Didot" w:hAnsi="Didot" w:cs="Didot" w:hint="cs"/>
        </w:rPr>
        <w:t xml:space="preserve"> cohorts. The SPARK cohort provided subjective reports on methylphenidate effectiveness and social communication abilities, while the ABCD cohort provided objective measures of attention and cognitive performance. By comparing </w:t>
      </w:r>
      <w:r w:rsidR="0019568C" w:rsidRPr="00FB2E5E">
        <w:rPr>
          <w:rFonts w:ascii="Didot" w:hAnsi="Didot" w:cs="Didot" w:hint="cs"/>
        </w:rPr>
        <w:t xml:space="preserve">the computed PGS and </w:t>
      </w:r>
      <w:r w:rsidRPr="00FB2E5E">
        <w:rPr>
          <w:rFonts w:ascii="Didot" w:hAnsi="Didot" w:cs="Didot" w:hint="cs"/>
        </w:rPr>
        <w:t>our predicted drug response with the</w:t>
      </w:r>
      <w:r w:rsidR="00574FF4" w:rsidRPr="00FB2E5E">
        <w:rPr>
          <w:rFonts w:ascii="Didot" w:hAnsi="Didot" w:cs="Didot" w:hint="cs"/>
        </w:rPr>
        <w:t xml:space="preserve"> objective</w:t>
      </w:r>
      <w:r w:rsidRPr="00FB2E5E">
        <w:rPr>
          <w:rFonts w:ascii="Didot" w:hAnsi="Didot" w:cs="Didot" w:hint="cs"/>
        </w:rPr>
        <w:t xml:space="preserve"> measures, we aimed to </w:t>
      </w:r>
      <w:r w:rsidRPr="00FB2E5E">
        <w:rPr>
          <w:rFonts w:ascii="Didot" w:hAnsi="Didot" w:cs="Didot" w:hint="cs"/>
        </w:rPr>
        <w:lastRenderedPageBreak/>
        <w:t xml:space="preserve">establish the utility of our approach in predicting clinical outcomes and identifying individuals who are more likely to benefit from </w:t>
      </w:r>
      <w:r w:rsidR="0019568C" w:rsidRPr="00FB2E5E">
        <w:rPr>
          <w:rFonts w:ascii="Didot" w:hAnsi="Didot" w:cs="Didot" w:hint="cs"/>
        </w:rPr>
        <w:t>MPH</w:t>
      </w:r>
      <w:r w:rsidRPr="00FB2E5E">
        <w:rPr>
          <w:rFonts w:ascii="Didot" w:hAnsi="Didot" w:cs="Didot" w:hint="cs"/>
        </w:rPr>
        <w:t xml:space="preserve"> treatment.</w:t>
      </w:r>
    </w:p>
    <w:p w14:paraId="7CDFB5B2" w14:textId="44748DD9" w:rsidR="00F93B57" w:rsidRPr="00FB2E5E" w:rsidRDefault="00F93B57" w:rsidP="008D2732">
      <w:pPr>
        <w:snapToGrid w:val="0"/>
        <w:spacing w:before="120" w:after="240"/>
        <w:jc w:val="both"/>
        <w:rPr>
          <w:rFonts w:ascii="Didot" w:hAnsi="Didot" w:cs="Didot" w:hint="cs"/>
        </w:rPr>
      </w:pPr>
      <w:r w:rsidRPr="00FB2E5E">
        <w:rPr>
          <w:rFonts w:ascii="Didot" w:hAnsi="Didot" w:cs="Didot" w:hint="cs"/>
        </w:rPr>
        <w:t>The findings from this study have the potential to significantly impact clinical practice by enabling more targeted and individualized treatment strategies for neurodevelopmental disorders. By accurately predicting drug response, clinicians can optimize medication choices and dosages, reducing the trial-and-error approach and minimizing potential side effects. Moreover, our approach offers a valuable framework for exploring the genetic underpinnings of drug response, contributing to the broader understanding of the pharmacogenetics of neurodevelopmental disorders.</w:t>
      </w:r>
    </w:p>
    <w:p w14:paraId="1912AA18" w14:textId="60C41787" w:rsidR="00F93B57" w:rsidRPr="00FB2E5E" w:rsidRDefault="00F93B57" w:rsidP="008D2732">
      <w:pPr>
        <w:snapToGrid w:val="0"/>
        <w:spacing w:before="120" w:after="240"/>
        <w:jc w:val="both"/>
        <w:rPr>
          <w:rFonts w:ascii="Didot" w:hAnsi="Didot" w:cs="Didot" w:hint="cs"/>
        </w:rPr>
      </w:pPr>
      <w:r w:rsidRPr="00FB2E5E">
        <w:rPr>
          <w:rFonts w:ascii="Didot" w:hAnsi="Didot" w:cs="Didot" w:hint="cs"/>
        </w:rPr>
        <w:t xml:space="preserve">In summary, this study aimed to </w:t>
      </w:r>
      <w:r w:rsidR="0019568C" w:rsidRPr="00FB2E5E">
        <w:rPr>
          <w:rFonts w:ascii="Didot" w:hAnsi="Didot" w:cs="Didot" w:hint="cs"/>
        </w:rPr>
        <w:t xml:space="preserve">study and utilize genetic data </w:t>
      </w:r>
      <w:r w:rsidRPr="00FB2E5E">
        <w:rPr>
          <w:rFonts w:ascii="Didot" w:hAnsi="Didot" w:cs="Didot" w:hint="cs"/>
        </w:rPr>
        <w:t xml:space="preserve">for predicting methylphenidate response. By incorporating transcriptomic imputation and comparing it to the drug signature, we sought to provide an objective and personalized approach to drug response prediction. </w:t>
      </w:r>
    </w:p>
    <w:p w14:paraId="7CF80865" w14:textId="3B701CB2" w:rsidR="451918C9" w:rsidRPr="00FB2E5E" w:rsidRDefault="451918C9" w:rsidP="008D2732">
      <w:pPr>
        <w:pStyle w:val="Heading1"/>
        <w:rPr>
          <w:rFonts w:ascii="Didot" w:hAnsi="Didot" w:hint="cs"/>
        </w:rPr>
      </w:pPr>
      <w:r w:rsidRPr="00FB2E5E">
        <w:rPr>
          <w:rFonts w:ascii="Didot" w:hAnsi="Didot" w:hint="cs"/>
        </w:rPr>
        <w:t>3.</w:t>
      </w:r>
      <w:r w:rsidRPr="00FB2E5E">
        <w:rPr>
          <w:rFonts w:ascii="Didot" w:eastAsia="Times New Roman" w:hAnsi="Didot" w:hint="cs"/>
        </w:rPr>
        <w:t xml:space="preserve">   </w:t>
      </w:r>
      <w:r w:rsidRPr="00FB2E5E">
        <w:rPr>
          <w:rFonts w:ascii="Didot" w:hAnsi="Didot" w:hint="cs"/>
        </w:rPr>
        <w:t>Results</w:t>
      </w:r>
    </w:p>
    <w:p w14:paraId="48DC9B09" w14:textId="1BFD3257" w:rsidR="00D00D85" w:rsidRPr="00FB2E5E" w:rsidRDefault="00D00D85" w:rsidP="008D2732">
      <w:pPr>
        <w:pStyle w:val="Heading2"/>
        <w:jc w:val="both"/>
        <w:rPr>
          <w:rFonts w:ascii="Didot" w:hAnsi="Didot" w:cs="Didot" w:hint="cs"/>
        </w:rPr>
      </w:pPr>
      <w:r w:rsidRPr="00FB2E5E">
        <w:rPr>
          <w:rFonts w:ascii="Didot" w:hAnsi="Didot" w:cs="Didot" w:hint="cs"/>
        </w:rPr>
        <w:t>3.1. Correlation between PGS and taking stimulants and other ADHD medications.</w:t>
      </w:r>
    </w:p>
    <w:p w14:paraId="1069A7B3" w14:textId="088C29A6" w:rsidR="006C4C31" w:rsidRPr="00FB2E5E" w:rsidRDefault="002E0243" w:rsidP="008D2732">
      <w:pPr>
        <w:jc w:val="both"/>
        <w:rPr>
          <w:rFonts w:ascii="Didot" w:hAnsi="Didot" w:cs="Didot" w:hint="cs"/>
        </w:rPr>
      </w:pPr>
      <w:r w:rsidRPr="002E0243">
        <w:rPr>
          <w:rFonts w:ascii="Didot" w:hAnsi="Didot" w:cs="Didot"/>
        </w:rPr>
        <w:t xml:space="preserve">In this study, we investigated the relationship between polygenic scores (PGS) for cognitive traits, primarily focusing on </w:t>
      </w:r>
      <w:proofErr w:type="spellStart"/>
      <w:r w:rsidRPr="002E0243">
        <w:rPr>
          <w:rFonts w:ascii="Didot" w:hAnsi="Didot" w:cs="Didot"/>
        </w:rPr>
        <w:t>gFactor</w:t>
      </w:r>
      <w:proofErr w:type="spellEnd"/>
      <w:r w:rsidRPr="002E0243">
        <w:rPr>
          <w:rFonts w:ascii="Didot" w:hAnsi="Didot" w:cs="Didot"/>
        </w:rPr>
        <w:t xml:space="preserve">, and attention-deficit/hyperactivity disorder (ADHD) medication usage in two distinct cohorts: the SPARK and ABCD cohorts. To explore this correlation, we computed PGS for cognitive </w:t>
      </w:r>
      <w:proofErr w:type="spellStart"/>
      <w:r w:rsidRPr="002E0243">
        <w:rPr>
          <w:rFonts w:ascii="Didot" w:hAnsi="Didot" w:cs="Didot"/>
        </w:rPr>
        <w:t>gFactor</w:t>
      </w:r>
      <w:proofErr w:type="spellEnd"/>
      <w:r w:rsidRPr="002E0243">
        <w:rPr>
          <w:rFonts w:ascii="Didot" w:hAnsi="Didot" w:cs="Didot"/>
        </w:rPr>
        <w:t xml:space="preserve"> and ADHD for each participant and examined their medical history to determine the usage of stimulant medications. In the SPARK </w:t>
      </w:r>
      <w:proofErr w:type="gramStart"/>
      <w:r w:rsidRPr="002E0243">
        <w:rPr>
          <w:rFonts w:ascii="Didot" w:hAnsi="Didot" w:cs="Didot"/>
        </w:rPr>
        <w:t>cohort</w:t>
      </w:r>
      <w:r w:rsidRPr="002E0243">
        <w:rPr>
          <w:rFonts w:ascii="Didot" w:hAnsi="Didot" w:cs="Didot" w:hint="cs"/>
        </w:rPr>
        <w:t xml:space="preserve"> </w:t>
      </w:r>
      <w:r>
        <w:rPr>
          <w:rFonts w:ascii="Didot" w:hAnsi="Didot" w:cs="Didot"/>
        </w:rPr>
        <w:t xml:space="preserve"> </w:t>
      </w:r>
      <w:r w:rsidR="00D00D85" w:rsidRPr="00FB2E5E">
        <w:rPr>
          <w:rFonts w:ascii="Didot" w:hAnsi="Didot" w:cs="Didot" w:hint="cs"/>
          <w:color w:val="FF0000"/>
        </w:rPr>
        <w:t>(</w:t>
      </w:r>
      <w:proofErr w:type="gramEnd"/>
      <w:r w:rsidR="00D00D85" w:rsidRPr="00FB2E5E">
        <w:rPr>
          <w:rFonts w:ascii="Didot" w:hAnsi="Didot" w:cs="Didot" w:hint="cs"/>
          <w:color w:val="FF0000"/>
        </w:rPr>
        <w:t>Figure 1-A)</w:t>
      </w:r>
      <w:r w:rsidR="00D00D85" w:rsidRPr="00FB2E5E">
        <w:rPr>
          <w:rFonts w:ascii="Didot" w:hAnsi="Didot" w:cs="Didot" w:hint="cs"/>
        </w:rPr>
        <w:t xml:space="preserve">, </w:t>
      </w:r>
      <w:r w:rsidRPr="002E0243">
        <w:rPr>
          <w:rFonts w:ascii="Didot" w:hAnsi="Didot" w:cs="Didot"/>
        </w:rPr>
        <w:t>our analysis revealed a significant positive correlation (FDR &lt; 0.05) between ADHD PGS and the usage of widely prescribed stimulant medications, such as methylphenidate and amphetamines, commonly used for treating ADHD. Similarly, in the ABCD cohort</w:t>
      </w:r>
      <w:r w:rsidR="006C4C31" w:rsidRPr="00FB2E5E">
        <w:rPr>
          <w:rFonts w:ascii="Didot" w:hAnsi="Didot" w:cs="Didot" w:hint="cs"/>
        </w:rPr>
        <w:t xml:space="preserve"> </w:t>
      </w:r>
      <w:r w:rsidR="007E6240" w:rsidRPr="00FB2E5E">
        <w:rPr>
          <w:rFonts w:ascii="Didot" w:hAnsi="Didot" w:cs="Didot" w:hint="cs"/>
        </w:rPr>
        <w:t>(</w:t>
      </w:r>
      <w:r w:rsidR="007E6240" w:rsidRPr="00FB2E5E">
        <w:rPr>
          <w:rFonts w:ascii="Didot" w:hAnsi="Didot" w:cs="Didot" w:hint="cs"/>
          <w:color w:val="FF0000"/>
        </w:rPr>
        <w:t>Figure 1-</w:t>
      </w:r>
      <w:r w:rsidR="007E6240" w:rsidRPr="00FB2E5E">
        <w:rPr>
          <w:rFonts w:ascii="Didot" w:hAnsi="Didot" w:cs="Didot" w:hint="cs"/>
          <w:color w:val="FF0000"/>
        </w:rPr>
        <w:t>B</w:t>
      </w:r>
      <w:r w:rsidR="007E6240" w:rsidRPr="00FB2E5E">
        <w:rPr>
          <w:rFonts w:ascii="Didot" w:hAnsi="Didot" w:cs="Didot" w:hint="cs"/>
          <w:color w:val="FF0000"/>
        </w:rPr>
        <w:t>)</w:t>
      </w:r>
      <w:r w:rsidR="00D00D85" w:rsidRPr="00FB2E5E">
        <w:rPr>
          <w:rFonts w:ascii="Didot" w:hAnsi="Didot" w:cs="Didot" w:hint="cs"/>
        </w:rPr>
        <w:t xml:space="preserve">, </w:t>
      </w:r>
      <w:r w:rsidR="00AD7C73" w:rsidRPr="00AD7C73">
        <w:rPr>
          <w:rFonts w:ascii="Didot" w:hAnsi="Didot" w:cs="Didot"/>
        </w:rPr>
        <w:t xml:space="preserve">we observed a significant positive correlation between ADHD PGS and the utilization of various medications, including Adderall, Focalin, Vyvanse, Methylphenidate, </w:t>
      </w:r>
      <w:proofErr w:type="spellStart"/>
      <w:r w:rsidR="00AD7C73" w:rsidRPr="00AD7C73">
        <w:rPr>
          <w:rFonts w:ascii="Didot" w:hAnsi="Didot" w:cs="Didot"/>
        </w:rPr>
        <w:t>Concerta</w:t>
      </w:r>
      <w:proofErr w:type="spellEnd"/>
      <w:r w:rsidR="00AD7C73" w:rsidRPr="00AD7C73">
        <w:rPr>
          <w:rFonts w:ascii="Didot" w:hAnsi="Didot" w:cs="Didot"/>
        </w:rPr>
        <w:t>, and Ritalin.</w:t>
      </w:r>
    </w:p>
    <w:p w14:paraId="05F320E5" w14:textId="2F1C11FD" w:rsidR="00D00D85" w:rsidRDefault="00AD7C73" w:rsidP="008D2732">
      <w:pPr>
        <w:jc w:val="both"/>
        <w:rPr>
          <w:rFonts w:ascii="Didot" w:hAnsi="Didot" w:cs="Didot"/>
        </w:rPr>
      </w:pPr>
      <w:r w:rsidRPr="00AD7C73">
        <w:rPr>
          <w:rFonts w:ascii="Didot" w:hAnsi="Didot" w:cs="Didot"/>
        </w:rPr>
        <w:t>Of particular interest, we also identified a significant negative correlation between cognitive PGS and the usage of specific medications within the ABCD cohort. Specifically, medications such as Adderall, Vyvanse, Clonidine, and Methylphenidate demonstrated a negative association with cognitive PGS. These findings suggest that individuals with a genetic predisposition towards higher cognitive abilities may be less likely to be prescribed certain medications commonly used to manage ADHD symptoms.</w:t>
      </w:r>
    </w:p>
    <w:p w14:paraId="693FB1A3" w14:textId="0AADD21B" w:rsidR="00AD7C73" w:rsidRPr="00FB2E5E" w:rsidRDefault="00AD7C73" w:rsidP="008D2732">
      <w:pPr>
        <w:jc w:val="both"/>
        <w:rPr>
          <w:rFonts w:ascii="Didot" w:hAnsi="Didot" w:cs="Didot" w:hint="cs"/>
        </w:rPr>
      </w:pPr>
      <w:r w:rsidRPr="00AD7C73">
        <w:rPr>
          <w:rFonts w:ascii="Didot" w:hAnsi="Didot" w:cs="Didot"/>
          <w:highlight w:val="yellow"/>
        </w:rPr>
        <w:t>Our results highlight the potential influence of genetic factors in medication choices for individuals with ADHD, particularly regarding stimulant medications. Furthermore, the observed negative correlation between cognitive PGS and specific medication usage in the ABCD cohort adds an intriguing dimension to the complexity of medication response in individuals with ADHD.</w:t>
      </w:r>
    </w:p>
    <w:p w14:paraId="48572407" w14:textId="77777777" w:rsidR="00346798" w:rsidRPr="00FB2E5E" w:rsidRDefault="00346798" w:rsidP="008D2732">
      <w:pPr>
        <w:jc w:val="both"/>
        <w:rPr>
          <w:rFonts w:ascii="Didot" w:hAnsi="Didot" w:cs="Didot" w:hint="cs"/>
        </w:rPr>
      </w:pPr>
    </w:p>
    <w:p w14:paraId="5748EBFF" w14:textId="77777777" w:rsidR="009F263F" w:rsidRPr="00FB2E5E" w:rsidRDefault="009F263F">
      <w:pPr>
        <w:spacing w:after="160" w:line="259" w:lineRule="auto"/>
        <w:rPr>
          <w:rFonts w:ascii="Didot" w:eastAsia="Calibri" w:hAnsi="Didot" w:cs="Didot" w:hint="cs"/>
          <w:color w:val="000000" w:themeColor="text1"/>
        </w:rPr>
      </w:pPr>
      <w:r w:rsidRPr="00FB2E5E">
        <w:rPr>
          <w:rFonts w:ascii="Didot" w:eastAsia="Calibri" w:hAnsi="Didot" w:cs="Didot" w:hint="cs"/>
          <w:color w:val="000000" w:themeColor="text1"/>
        </w:rPr>
        <w:br w:type="page"/>
      </w:r>
    </w:p>
    <w:p w14:paraId="6531C881" w14:textId="0AE32402" w:rsidR="009F263F" w:rsidRPr="00FB2E5E" w:rsidRDefault="005D4D02" w:rsidP="009F263F">
      <w:pPr>
        <w:snapToGrid w:val="0"/>
        <w:spacing w:before="120" w:after="240"/>
        <w:jc w:val="both"/>
        <w:rPr>
          <w:rFonts w:ascii="Didot" w:eastAsia="Calibri" w:hAnsi="Didot" w:cs="Didot" w:hint="cs"/>
          <w:color w:val="000000" w:themeColor="text1"/>
        </w:rPr>
      </w:pPr>
      <w:r w:rsidRPr="00FB2E5E">
        <w:rPr>
          <w:rFonts w:ascii="Didot" w:eastAsia="Calibri" w:hAnsi="Didot" w:cs="Didot" w:hint="cs"/>
          <w:noProof/>
          <w:color w:val="000000" w:themeColor="text1"/>
        </w:rPr>
        <w:lastRenderedPageBreak/>
        <w:drawing>
          <wp:inline distT="0" distB="0" distL="0" distR="0" wp14:anchorId="46E91F4B" wp14:editId="213E1BB6">
            <wp:extent cx="5943600" cy="6816090"/>
            <wp:effectExtent l="0" t="0" r="0" b="3810"/>
            <wp:docPr id="1294108872"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08872" name="Graphic 1294108872"/>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6816090"/>
                    </a:xfrm>
                    <a:prstGeom prst="rect">
                      <a:avLst/>
                    </a:prstGeom>
                  </pic:spPr>
                </pic:pic>
              </a:graphicData>
            </a:graphic>
          </wp:inline>
        </w:drawing>
      </w:r>
    </w:p>
    <w:p w14:paraId="41E5FBB8" w14:textId="0BC4FE92" w:rsidR="009F263F" w:rsidRPr="00FB2E5E" w:rsidRDefault="009F263F" w:rsidP="009F263F">
      <w:pPr>
        <w:snapToGrid w:val="0"/>
        <w:spacing w:before="120" w:after="240"/>
        <w:jc w:val="both"/>
        <w:rPr>
          <w:rFonts w:ascii="Didot" w:eastAsia="Calibri" w:hAnsi="Didot" w:cs="Didot" w:hint="cs"/>
          <w:color w:val="000000" w:themeColor="text1"/>
        </w:rPr>
      </w:pPr>
      <w:r w:rsidRPr="00FB2E5E">
        <w:rPr>
          <w:rFonts w:ascii="Didot" w:eastAsia="Calibri" w:hAnsi="Didot" w:cs="Didot" w:hint="cs"/>
          <w:noProof/>
          <w:color w:val="000000" w:themeColor="text1"/>
        </w:rPr>
        <w:lastRenderedPageBreak/>
        <w:drawing>
          <wp:inline distT="0" distB="0" distL="0" distR="0" wp14:anchorId="1F66D5F2" wp14:editId="03647EF5">
            <wp:extent cx="2982595" cy="8229600"/>
            <wp:effectExtent l="0" t="0" r="1905" b="0"/>
            <wp:docPr id="1208231039"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231039" name="Graphic 1208231039"/>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982595" cy="8229600"/>
                    </a:xfrm>
                    <a:prstGeom prst="rect">
                      <a:avLst/>
                    </a:prstGeom>
                  </pic:spPr>
                </pic:pic>
              </a:graphicData>
            </a:graphic>
          </wp:inline>
        </w:drawing>
      </w:r>
      <w:r w:rsidRPr="00FB2E5E">
        <w:rPr>
          <w:rFonts w:ascii="Didot" w:eastAsia="Calibri" w:hAnsi="Didot" w:cs="Didot" w:hint="cs"/>
          <w:color w:val="000000" w:themeColor="text1"/>
        </w:rPr>
        <w:br w:type="page"/>
      </w:r>
    </w:p>
    <w:p w14:paraId="0CECFB5A" w14:textId="77777777" w:rsidR="009F263F" w:rsidRPr="00FB2E5E" w:rsidRDefault="009F263F" w:rsidP="008D2732">
      <w:pPr>
        <w:jc w:val="both"/>
        <w:rPr>
          <w:rFonts w:ascii="Didot" w:hAnsi="Didot" w:cs="Didot" w:hint="cs"/>
        </w:rPr>
      </w:pPr>
    </w:p>
    <w:p w14:paraId="38FF96AC" w14:textId="77777777" w:rsidR="009F263F" w:rsidRPr="00FB2E5E" w:rsidRDefault="009F263F" w:rsidP="008D2732">
      <w:pPr>
        <w:jc w:val="both"/>
        <w:rPr>
          <w:rFonts w:ascii="Didot" w:hAnsi="Didot" w:cs="Didot" w:hint="cs"/>
        </w:rPr>
      </w:pPr>
    </w:p>
    <w:p w14:paraId="6ECF0282" w14:textId="40DBB90E" w:rsidR="00D405CF" w:rsidRDefault="00D405CF" w:rsidP="008D2732">
      <w:pPr>
        <w:jc w:val="both"/>
        <w:rPr>
          <w:rFonts w:ascii="Didot" w:hAnsi="Didot" w:cs="Didot"/>
        </w:rPr>
      </w:pPr>
      <w:r w:rsidRPr="00FB2E5E">
        <w:rPr>
          <w:rFonts w:ascii="Didot" w:hAnsi="Didot" w:cs="Didot" w:hint="cs"/>
        </w:rPr>
        <w:t>3.2. Correlation between PGS and change in behavior with and without taking ADHD medication.</w:t>
      </w:r>
    </w:p>
    <w:p w14:paraId="205F55D3" w14:textId="0FAA46E8" w:rsidR="00346798" w:rsidRPr="00FB2E5E" w:rsidRDefault="00AD7C73" w:rsidP="00F221E0">
      <w:pPr>
        <w:jc w:val="both"/>
        <w:rPr>
          <w:rFonts w:ascii="Didot" w:hAnsi="Didot" w:cs="Didot" w:hint="cs"/>
        </w:rPr>
      </w:pPr>
      <w:r>
        <w:rPr>
          <w:rFonts w:ascii="Didot" w:hAnsi="Didot" w:cs="Didot"/>
        </w:rPr>
        <w:t>W</w:t>
      </w:r>
      <w:r w:rsidRPr="00AD7C73">
        <w:rPr>
          <w:rFonts w:ascii="Didot" w:hAnsi="Didot" w:cs="Didot"/>
        </w:rPr>
        <w:t xml:space="preserve">e delved into understanding how the usage of ADHD medication influences participants' behavior, particularly focusing on the change (delta) in behavior associated with taking the medication. By computing deltas for various measures based on the status of taking the drug, we aimed to uncover potential associations with both ADHD and cognitive </w:t>
      </w:r>
      <w:proofErr w:type="spellStart"/>
      <w:r w:rsidRPr="00AD7C73">
        <w:rPr>
          <w:rFonts w:ascii="Didot" w:hAnsi="Didot" w:cs="Didot"/>
        </w:rPr>
        <w:t>gFactor</w:t>
      </w:r>
      <w:proofErr w:type="spellEnd"/>
      <w:r w:rsidRPr="00AD7C73">
        <w:rPr>
          <w:rFonts w:ascii="Didot" w:hAnsi="Didot" w:cs="Didot"/>
        </w:rPr>
        <w:t xml:space="preserve"> polygenic scores (PGS). We analyzed the deltas separately for two major drug categories: stimulants and non-stimulants</w:t>
      </w:r>
      <w:r w:rsidR="009F263F" w:rsidRPr="00FB2E5E">
        <w:rPr>
          <w:rFonts w:ascii="Didot" w:hAnsi="Didot" w:cs="Didot" w:hint="cs"/>
        </w:rPr>
        <w:t xml:space="preserve"> </w:t>
      </w:r>
      <w:r w:rsidR="009F263F" w:rsidRPr="00FB2E5E">
        <w:rPr>
          <w:rFonts w:ascii="Didot" w:hAnsi="Didot" w:cs="Didot" w:hint="cs"/>
        </w:rPr>
        <w:t>(</w:t>
      </w:r>
      <w:r w:rsidR="009F263F" w:rsidRPr="00FB2E5E">
        <w:rPr>
          <w:rFonts w:ascii="Didot" w:hAnsi="Didot" w:cs="Didot" w:hint="cs"/>
          <w:color w:val="FF0000"/>
        </w:rPr>
        <w:t xml:space="preserve">Figure </w:t>
      </w:r>
      <w:r w:rsidR="009F263F" w:rsidRPr="00FB2E5E">
        <w:rPr>
          <w:rFonts w:ascii="Didot" w:hAnsi="Didot" w:cs="Didot" w:hint="cs"/>
          <w:color w:val="FF0000"/>
        </w:rPr>
        <w:t>2</w:t>
      </w:r>
      <w:r w:rsidR="009F263F" w:rsidRPr="00FB2E5E">
        <w:rPr>
          <w:rFonts w:ascii="Didot" w:hAnsi="Didot" w:cs="Didot" w:hint="cs"/>
          <w:color w:val="FF0000"/>
        </w:rPr>
        <w:t>)</w:t>
      </w:r>
      <w:r w:rsidR="00D405CF" w:rsidRPr="00FB2E5E">
        <w:rPr>
          <w:rFonts w:ascii="Didot" w:hAnsi="Didot" w:cs="Didot" w:hint="cs"/>
        </w:rPr>
        <w:t xml:space="preserve">. </w:t>
      </w:r>
    </w:p>
    <w:p w14:paraId="4ABAD391" w14:textId="5D022484" w:rsidR="00346798" w:rsidRPr="00FB2E5E" w:rsidRDefault="00AD7C73" w:rsidP="008D2732">
      <w:pPr>
        <w:jc w:val="both"/>
        <w:rPr>
          <w:rFonts w:ascii="Didot" w:hAnsi="Didot" w:cs="Didot" w:hint="cs"/>
        </w:rPr>
      </w:pPr>
      <w:r w:rsidRPr="00AD7C73">
        <w:rPr>
          <w:rFonts w:ascii="Didot" w:hAnsi="Didot" w:cs="Didot"/>
        </w:rPr>
        <w:t xml:space="preserve">While the correlations between PGS and deltas of Child Behavior Checklist (CBCL) for stimulants did not reach significance (nominal p-value &gt; 0.05), they exhibited a distinctive pattern that contrasts with non-stimulants. Specifically, participants with high ADHD PGS and taking stimulants displayed higher ADHD symptoms and other behavioral problems, as indicated in the CBCL data. In contrast, individuals with high cognitive </w:t>
      </w:r>
      <w:proofErr w:type="spellStart"/>
      <w:r w:rsidRPr="00AD7C73">
        <w:rPr>
          <w:rFonts w:ascii="Didot" w:hAnsi="Didot" w:cs="Didot"/>
        </w:rPr>
        <w:t>gFactor</w:t>
      </w:r>
      <w:proofErr w:type="spellEnd"/>
      <w:r w:rsidRPr="00AD7C73">
        <w:rPr>
          <w:rFonts w:ascii="Didot" w:hAnsi="Didot" w:cs="Didot"/>
        </w:rPr>
        <w:t xml:space="preserve"> PGS demonstrated a reduction in behavioral problems and ADHD symptoms. These observations suggest that participants with a higher genetic predisposition for ADHD and taking stimulants may experience a greater burden of behavioral difficulties compared to their baseline condition without medication.</w:t>
      </w:r>
    </w:p>
    <w:p w14:paraId="4B2F06C1" w14:textId="626BB6F3" w:rsidR="00D405CF" w:rsidRPr="00FB2E5E" w:rsidRDefault="00AD7C73" w:rsidP="008D2732">
      <w:pPr>
        <w:jc w:val="both"/>
        <w:rPr>
          <w:rFonts w:ascii="Didot" w:hAnsi="Didot" w:cs="Didot" w:hint="cs"/>
        </w:rPr>
      </w:pPr>
      <w:r w:rsidRPr="00AD7C73">
        <w:rPr>
          <w:rFonts w:ascii="Didot" w:hAnsi="Didot" w:cs="Didot"/>
        </w:rPr>
        <w:t xml:space="preserve">Significantly, we observed a negative correlation (nominal p-value &lt; 0.01) between ADHD PGS and ADHD symptoms measured by CBCL for non-stimulant medications. This finding implies that participants with higher ADHD PGS experienced improvement in ADHD symptoms when using non-stimulant medications. Similarly, the reduction in the attention syndromic subscale from CBCL also corroborated this outcome. Conversely, participants with higher cognitive </w:t>
      </w:r>
      <w:proofErr w:type="spellStart"/>
      <w:r w:rsidRPr="00AD7C73">
        <w:rPr>
          <w:rFonts w:ascii="Didot" w:hAnsi="Didot" w:cs="Didot"/>
        </w:rPr>
        <w:t>gFactor</w:t>
      </w:r>
      <w:proofErr w:type="spellEnd"/>
      <w:r w:rsidRPr="00AD7C73">
        <w:rPr>
          <w:rFonts w:ascii="Didot" w:hAnsi="Didot" w:cs="Didot"/>
        </w:rPr>
        <w:t xml:space="preserve"> PGS and taking non-stimulants demonstrated a positive correlation with ADHD symptoms, albeit not reaching significance. This indicates that individuals with lower cognitive </w:t>
      </w:r>
      <w:proofErr w:type="spellStart"/>
      <w:r w:rsidRPr="00AD7C73">
        <w:rPr>
          <w:rFonts w:ascii="Didot" w:hAnsi="Didot" w:cs="Didot"/>
        </w:rPr>
        <w:t>gFactor</w:t>
      </w:r>
      <w:proofErr w:type="spellEnd"/>
      <w:r w:rsidRPr="00AD7C73">
        <w:rPr>
          <w:rFonts w:ascii="Didot" w:hAnsi="Didot" w:cs="Didot"/>
        </w:rPr>
        <w:t xml:space="preserve"> PGS might benefit more from non-stimulant medications in terms of alleviating ADHD symptoms.</w:t>
      </w:r>
      <w:r w:rsidR="00346798" w:rsidRPr="00FB2E5E">
        <w:rPr>
          <w:rFonts w:ascii="Didot" w:hAnsi="Didot" w:cs="Didot" w:hint="cs"/>
        </w:rPr>
        <w:t xml:space="preserve"> </w:t>
      </w:r>
    </w:p>
    <w:p w14:paraId="7F515CDC" w14:textId="77777777" w:rsidR="00D405CF" w:rsidRPr="00FB2E5E" w:rsidRDefault="00D405CF" w:rsidP="008D2732">
      <w:pPr>
        <w:jc w:val="both"/>
        <w:rPr>
          <w:rFonts w:ascii="Didot" w:hAnsi="Didot" w:cs="Didot" w:hint="cs"/>
        </w:rPr>
      </w:pPr>
    </w:p>
    <w:p w14:paraId="7603982B" w14:textId="77777777" w:rsidR="00D405CF" w:rsidRPr="00FB2E5E" w:rsidRDefault="00D405CF" w:rsidP="008D2732">
      <w:pPr>
        <w:jc w:val="both"/>
        <w:rPr>
          <w:rFonts w:ascii="Didot" w:hAnsi="Didot" w:cs="Didot" w:hint="cs"/>
        </w:rPr>
      </w:pPr>
    </w:p>
    <w:p w14:paraId="172C5CCE" w14:textId="04F16728" w:rsidR="00D405CF" w:rsidRPr="00FB2E5E" w:rsidRDefault="00D405CF" w:rsidP="008D2732">
      <w:pPr>
        <w:jc w:val="both"/>
        <w:rPr>
          <w:rFonts w:ascii="Didot" w:hAnsi="Didot" w:cs="Didot" w:hint="cs"/>
        </w:rPr>
      </w:pPr>
      <w:r w:rsidRPr="00FB2E5E">
        <w:rPr>
          <w:rFonts w:ascii="Didot" w:hAnsi="Didot" w:cs="Didot" w:hint="cs"/>
          <w:noProof/>
        </w:rPr>
        <w:lastRenderedPageBreak/>
        <w:drawing>
          <wp:inline distT="0" distB="0" distL="0" distR="0" wp14:anchorId="3C0F27CC" wp14:editId="490FF077">
            <wp:extent cx="5943600" cy="8214995"/>
            <wp:effectExtent l="0" t="0" r="0" b="1905"/>
            <wp:docPr id="680731628"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1628" name="Graphic 68073162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8214995"/>
                    </a:xfrm>
                    <a:prstGeom prst="rect">
                      <a:avLst/>
                    </a:prstGeom>
                  </pic:spPr>
                </pic:pic>
              </a:graphicData>
            </a:graphic>
          </wp:inline>
        </w:drawing>
      </w:r>
    </w:p>
    <w:p w14:paraId="13CB9CBD" w14:textId="2BDB2BBB" w:rsidR="00777B8C" w:rsidRDefault="00AD7C73" w:rsidP="0056519D">
      <w:pPr>
        <w:jc w:val="both"/>
        <w:rPr>
          <w:rFonts w:ascii="Didot" w:hAnsi="Didot" w:cs="Didot"/>
        </w:rPr>
      </w:pPr>
      <w:r w:rsidRPr="00AD7C73">
        <w:rPr>
          <w:rFonts w:ascii="Didot" w:hAnsi="Didot" w:cs="Didot"/>
        </w:rPr>
        <w:lastRenderedPageBreak/>
        <w:t xml:space="preserve">Subsequently, we sought to determine if the observed correlations extended to specific medications, focusing on the effects of methylphenidate (MPH) and guanfacine. For MPH, we found a consistent pattern that mirrored our observations for </w:t>
      </w:r>
      <w:proofErr w:type="gramStart"/>
      <w:r w:rsidRPr="00AD7C73">
        <w:rPr>
          <w:rFonts w:ascii="Didot" w:hAnsi="Didot" w:cs="Didot"/>
        </w:rPr>
        <w:t>stimulants as a whole</w:t>
      </w:r>
      <w:proofErr w:type="gramEnd"/>
      <w:r w:rsidRPr="00AD7C73">
        <w:rPr>
          <w:rFonts w:ascii="Didot" w:hAnsi="Didot" w:cs="Didot"/>
        </w:rPr>
        <w:t xml:space="preserve">. Specifically, participants with higher cognitive </w:t>
      </w:r>
      <w:proofErr w:type="spellStart"/>
      <w:r w:rsidRPr="00AD7C73">
        <w:rPr>
          <w:rFonts w:ascii="Didot" w:hAnsi="Didot" w:cs="Didot"/>
        </w:rPr>
        <w:t>gFactor</w:t>
      </w:r>
      <w:proofErr w:type="spellEnd"/>
      <w:r w:rsidRPr="00AD7C73">
        <w:rPr>
          <w:rFonts w:ascii="Didot" w:hAnsi="Didot" w:cs="Didot"/>
        </w:rPr>
        <w:t xml:space="preserve"> PGS demonstrated fewer behavioral problems, including reduced DSM5 ADHD symptoms, conduct issues, syndromic attention, and social difficulties </w:t>
      </w:r>
      <w:r w:rsidR="00777B8C" w:rsidRPr="00FB2E5E">
        <w:rPr>
          <w:rFonts w:ascii="Didot" w:hAnsi="Didot" w:cs="Didot" w:hint="cs"/>
        </w:rPr>
        <w:t>(</w:t>
      </w:r>
      <w:r w:rsidR="00777B8C" w:rsidRPr="00FB2E5E">
        <w:rPr>
          <w:rFonts w:ascii="Didot" w:hAnsi="Didot" w:cs="Didot" w:hint="cs"/>
          <w:color w:val="FF0000"/>
        </w:rPr>
        <w:t xml:space="preserve">Figure </w:t>
      </w:r>
      <w:r w:rsidR="00777B8C">
        <w:rPr>
          <w:rFonts w:ascii="Didot" w:hAnsi="Didot" w:cs="Didot"/>
          <w:color w:val="FF0000"/>
        </w:rPr>
        <w:t>3-</w:t>
      </w:r>
      <w:r w:rsidR="00777B8C">
        <w:rPr>
          <w:rFonts w:ascii="Didot" w:hAnsi="Didot" w:cs="Didot"/>
          <w:color w:val="FF0000"/>
        </w:rPr>
        <w:t>A</w:t>
      </w:r>
      <w:r w:rsidR="00777B8C">
        <w:rPr>
          <w:rFonts w:ascii="Didot" w:hAnsi="Didot" w:cs="Didot"/>
        </w:rPr>
        <w:t>)</w:t>
      </w:r>
      <w:r w:rsidR="007C7EF8">
        <w:rPr>
          <w:rFonts w:ascii="Didot" w:hAnsi="Didot" w:cs="Didot"/>
        </w:rPr>
        <w:t xml:space="preserve">. </w:t>
      </w:r>
      <w:r w:rsidRPr="00AD7C73">
        <w:rPr>
          <w:rFonts w:ascii="Didot" w:hAnsi="Didot" w:cs="Didot"/>
        </w:rPr>
        <w:t>Conversely, individuals with high ADHD PGS exhibited more social and DSM5 ADHD symptoms while taking methylphenidate. These findings indicate that MPH may have a differential impact on participants based on their genetic predisposition for cognitive abilities and ADHD.</w:t>
      </w:r>
      <w:r w:rsidR="007C7EF8">
        <w:rPr>
          <w:rFonts w:ascii="Didot" w:hAnsi="Didot" w:cs="Didot"/>
        </w:rPr>
        <w:t xml:space="preserve"> </w:t>
      </w:r>
    </w:p>
    <w:p w14:paraId="66A9EBF3" w14:textId="77777777" w:rsidR="00AD7C73" w:rsidRDefault="00AD7C73" w:rsidP="008D2732">
      <w:pPr>
        <w:jc w:val="both"/>
        <w:rPr>
          <w:rFonts w:ascii="Didot" w:hAnsi="Didot" w:cs="Didot"/>
        </w:rPr>
      </w:pPr>
    </w:p>
    <w:p w14:paraId="5E83E89D" w14:textId="77777777" w:rsidR="00AD7C73" w:rsidRDefault="00AD7C73" w:rsidP="008D2732">
      <w:pPr>
        <w:jc w:val="both"/>
        <w:rPr>
          <w:rFonts w:ascii="Didot" w:hAnsi="Didot" w:cs="Didot"/>
        </w:rPr>
      </w:pPr>
      <w:r w:rsidRPr="00AD7C73">
        <w:rPr>
          <w:rFonts w:ascii="Didot" w:hAnsi="Didot" w:cs="Didot"/>
        </w:rPr>
        <w:t>Turning our attention to guanfacine, a non-stimulant medication, intriguing results emerged. We observed a negative correlation between CBCL deltas for DSM5 ADHD symptoms and syndromic attention subscale, and ADHD PGS</w:t>
      </w:r>
      <w:r w:rsidR="00777B8C">
        <w:rPr>
          <w:rFonts w:ascii="Didot" w:hAnsi="Didot" w:cs="Didot"/>
        </w:rPr>
        <w:t xml:space="preserve"> </w:t>
      </w:r>
      <w:r w:rsidR="00777B8C" w:rsidRPr="00FB2E5E">
        <w:rPr>
          <w:rFonts w:ascii="Didot" w:hAnsi="Didot" w:cs="Didot" w:hint="cs"/>
        </w:rPr>
        <w:t>(</w:t>
      </w:r>
      <w:r w:rsidR="00777B8C" w:rsidRPr="00FB2E5E">
        <w:rPr>
          <w:rFonts w:ascii="Didot" w:hAnsi="Didot" w:cs="Didot" w:hint="cs"/>
          <w:color w:val="FF0000"/>
        </w:rPr>
        <w:t xml:space="preserve">Figure </w:t>
      </w:r>
      <w:r w:rsidR="00777B8C">
        <w:rPr>
          <w:rFonts w:ascii="Didot" w:hAnsi="Didot" w:cs="Didot"/>
          <w:color w:val="FF0000"/>
        </w:rPr>
        <w:t>3-B</w:t>
      </w:r>
      <w:r w:rsidR="00777B8C">
        <w:rPr>
          <w:rFonts w:ascii="Didot" w:hAnsi="Didot" w:cs="Didot"/>
        </w:rPr>
        <w:t xml:space="preserve">). </w:t>
      </w:r>
      <w:r w:rsidRPr="00AD7C73">
        <w:rPr>
          <w:rFonts w:ascii="Didot" w:hAnsi="Didot" w:cs="Didot"/>
        </w:rPr>
        <w:t>This suggests that guanfacine may be particularly beneficial for participants with higher genetic risk for ADHD, as evidenced by a significant reduction in attention and ADHD symptoms. These results imply that guanfacine's efficacy may be linked to the genetic background of individuals with ADHD, showing a potential for personalized treatment approaches.</w:t>
      </w:r>
    </w:p>
    <w:p w14:paraId="094A5E5D" w14:textId="296D3B2D" w:rsidR="00D405CF" w:rsidRPr="00FB2E5E" w:rsidRDefault="00777B8C" w:rsidP="008D2732">
      <w:pPr>
        <w:jc w:val="both"/>
        <w:rPr>
          <w:rFonts w:ascii="Didot" w:hAnsi="Didot" w:cs="Didot" w:hint="cs"/>
        </w:rPr>
      </w:pPr>
      <w:r>
        <w:rPr>
          <w:rFonts w:ascii="Didot" w:hAnsi="Didot" w:cs="Didot"/>
        </w:rPr>
        <w:t xml:space="preserve">   </w:t>
      </w:r>
      <w:r w:rsidR="00FB2E5E" w:rsidRPr="00FB2E5E">
        <w:rPr>
          <w:rFonts w:ascii="Didot" w:hAnsi="Didot" w:cs="Didot" w:hint="cs"/>
        </w:rPr>
        <w:t xml:space="preserve"> </w:t>
      </w:r>
    </w:p>
    <w:p w14:paraId="38C624DF" w14:textId="454FB342" w:rsidR="007C6A10" w:rsidRDefault="00AD7C73" w:rsidP="008A3A92">
      <w:pPr>
        <w:jc w:val="both"/>
        <w:rPr>
          <w:rFonts w:ascii="Didot" w:hAnsi="Didot" w:cs="Didot"/>
        </w:rPr>
      </w:pPr>
      <w:r w:rsidRPr="00AD7C73">
        <w:rPr>
          <w:rFonts w:ascii="Didot" w:hAnsi="Didot" w:cs="Didot"/>
        </w:rPr>
        <w:t xml:space="preserve">Furthermore, we investigated inhibitory control in participants taking different medications, utilizing data from the stop signal task (SST) </w:t>
      </w:r>
      <w:r w:rsidR="0056519D" w:rsidRPr="00FB2E5E">
        <w:rPr>
          <w:rFonts w:ascii="Didot" w:hAnsi="Didot" w:cs="Didot" w:hint="cs"/>
        </w:rPr>
        <w:t>(</w:t>
      </w:r>
      <w:r w:rsidR="0056519D" w:rsidRPr="00FB2E5E">
        <w:rPr>
          <w:rFonts w:ascii="Didot" w:hAnsi="Didot" w:cs="Didot" w:hint="cs"/>
          <w:color w:val="FF0000"/>
        </w:rPr>
        <w:t xml:space="preserve">Figure </w:t>
      </w:r>
      <w:r w:rsidR="0056519D">
        <w:rPr>
          <w:rFonts w:ascii="Didot" w:hAnsi="Didot" w:cs="Didot"/>
          <w:color w:val="FF0000"/>
        </w:rPr>
        <w:t>3-C</w:t>
      </w:r>
      <w:r w:rsidR="0056519D">
        <w:rPr>
          <w:rFonts w:ascii="Didot" w:hAnsi="Didot" w:cs="Didot"/>
        </w:rPr>
        <w:t>).</w:t>
      </w:r>
      <w:r w:rsidR="0056519D">
        <w:rPr>
          <w:rFonts w:ascii="Didot" w:hAnsi="Didot" w:cs="Didot"/>
        </w:rPr>
        <w:t xml:space="preserve"> </w:t>
      </w:r>
      <w:r w:rsidRPr="00AD7C73">
        <w:rPr>
          <w:rFonts w:ascii="Didot" w:hAnsi="Didot" w:cs="Didot"/>
        </w:rPr>
        <w:t xml:space="preserve">Methylphenidate and </w:t>
      </w:r>
      <w:proofErr w:type="spellStart"/>
      <w:r w:rsidRPr="00AD7C73">
        <w:rPr>
          <w:rFonts w:ascii="Didot" w:hAnsi="Didot" w:cs="Didot"/>
        </w:rPr>
        <w:t>lisdexamfetamine</w:t>
      </w:r>
      <w:proofErr w:type="spellEnd"/>
      <w:r w:rsidRPr="00AD7C73">
        <w:rPr>
          <w:rFonts w:ascii="Didot" w:hAnsi="Didot" w:cs="Didot"/>
        </w:rPr>
        <w:t>/Vyvanse, both stimulants for ADHD, demonstrated a positive correlation</w:t>
      </w:r>
      <w:r>
        <w:rPr>
          <w:rFonts w:ascii="Didot" w:hAnsi="Didot" w:cs="Didot"/>
        </w:rPr>
        <w:t xml:space="preserve"> (nominal p-value &lt; 0.05 for methylphenidate)</w:t>
      </w:r>
      <w:r w:rsidRPr="00AD7C73">
        <w:rPr>
          <w:rFonts w:ascii="Didot" w:hAnsi="Didot" w:cs="Didot"/>
        </w:rPr>
        <w:t xml:space="preserve"> with the number of 'no-response on go' trials. This suggests that these stimulants might lead to over-inhibition of action, with participants responding to stop signals but subsequently failing to execute the go response when the next 'GO' signal appeared. </w:t>
      </w:r>
      <w:r w:rsidR="008A3A92" w:rsidRPr="008A3A92">
        <w:rPr>
          <w:rFonts w:ascii="Didot" w:hAnsi="Didot" w:cs="Didot"/>
        </w:rPr>
        <w:t xml:space="preserve">Interestingly, clonidine, another ADHD medication, showed an opposite pattern, with a </w:t>
      </w:r>
      <w:r w:rsidR="008A3A92">
        <w:rPr>
          <w:rFonts w:ascii="Didot" w:hAnsi="Didot" w:cs="Didot"/>
        </w:rPr>
        <w:t xml:space="preserve">negative correlation with the number of correct stops and number of “no-response on go” trials. Also, guanfacine showed a </w:t>
      </w:r>
      <w:r w:rsidR="008A3A92" w:rsidRPr="008A3A92">
        <w:rPr>
          <w:rFonts w:ascii="Didot" w:hAnsi="Didot" w:cs="Didot"/>
        </w:rPr>
        <w:t xml:space="preserve">positive correlation between cognitive </w:t>
      </w:r>
      <w:proofErr w:type="spellStart"/>
      <w:r w:rsidR="008A3A92" w:rsidRPr="008A3A92">
        <w:rPr>
          <w:rFonts w:ascii="Didot" w:hAnsi="Didot" w:cs="Didot"/>
        </w:rPr>
        <w:t>gFactor</w:t>
      </w:r>
      <w:proofErr w:type="spellEnd"/>
      <w:r w:rsidR="008A3A92" w:rsidRPr="008A3A92">
        <w:rPr>
          <w:rFonts w:ascii="Didot" w:hAnsi="Didot" w:cs="Didot"/>
        </w:rPr>
        <w:t xml:space="preserve"> PGS and the delta of '</w:t>
      </w:r>
      <w:proofErr w:type="spellStart"/>
      <w:r w:rsidR="008A3A92" w:rsidRPr="008A3A92">
        <w:rPr>
          <w:rFonts w:ascii="Didot" w:hAnsi="Didot" w:cs="Didot"/>
        </w:rPr>
        <w:t>stop_doesnot_stop</w:t>
      </w:r>
      <w:proofErr w:type="spellEnd"/>
      <w:r w:rsidR="008A3A92" w:rsidRPr="008A3A92">
        <w:rPr>
          <w:rFonts w:ascii="Didot" w:hAnsi="Didot" w:cs="Didot"/>
        </w:rPr>
        <w:t xml:space="preserve">' trials. This suggests that participants with higher cognitive </w:t>
      </w:r>
      <w:proofErr w:type="spellStart"/>
      <w:r w:rsidR="008A3A92" w:rsidRPr="008A3A92">
        <w:rPr>
          <w:rFonts w:ascii="Didot" w:hAnsi="Didot" w:cs="Didot"/>
        </w:rPr>
        <w:t>gFactor</w:t>
      </w:r>
      <w:proofErr w:type="spellEnd"/>
      <w:r w:rsidR="008A3A92" w:rsidRPr="008A3A92">
        <w:rPr>
          <w:rFonts w:ascii="Didot" w:hAnsi="Didot" w:cs="Didot"/>
        </w:rPr>
        <w:t xml:space="preserve"> PGS and taking </w:t>
      </w:r>
      <w:r w:rsidR="008A3A92">
        <w:rPr>
          <w:rFonts w:ascii="Didot" w:hAnsi="Didot" w:cs="Didot"/>
        </w:rPr>
        <w:t>guanfacine</w:t>
      </w:r>
      <w:r w:rsidR="008A3A92" w:rsidRPr="008A3A92">
        <w:rPr>
          <w:rFonts w:ascii="Didot" w:hAnsi="Didot" w:cs="Didot"/>
        </w:rPr>
        <w:t xml:space="preserve"> were less able to inhibit their actions, whereas those with lower </w:t>
      </w:r>
      <w:proofErr w:type="spellStart"/>
      <w:r w:rsidR="008A3A92" w:rsidRPr="008A3A92">
        <w:rPr>
          <w:rFonts w:ascii="Didot" w:hAnsi="Didot" w:cs="Didot"/>
        </w:rPr>
        <w:t>gFactor</w:t>
      </w:r>
      <w:proofErr w:type="spellEnd"/>
      <w:r w:rsidR="008A3A92" w:rsidRPr="008A3A92">
        <w:rPr>
          <w:rFonts w:ascii="Didot" w:hAnsi="Didot" w:cs="Didot"/>
        </w:rPr>
        <w:t xml:space="preserve"> PGS exhibited better inhibitory control.</w:t>
      </w:r>
    </w:p>
    <w:p w14:paraId="49B88788" w14:textId="6830F223" w:rsidR="0056519D" w:rsidRPr="00F221E0" w:rsidRDefault="0056519D" w:rsidP="0056519D">
      <w:pPr>
        <w:jc w:val="both"/>
        <w:rPr>
          <w:rFonts w:ascii="Didot" w:hAnsi="Didot" w:cs="Didot"/>
          <w:strike/>
        </w:rPr>
      </w:pPr>
      <w:r w:rsidRPr="00F221E0">
        <w:rPr>
          <w:rFonts w:ascii="Didot" w:hAnsi="Didot" w:cs="Didot"/>
          <w:strike/>
        </w:rPr>
        <w:t xml:space="preserve">Unfortunately, we did not have enough samples to represent other stimulants and non-stimulants correlations, we could not </w:t>
      </w:r>
      <w:proofErr w:type="gramStart"/>
      <w:r w:rsidRPr="00F221E0">
        <w:rPr>
          <w:rFonts w:ascii="Didot" w:hAnsi="Didot" w:cs="Didot"/>
          <w:strike/>
        </w:rPr>
        <w:t>generalize</w:t>
      </w:r>
      <w:proofErr w:type="gramEnd"/>
      <w:r w:rsidRPr="00F221E0">
        <w:rPr>
          <w:rFonts w:ascii="Didot" w:hAnsi="Didot" w:cs="Didot"/>
          <w:strike/>
        </w:rPr>
        <w:t xml:space="preserve"> </w:t>
      </w:r>
    </w:p>
    <w:p w14:paraId="0B83A331" w14:textId="47345289" w:rsidR="0056519D" w:rsidRDefault="0056519D" w:rsidP="0056519D">
      <w:pPr>
        <w:jc w:val="both"/>
        <w:rPr>
          <w:rFonts w:ascii="Didot" w:hAnsi="Didot" w:cs="Didot"/>
        </w:rPr>
      </w:pPr>
    </w:p>
    <w:p w14:paraId="3B851A5C" w14:textId="2C12BB8F" w:rsidR="00FB2E5E" w:rsidRDefault="008A3A92" w:rsidP="008D2732">
      <w:pPr>
        <w:jc w:val="both"/>
        <w:rPr>
          <w:rFonts w:ascii="Didot" w:hAnsi="Didot" w:cs="Didot"/>
        </w:rPr>
      </w:pPr>
      <w:r w:rsidRPr="008A3A92">
        <w:rPr>
          <w:rFonts w:ascii="Didot" w:hAnsi="Didot" w:cs="Didot"/>
          <w:highlight w:val="yellow"/>
        </w:rPr>
        <w:t>These findings unveil a potential link between medication response and genetic predisposition for cognitive abilities and ADHD. The distinct patterns observed for methylphenidate and guanfacine provide valuable insights into the differential efficacy of stimulant and non-stimulant medications based on individual genetic profiles. Additionally, the SST data underscore the importance of considering genetic factors when assessing the impact of medications on inhibitory control in individuals with ADHD.</w:t>
      </w:r>
    </w:p>
    <w:p w14:paraId="0295F621" w14:textId="00B190A3" w:rsidR="00FB2E5E" w:rsidRDefault="00FB2E5E" w:rsidP="008D2732">
      <w:pPr>
        <w:jc w:val="both"/>
        <w:rPr>
          <w:rFonts w:ascii="Didot" w:hAnsi="Didot" w:cs="Didot"/>
        </w:rPr>
      </w:pPr>
      <w:r>
        <w:rPr>
          <w:rFonts w:ascii="Didot" w:hAnsi="Didot" w:cs="Didot" w:hint="cs"/>
          <w:noProof/>
        </w:rPr>
        <w:lastRenderedPageBreak/>
        <w:drawing>
          <wp:inline distT="0" distB="0" distL="0" distR="0" wp14:anchorId="37066142" wp14:editId="7989F97F">
            <wp:extent cx="4143375" cy="8229600"/>
            <wp:effectExtent l="0" t="0" r="0" b="0"/>
            <wp:docPr id="2132159331"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59331" name="Graphic 213215933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43375" cy="8229600"/>
                    </a:xfrm>
                    <a:prstGeom prst="rect">
                      <a:avLst/>
                    </a:prstGeom>
                  </pic:spPr>
                </pic:pic>
              </a:graphicData>
            </a:graphic>
          </wp:inline>
        </w:drawing>
      </w:r>
    </w:p>
    <w:p w14:paraId="07E43417" w14:textId="46C628F7" w:rsidR="0056519D" w:rsidRPr="00FB2E5E" w:rsidRDefault="007C6A10" w:rsidP="008D2732">
      <w:pPr>
        <w:jc w:val="both"/>
        <w:rPr>
          <w:rFonts w:ascii="Didot" w:hAnsi="Didot" w:cs="Didot" w:hint="cs"/>
        </w:rPr>
      </w:pPr>
      <w:r>
        <w:rPr>
          <w:rFonts w:ascii="Didot" w:hAnsi="Didot" w:cs="Didot" w:hint="cs"/>
          <w:noProof/>
        </w:rPr>
        <w:lastRenderedPageBreak/>
        <w:drawing>
          <wp:inline distT="0" distB="0" distL="0" distR="0" wp14:anchorId="3B1E6B57" wp14:editId="4A696710">
            <wp:extent cx="5943600" cy="2656205"/>
            <wp:effectExtent l="0" t="0" r="0" b="0"/>
            <wp:docPr id="166271711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17110" name="Graphic 1662717110"/>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2656205"/>
                    </a:xfrm>
                    <a:prstGeom prst="rect">
                      <a:avLst/>
                    </a:prstGeom>
                  </pic:spPr>
                </pic:pic>
              </a:graphicData>
            </a:graphic>
          </wp:inline>
        </w:drawing>
      </w:r>
    </w:p>
    <w:p w14:paraId="4A161E44" w14:textId="77777777" w:rsidR="00346798" w:rsidRPr="00FB2E5E" w:rsidRDefault="00346798" w:rsidP="008D2732">
      <w:pPr>
        <w:jc w:val="both"/>
        <w:rPr>
          <w:rFonts w:ascii="Didot" w:hAnsi="Didot" w:cs="Didot" w:hint="cs"/>
        </w:rPr>
      </w:pPr>
    </w:p>
    <w:p w14:paraId="405D2C36" w14:textId="77777777" w:rsidR="00346798" w:rsidRDefault="00346798" w:rsidP="008D2732">
      <w:pPr>
        <w:jc w:val="both"/>
        <w:rPr>
          <w:rFonts w:ascii="Didot" w:hAnsi="Didot" w:cs="Didot"/>
        </w:rPr>
      </w:pPr>
    </w:p>
    <w:p w14:paraId="0DC491F6" w14:textId="774EC35A" w:rsidR="009C6A90" w:rsidRDefault="009C6A90" w:rsidP="008D2732">
      <w:pPr>
        <w:jc w:val="both"/>
        <w:rPr>
          <w:rFonts w:ascii="Didot" w:hAnsi="Didot" w:cs="Didot"/>
        </w:rPr>
      </w:pPr>
      <w:r>
        <w:rPr>
          <w:rFonts w:ascii="Didot" w:hAnsi="Didot" w:cs="Didot"/>
        </w:rPr>
        <w:t>3.4. Validation of results in the SPARK cohort</w:t>
      </w:r>
    </w:p>
    <w:p w14:paraId="314C7894" w14:textId="17DDCBC9" w:rsidR="009C6A90" w:rsidRDefault="009C6A90" w:rsidP="008D2732">
      <w:pPr>
        <w:jc w:val="both"/>
        <w:rPr>
          <w:rFonts w:ascii="Didot" w:hAnsi="Didot" w:cs="Didot"/>
        </w:rPr>
      </w:pPr>
      <w:r>
        <w:rPr>
          <w:rFonts w:ascii="Didot" w:hAnsi="Didot" w:cs="Didot"/>
        </w:rPr>
        <w:t xml:space="preserve">To extend the generalizability of our finding that methylphenidate is benefiting participants with a higher cognitive </w:t>
      </w:r>
      <w:proofErr w:type="spellStart"/>
      <w:r>
        <w:rPr>
          <w:rFonts w:ascii="Didot" w:hAnsi="Didot" w:cs="Didot"/>
        </w:rPr>
        <w:t>gFactor</w:t>
      </w:r>
      <w:proofErr w:type="spellEnd"/>
      <w:r>
        <w:rPr>
          <w:rFonts w:ascii="Didot" w:hAnsi="Didot" w:cs="Didot"/>
        </w:rPr>
        <w:t xml:space="preserve"> PGS, we checked if the same correlation can be found using the SPARK cohort data. </w:t>
      </w:r>
    </w:p>
    <w:p w14:paraId="74282231" w14:textId="77777777" w:rsidR="009C6A90" w:rsidRPr="00FB2E5E" w:rsidRDefault="009C6A90" w:rsidP="008D2732">
      <w:pPr>
        <w:jc w:val="both"/>
        <w:rPr>
          <w:rFonts w:ascii="Didot" w:hAnsi="Didot" w:cs="Didot" w:hint="cs"/>
        </w:rPr>
      </w:pPr>
    </w:p>
    <w:p w14:paraId="653E6E67" w14:textId="68DD72D7" w:rsidR="451918C9" w:rsidRPr="00FB2E5E" w:rsidRDefault="00372038" w:rsidP="008D2732">
      <w:pPr>
        <w:pStyle w:val="Heading2"/>
        <w:jc w:val="both"/>
        <w:rPr>
          <w:rFonts w:ascii="Didot" w:hAnsi="Didot" w:cs="Didot" w:hint="cs"/>
        </w:rPr>
      </w:pPr>
      <w:commentRangeStart w:id="0"/>
      <w:r w:rsidRPr="00FB2E5E">
        <w:rPr>
          <w:rFonts w:ascii="Didot" w:hAnsi="Didot" w:cs="Didot" w:hint="cs"/>
        </w:rPr>
        <w:t>3.</w:t>
      </w:r>
      <w:r w:rsidR="009C6A90">
        <w:rPr>
          <w:rFonts w:ascii="Didot" w:hAnsi="Didot" w:cs="Didot"/>
        </w:rPr>
        <w:t>4</w:t>
      </w:r>
      <w:r w:rsidRPr="00FB2E5E">
        <w:rPr>
          <w:rFonts w:ascii="Didot" w:hAnsi="Didot" w:cs="Didot" w:hint="cs"/>
        </w:rPr>
        <w:t>.</w:t>
      </w:r>
      <w:r w:rsidR="009C6A90">
        <w:rPr>
          <w:rFonts w:ascii="Didot" w:hAnsi="Didot" w:cs="Didot"/>
        </w:rPr>
        <w:t>1.</w:t>
      </w:r>
      <w:r w:rsidRPr="00FB2E5E">
        <w:rPr>
          <w:rFonts w:ascii="Didot" w:hAnsi="Didot" w:cs="Didot" w:hint="cs"/>
        </w:rPr>
        <w:t xml:space="preserve"> Correlation between MPH Effectiveness and Communication Abilities</w:t>
      </w:r>
    </w:p>
    <w:p w14:paraId="65CC912A" w14:textId="1C16D77B" w:rsidR="00EA535E" w:rsidRPr="00FB2E5E" w:rsidRDefault="00372038" w:rsidP="008D2732">
      <w:pPr>
        <w:pStyle w:val="BodyText"/>
        <w:snapToGrid w:val="0"/>
        <w:spacing w:before="120" w:after="240"/>
        <w:jc w:val="both"/>
        <w:rPr>
          <w:rFonts w:ascii="Didot" w:hAnsi="Didot" w:cs="Didot" w:hint="cs"/>
          <w:szCs w:val="22"/>
        </w:rPr>
      </w:pPr>
      <w:r w:rsidRPr="00FB2E5E">
        <w:rPr>
          <w:rFonts w:ascii="Didot" w:hAnsi="Didot" w:cs="Didot" w:hint="cs"/>
          <w:szCs w:val="22"/>
        </w:rPr>
        <w:t xml:space="preserve">We examined the correlation between reported MPH effectiveness and the social communication abilities of the child as assessed by the Social Communication Questionnaire (SCQ). Our analysis revealed a significant correlation between the effectiveness of MPH and the child's communication abilities </w:t>
      </w:r>
      <w:r w:rsidR="009010DB" w:rsidRPr="00FB2E5E">
        <w:rPr>
          <w:rFonts w:ascii="Didot" w:hAnsi="Didot" w:cs="Didot" w:hint="cs"/>
          <w:szCs w:val="22"/>
        </w:rPr>
        <w:t>(</w:t>
      </w:r>
      <w:r w:rsidR="451918C9" w:rsidRPr="00FB2E5E">
        <w:rPr>
          <w:rFonts w:ascii="Didot" w:eastAsia="Calibri" w:hAnsi="Didot" w:cs="Didot" w:hint="cs"/>
          <w:color w:val="FF0000"/>
          <w:szCs w:val="22"/>
        </w:rPr>
        <w:t xml:space="preserve">Figure </w:t>
      </w:r>
      <w:r w:rsidR="00C70021">
        <w:rPr>
          <w:rFonts w:ascii="Didot" w:eastAsia="Calibri" w:hAnsi="Didot" w:cs="Didot"/>
          <w:color w:val="FF0000"/>
          <w:szCs w:val="22"/>
        </w:rPr>
        <w:t>3</w:t>
      </w:r>
      <w:r w:rsidR="451918C9" w:rsidRPr="00FB2E5E">
        <w:rPr>
          <w:rFonts w:ascii="Didot" w:eastAsia="Calibri" w:hAnsi="Didot" w:cs="Didot" w:hint="cs"/>
          <w:color w:val="FF0000"/>
          <w:szCs w:val="22"/>
        </w:rPr>
        <w:t>-A</w:t>
      </w:r>
      <w:r w:rsidR="009010DB" w:rsidRPr="00FB2E5E">
        <w:rPr>
          <w:rFonts w:ascii="Didot" w:eastAsia="Calibri" w:hAnsi="Didot" w:cs="Didot" w:hint="cs"/>
          <w:color w:val="FF0000"/>
          <w:szCs w:val="22"/>
        </w:rPr>
        <w:t>)</w:t>
      </w:r>
      <w:r w:rsidR="451918C9" w:rsidRPr="00FB2E5E">
        <w:rPr>
          <w:rFonts w:ascii="Didot" w:eastAsia="Calibri" w:hAnsi="Didot" w:cs="Didot" w:hint="cs"/>
          <w:color w:val="000000" w:themeColor="text1"/>
          <w:szCs w:val="22"/>
        </w:rPr>
        <w:t xml:space="preserve">. </w:t>
      </w:r>
      <w:r w:rsidRPr="00FB2E5E">
        <w:rPr>
          <w:rFonts w:ascii="Didot" w:hAnsi="Didot" w:cs="Didot" w:hint="cs"/>
          <w:szCs w:val="22"/>
        </w:rPr>
        <w:t>Specifically, we found a positive correlation between reported MPH effectiveness and the child's use of verbal communication, including the ability to use phrases. Conversely, we observed a negative correlation between reported MPH effectiveness and behaviors such as odd communication patterns or deliberate self-injury.</w:t>
      </w:r>
      <w:commentRangeEnd w:id="0"/>
      <w:r w:rsidR="009010DB" w:rsidRPr="00FB2E5E">
        <w:rPr>
          <w:rStyle w:val="CommentReference"/>
          <w:rFonts w:ascii="Didot" w:hAnsi="Didot" w:cs="Didot" w:hint="cs"/>
        </w:rPr>
        <w:commentReference w:id="0"/>
      </w:r>
    </w:p>
    <w:p w14:paraId="38A0F6E5" w14:textId="77777777" w:rsidR="009010DB" w:rsidRPr="00FB2E5E" w:rsidRDefault="009010DB" w:rsidP="00DA5697">
      <w:pPr>
        <w:pStyle w:val="Heading2"/>
        <w:rPr>
          <w:rFonts w:ascii="Didot" w:hAnsi="Didot" w:cs="Didot" w:hint="cs"/>
        </w:rPr>
      </w:pPr>
    </w:p>
    <w:p w14:paraId="1ABA95B6" w14:textId="79D0A4B8" w:rsidR="00372038" w:rsidRPr="00FB2E5E" w:rsidRDefault="00372038" w:rsidP="00DA5697">
      <w:pPr>
        <w:pStyle w:val="Heading2"/>
        <w:rPr>
          <w:rFonts w:ascii="Didot" w:hAnsi="Didot" w:cs="Didot" w:hint="cs"/>
        </w:rPr>
      </w:pPr>
      <w:r w:rsidRPr="00FB2E5E">
        <w:rPr>
          <w:rFonts w:ascii="Didot" w:hAnsi="Didot" w:cs="Didot" w:hint="cs"/>
        </w:rPr>
        <w:t>3.</w:t>
      </w:r>
      <w:r w:rsidR="009C6A90">
        <w:rPr>
          <w:rFonts w:ascii="Didot" w:hAnsi="Didot" w:cs="Didot"/>
        </w:rPr>
        <w:t>4.2</w:t>
      </w:r>
      <w:r w:rsidRPr="00FB2E5E">
        <w:rPr>
          <w:rFonts w:ascii="Didot" w:hAnsi="Didot" w:cs="Didot" w:hint="cs"/>
        </w:rPr>
        <w:t>. Correlation between MPH Effectiveness and Cognitive Impairment</w:t>
      </w:r>
    </w:p>
    <w:p w14:paraId="32F7FA7D" w14:textId="6C902C18" w:rsidR="009010DB" w:rsidRPr="00FB2E5E" w:rsidRDefault="006C4C31" w:rsidP="009C6A90">
      <w:pPr>
        <w:snapToGrid w:val="0"/>
        <w:spacing w:before="120" w:after="240"/>
        <w:jc w:val="both"/>
        <w:rPr>
          <w:rFonts w:ascii="Didot" w:hAnsi="Didot" w:cs="Didot" w:hint="cs"/>
        </w:rPr>
      </w:pPr>
      <w:r w:rsidRPr="00FB2E5E">
        <w:rPr>
          <w:rFonts w:ascii="Didot" w:hAnsi="Didot" w:cs="Didot" w:hint="cs"/>
        </w:rPr>
        <w:t xml:space="preserve">To explore the association between MPH effectiveness and cognitive abilities, we conducted a focused analysis on data from SPARK participants, specifically examining the relationship with cognitive impairment. Using a binary variable indicating the presence or absence of cognitive impairment, we investigated its correlation with reported MPH effectiveness. Our analysis revealed a significant negative correlation between MPH effectiveness and cognitive impairment (Odds Ratio = 0.7213; Fisher's Exact p-value = 0.0034) </w:t>
      </w:r>
      <w:r w:rsidR="009010DB" w:rsidRPr="00FB2E5E">
        <w:rPr>
          <w:rFonts w:ascii="Didot" w:hAnsi="Didot" w:cs="Didot" w:hint="cs"/>
        </w:rPr>
        <w:t>(</w:t>
      </w:r>
      <w:r w:rsidR="451918C9" w:rsidRPr="00FB2E5E">
        <w:rPr>
          <w:rFonts w:ascii="Didot" w:eastAsia="Calibri" w:hAnsi="Didot" w:cs="Didot" w:hint="cs"/>
          <w:color w:val="FF0000"/>
        </w:rPr>
        <w:t xml:space="preserve">Figure </w:t>
      </w:r>
      <w:r w:rsidR="00C70021">
        <w:rPr>
          <w:rFonts w:ascii="Didot" w:eastAsia="Calibri" w:hAnsi="Didot" w:cs="Didot"/>
          <w:color w:val="FF0000"/>
        </w:rPr>
        <w:t>3</w:t>
      </w:r>
      <w:r w:rsidR="451918C9" w:rsidRPr="00FB2E5E">
        <w:rPr>
          <w:rFonts w:ascii="Didot" w:eastAsia="Calibri" w:hAnsi="Didot" w:cs="Didot" w:hint="cs"/>
          <w:color w:val="FF0000"/>
        </w:rPr>
        <w:t>-B</w:t>
      </w:r>
      <w:r w:rsidR="009010DB" w:rsidRPr="00FB2E5E">
        <w:rPr>
          <w:rFonts w:ascii="Didot" w:eastAsia="Calibri" w:hAnsi="Didot" w:cs="Didot" w:hint="cs"/>
          <w:color w:val="FF0000"/>
        </w:rPr>
        <w:t>)</w:t>
      </w:r>
      <w:r w:rsidR="451918C9" w:rsidRPr="00FB2E5E">
        <w:rPr>
          <w:rFonts w:ascii="Didot" w:eastAsia="Calibri" w:hAnsi="Didot" w:cs="Didot" w:hint="cs"/>
          <w:color w:val="000000" w:themeColor="text1"/>
        </w:rPr>
        <w:t>.</w:t>
      </w:r>
      <w:r w:rsidR="00372038" w:rsidRPr="00FB2E5E">
        <w:rPr>
          <w:rFonts w:ascii="Didot" w:eastAsia="Calibri" w:hAnsi="Didot" w:cs="Didot" w:hint="cs"/>
          <w:color w:val="000000" w:themeColor="text1"/>
        </w:rPr>
        <w:t xml:space="preserve"> </w:t>
      </w:r>
      <w:r w:rsidR="001D42CB" w:rsidRPr="00FB2E5E">
        <w:rPr>
          <w:rFonts w:ascii="Didot" w:hAnsi="Didot" w:cs="Didot" w:hint="cs"/>
        </w:rPr>
        <w:t xml:space="preserve">This finding suggests that individuals with cognitive impairment may experience a lower effectiveness of MPH treatment compared to those without cognitive impairments. It highlights the importance of considering </w:t>
      </w:r>
      <w:r w:rsidR="001D42CB" w:rsidRPr="00FB2E5E">
        <w:rPr>
          <w:rFonts w:ascii="Didot" w:hAnsi="Didot" w:cs="Didot" w:hint="cs"/>
        </w:rPr>
        <w:lastRenderedPageBreak/>
        <w:t>cognitive status when evaluating the therapeutic response to MPH in ADHD individuals, as it may be a critical factor influencing treatment outcomes.</w:t>
      </w:r>
      <w:r w:rsidR="009C6A90">
        <w:rPr>
          <w:rFonts w:ascii="Didot" w:hAnsi="Didot" w:cs="Didot"/>
        </w:rPr>
        <w:t xml:space="preserve"> This finding also confirms what we observed in the ABCD cohort using PGS and CBCL. </w:t>
      </w:r>
    </w:p>
    <w:p w14:paraId="46F2FE8A" w14:textId="4A88B995" w:rsidR="2AC9F6CA" w:rsidRPr="00FB2E5E" w:rsidRDefault="00372038" w:rsidP="00DA5697">
      <w:pPr>
        <w:pStyle w:val="Heading2"/>
        <w:rPr>
          <w:rFonts w:ascii="Didot" w:hAnsi="Didot" w:cs="Didot" w:hint="cs"/>
        </w:rPr>
      </w:pPr>
      <w:r w:rsidRPr="00FB2E5E">
        <w:rPr>
          <w:rFonts w:ascii="Didot" w:hAnsi="Didot" w:cs="Didot" w:hint="cs"/>
        </w:rPr>
        <w:t>3.</w:t>
      </w:r>
      <w:r w:rsidR="00613969" w:rsidRPr="00FB2E5E">
        <w:rPr>
          <w:rFonts w:ascii="Didot" w:hAnsi="Didot" w:cs="Didot" w:hint="cs"/>
        </w:rPr>
        <w:t>4</w:t>
      </w:r>
      <w:r w:rsidRPr="00FB2E5E">
        <w:rPr>
          <w:rFonts w:ascii="Didot" w:hAnsi="Didot" w:cs="Didot" w:hint="cs"/>
        </w:rPr>
        <w:t>.</w:t>
      </w:r>
      <w:r w:rsidR="009C6A90">
        <w:rPr>
          <w:rFonts w:ascii="Didot" w:hAnsi="Didot" w:cs="Didot"/>
        </w:rPr>
        <w:t>3.</w:t>
      </w:r>
      <w:r w:rsidRPr="00FB2E5E">
        <w:rPr>
          <w:rFonts w:ascii="Didot" w:hAnsi="Didot" w:cs="Didot" w:hint="cs"/>
        </w:rPr>
        <w:t xml:space="preserve"> Correlation between </w:t>
      </w:r>
      <w:r w:rsidR="00B23809" w:rsidRPr="00FB2E5E">
        <w:rPr>
          <w:rFonts w:ascii="Didot" w:hAnsi="Didot" w:cs="Didot" w:hint="cs"/>
        </w:rPr>
        <w:t xml:space="preserve">MPH effectiveness and </w:t>
      </w:r>
      <w:r w:rsidRPr="00FB2E5E">
        <w:rPr>
          <w:rFonts w:ascii="Didot" w:hAnsi="Didot" w:cs="Didot" w:hint="cs"/>
        </w:rPr>
        <w:t>P</w:t>
      </w:r>
      <w:r w:rsidR="00613969" w:rsidRPr="00FB2E5E">
        <w:rPr>
          <w:rFonts w:ascii="Didot" w:hAnsi="Didot" w:cs="Didot" w:hint="cs"/>
        </w:rPr>
        <w:t>GS</w:t>
      </w:r>
    </w:p>
    <w:p w14:paraId="40A8431C" w14:textId="3480F75E" w:rsidR="2AC9F6CA" w:rsidRDefault="008A3A92" w:rsidP="00C70021">
      <w:pPr>
        <w:snapToGrid w:val="0"/>
        <w:spacing w:before="120" w:after="240"/>
        <w:jc w:val="both"/>
        <w:rPr>
          <w:rFonts w:ascii="Didot" w:hAnsi="Didot" w:cs="Didot"/>
        </w:rPr>
      </w:pPr>
      <w:r w:rsidRPr="008A3A92">
        <w:rPr>
          <w:rFonts w:ascii="Didot" w:hAnsi="Didot" w:cs="Didot"/>
        </w:rPr>
        <w:t xml:space="preserve">To investigate the genetic underpinnings of the relationship between MPH effectiveness and cognitive abilities, we calculated polygenic scores (PGS) for all SPARK participants while accounting for the first five genetic principal components. We then explored the correlation between these PGS and reported MPH effectiveness. While the correlations we observed were not statistically significant, they exhibited the same directionality as the findings in the ABCD cohort. Specifically, we observed a positive direction of MPH effectiveness with cognitive </w:t>
      </w:r>
      <w:proofErr w:type="spellStart"/>
      <w:r w:rsidRPr="008A3A92">
        <w:rPr>
          <w:rFonts w:ascii="Didot" w:hAnsi="Didot" w:cs="Didot"/>
        </w:rPr>
        <w:t>gFactor</w:t>
      </w:r>
      <w:proofErr w:type="spellEnd"/>
      <w:r w:rsidRPr="008A3A92">
        <w:rPr>
          <w:rFonts w:ascii="Didot" w:hAnsi="Didot" w:cs="Didot"/>
        </w:rPr>
        <w:t xml:space="preserve"> PGS. This intriguing consistency between cohorts suggests that individuals with higher polygenic scores for </w:t>
      </w:r>
      <w:proofErr w:type="spellStart"/>
      <w:r w:rsidRPr="008A3A92">
        <w:rPr>
          <w:rFonts w:ascii="Didot" w:hAnsi="Didot" w:cs="Didot"/>
        </w:rPr>
        <w:t>gFactor</w:t>
      </w:r>
      <w:proofErr w:type="spellEnd"/>
      <w:r w:rsidRPr="008A3A92">
        <w:rPr>
          <w:rFonts w:ascii="Didot" w:hAnsi="Didot" w:cs="Didot"/>
        </w:rPr>
        <w:t xml:space="preserve"> may display a more favorable response to MPH treatment</w:t>
      </w:r>
      <w:r>
        <w:rPr>
          <w:rFonts w:ascii="Didot" w:hAnsi="Didot" w:cs="Didot"/>
        </w:rPr>
        <w:t xml:space="preserve"> </w:t>
      </w:r>
      <w:r w:rsidR="00C70021" w:rsidRPr="00FB2E5E">
        <w:rPr>
          <w:rFonts w:ascii="Didot" w:hAnsi="Didot" w:cs="Didot" w:hint="cs"/>
        </w:rPr>
        <w:t>(</w:t>
      </w:r>
      <w:r w:rsidR="00C70021" w:rsidRPr="00FB2E5E">
        <w:rPr>
          <w:rFonts w:ascii="Didot" w:eastAsia="Calibri" w:hAnsi="Didot" w:cs="Didot" w:hint="cs"/>
          <w:color w:val="FF0000"/>
        </w:rPr>
        <w:t xml:space="preserve">Figure </w:t>
      </w:r>
      <w:r w:rsidR="00C70021">
        <w:rPr>
          <w:rFonts w:ascii="Didot" w:eastAsia="Calibri" w:hAnsi="Didot" w:cs="Didot"/>
          <w:color w:val="FF0000"/>
        </w:rPr>
        <w:t>1</w:t>
      </w:r>
      <w:r w:rsidR="00C70021" w:rsidRPr="00FB2E5E">
        <w:rPr>
          <w:rFonts w:ascii="Didot" w:eastAsia="Calibri" w:hAnsi="Didot" w:cs="Didot" w:hint="cs"/>
          <w:color w:val="FF0000"/>
        </w:rPr>
        <w:t>-</w:t>
      </w:r>
      <w:r w:rsidR="00C70021">
        <w:rPr>
          <w:rFonts w:ascii="Didot" w:eastAsia="Calibri" w:hAnsi="Didot" w:cs="Didot"/>
          <w:color w:val="FF0000"/>
        </w:rPr>
        <w:t>C</w:t>
      </w:r>
      <w:r w:rsidR="00C70021" w:rsidRPr="00FB2E5E">
        <w:rPr>
          <w:rFonts w:ascii="Didot" w:eastAsia="Calibri" w:hAnsi="Didot" w:cs="Didot" w:hint="cs"/>
          <w:color w:val="FF0000"/>
        </w:rPr>
        <w:t>)</w:t>
      </w:r>
      <w:r w:rsidR="00C70021">
        <w:rPr>
          <w:rFonts w:ascii="Didot" w:hAnsi="Didot" w:cs="Didot"/>
        </w:rPr>
        <w:t xml:space="preserve">. </w:t>
      </w:r>
    </w:p>
    <w:p w14:paraId="2CFE32FB" w14:textId="4BB0161C" w:rsidR="008A3A92" w:rsidRPr="00FB2E5E" w:rsidRDefault="008A3A92" w:rsidP="00C70021">
      <w:pPr>
        <w:snapToGrid w:val="0"/>
        <w:spacing w:before="120" w:after="240"/>
        <w:jc w:val="both"/>
        <w:rPr>
          <w:rFonts w:ascii="Didot" w:hAnsi="Didot" w:cs="Didot" w:hint="cs"/>
        </w:rPr>
      </w:pPr>
      <w:r w:rsidRPr="008A3A92">
        <w:rPr>
          <w:rFonts w:ascii="Didot" w:hAnsi="Didot" w:cs="Didot"/>
        </w:rPr>
        <w:t xml:space="preserve">Furthermore, we extended our analysis to include amphetamines, which are another type of stimulant medication. Remarkably, we observed a similar direction of correlation between amphetamines' effectiveness and cognitive </w:t>
      </w:r>
      <w:proofErr w:type="spellStart"/>
      <w:r w:rsidRPr="008A3A92">
        <w:rPr>
          <w:rFonts w:ascii="Didot" w:hAnsi="Didot" w:cs="Didot"/>
        </w:rPr>
        <w:t>gFactor</w:t>
      </w:r>
      <w:proofErr w:type="spellEnd"/>
      <w:r w:rsidRPr="008A3A92">
        <w:rPr>
          <w:rFonts w:ascii="Didot" w:hAnsi="Didot" w:cs="Didot"/>
        </w:rPr>
        <w:t xml:space="preserve"> PGS. This intriguing finding reinforces the possibility of a genetic link between cognitive abilities and the responsiveness to stimulant medications, such as MPH and amphetamines.</w:t>
      </w:r>
    </w:p>
    <w:p w14:paraId="559E6A9F" w14:textId="403AF534" w:rsidR="00E517D7" w:rsidRDefault="00372038" w:rsidP="00EA535E">
      <w:pPr>
        <w:snapToGrid w:val="0"/>
        <w:spacing w:before="120" w:after="240"/>
        <w:jc w:val="both"/>
        <w:rPr>
          <w:rFonts w:ascii="Didot" w:hAnsi="Didot" w:cs="Didot"/>
        </w:rPr>
      </w:pPr>
      <w:r w:rsidRPr="00FB2E5E">
        <w:rPr>
          <w:rFonts w:ascii="Didot" w:hAnsi="Didot" w:cs="Didot" w:hint="cs"/>
        </w:rPr>
        <w:t xml:space="preserve">These results provide promising evidence linking MPH effectiveness to both communication abilities and cognitive functioning. </w:t>
      </w:r>
    </w:p>
    <w:p w14:paraId="61783CB1" w14:textId="43FDF7FD" w:rsidR="008A3A92" w:rsidRPr="00FB2E5E" w:rsidRDefault="008A3A92" w:rsidP="00EA535E">
      <w:pPr>
        <w:snapToGrid w:val="0"/>
        <w:spacing w:before="120" w:after="240"/>
        <w:jc w:val="both"/>
        <w:rPr>
          <w:rFonts w:ascii="Didot" w:hAnsi="Didot" w:cs="Didot" w:hint="cs"/>
        </w:rPr>
      </w:pPr>
      <w:r w:rsidRPr="008A3A92">
        <w:rPr>
          <w:rFonts w:ascii="Didot" w:hAnsi="Didot" w:cs="Didot"/>
          <w:highlight w:val="yellow"/>
        </w:rPr>
        <w:t xml:space="preserve">While the correlations did not reach statistical significance, it is essential to interpret these results cautiously, as the sample sizes and genetic complexities might contribute to the lack of statistical power. Despite this limitation, the consistent trend across the SPARK and ABCD </w:t>
      </w:r>
      <w:proofErr w:type="gramStart"/>
      <w:r w:rsidRPr="008A3A92">
        <w:rPr>
          <w:rFonts w:ascii="Didot" w:hAnsi="Didot" w:cs="Didot"/>
          <w:highlight w:val="yellow"/>
        </w:rPr>
        <w:t>cohorts</w:t>
      </w:r>
      <w:proofErr w:type="gramEnd"/>
      <w:r w:rsidRPr="008A3A92">
        <w:rPr>
          <w:rFonts w:ascii="Didot" w:hAnsi="Didot" w:cs="Didot"/>
          <w:highlight w:val="yellow"/>
        </w:rPr>
        <w:t xml:space="preserve"> points to a potentially meaningful association between cognitive genetic factors and medication response.</w:t>
      </w:r>
    </w:p>
    <w:p w14:paraId="6F717ECA" w14:textId="77777777" w:rsidR="0074650A" w:rsidRPr="00FB2E5E" w:rsidRDefault="0074650A">
      <w:pPr>
        <w:rPr>
          <w:rFonts w:ascii="Didot" w:eastAsia="Calibri" w:hAnsi="Didot" w:cs="Didot" w:hint="cs"/>
          <w:color w:val="000000" w:themeColor="text1"/>
        </w:rPr>
      </w:pPr>
      <w:r w:rsidRPr="00FB2E5E">
        <w:rPr>
          <w:rFonts w:ascii="Didot" w:eastAsia="Calibri" w:hAnsi="Didot" w:cs="Didot" w:hint="cs"/>
          <w:color w:val="000000" w:themeColor="text1"/>
        </w:rPr>
        <w:br w:type="page"/>
      </w:r>
    </w:p>
    <w:p w14:paraId="6A44E280" w14:textId="42A2B8C0" w:rsidR="00716B98" w:rsidRPr="00FB2E5E" w:rsidRDefault="00F221E0" w:rsidP="00EA535E">
      <w:pPr>
        <w:snapToGrid w:val="0"/>
        <w:spacing w:before="120" w:after="240"/>
        <w:jc w:val="both"/>
        <w:rPr>
          <w:rFonts w:ascii="Didot" w:eastAsia="Calibri" w:hAnsi="Didot" w:cs="Didot" w:hint="cs"/>
          <w:color w:val="000000" w:themeColor="text1"/>
        </w:rPr>
      </w:pPr>
      <w:r>
        <w:rPr>
          <w:rFonts w:ascii="Didot" w:eastAsia="Calibri" w:hAnsi="Didot" w:cs="Didot" w:hint="cs"/>
          <w:noProof/>
          <w:color w:val="000000" w:themeColor="text1"/>
        </w:rPr>
        <w:lastRenderedPageBreak/>
        <mc:AlternateContent>
          <mc:Choice Requires="wpg">
            <w:drawing>
              <wp:anchor distT="0" distB="0" distL="114300" distR="114300" simplePos="0" relativeHeight="251698176" behindDoc="0" locked="0" layoutInCell="1" allowOverlap="1" wp14:anchorId="77966C93" wp14:editId="6CD70124">
                <wp:simplePos x="0" y="0"/>
                <wp:positionH relativeFrom="column">
                  <wp:posOffset>561703</wp:posOffset>
                </wp:positionH>
                <wp:positionV relativeFrom="paragraph">
                  <wp:posOffset>235131</wp:posOffset>
                </wp:positionV>
                <wp:extent cx="4786630" cy="7475855"/>
                <wp:effectExtent l="0" t="0" r="1270" b="4445"/>
                <wp:wrapNone/>
                <wp:docPr id="936102657" name="Group 15"/>
                <wp:cNvGraphicFramePr/>
                <a:graphic xmlns:a="http://schemas.openxmlformats.org/drawingml/2006/main">
                  <a:graphicData uri="http://schemas.microsoft.com/office/word/2010/wordprocessingGroup">
                    <wpg:wgp>
                      <wpg:cNvGrpSpPr/>
                      <wpg:grpSpPr>
                        <a:xfrm>
                          <a:off x="0" y="0"/>
                          <a:ext cx="4786630" cy="7475855"/>
                          <a:chOff x="0" y="0"/>
                          <a:chExt cx="4787004" cy="7476079"/>
                        </a:xfrm>
                      </wpg:grpSpPr>
                      <pic:pic xmlns:pic="http://schemas.openxmlformats.org/drawingml/2006/picture">
                        <pic:nvPicPr>
                          <pic:cNvPr id="1203552381" name="Graphic 11"/>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2635624" y="26894"/>
                            <a:ext cx="2151380" cy="3663315"/>
                          </a:xfrm>
                          <a:prstGeom prst="rect">
                            <a:avLst/>
                          </a:prstGeom>
                        </pic:spPr>
                      </pic:pic>
                      <pic:pic xmlns:pic="http://schemas.openxmlformats.org/drawingml/2006/picture">
                        <pic:nvPicPr>
                          <pic:cNvPr id="1193808529" name="Graphic 12"/>
                          <pic:cNvPicPr>
                            <a:picLocks noChangeAspect="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215153" y="26894"/>
                            <a:ext cx="2419985" cy="7449185"/>
                          </a:xfrm>
                          <a:prstGeom prst="rect">
                            <a:avLst/>
                          </a:prstGeom>
                        </pic:spPr>
                      </pic:pic>
                      <wps:wsp>
                        <wps:cNvPr id="1041336222" name="TextBox 9"/>
                        <wps:cNvSpPr txBox="1"/>
                        <wps:spPr>
                          <a:xfrm>
                            <a:off x="2492188" y="0"/>
                            <a:ext cx="412722" cy="295835"/>
                          </a:xfrm>
                          <a:prstGeom prst="rect">
                            <a:avLst/>
                          </a:prstGeom>
                          <a:noFill/>
                        </wps:spPr>
                        <wps:txb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264249" name="TextBox 9"/>
                        <wps:cNvSpPr txBox="1"/>
                        <wps:spPr>
                          <a:xfrm>
                            <a:off x="0" y="0"/>
                            <a:ext cx="412722" cy="295835"/>
                          </a:xfrm>
                          <a:prstGeom prst="rect">
                            <a:avLst/>
                          </a:prstGeom>
                          <a:noFill/>
                        </wps:spPr>
                        <wps:txb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966C93" id="Group 15" o:spid="_x0000_s1026" style="position:absolute;left:0;text-align:left;margin-left:44.25pt;margin-top:18.5pt;width:376.9pt;height:588.65pt;z-index:251698176" coordsize="47870,74760"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Y2LjY5NSA2NjguMjY2QzE2Ni42OTUgNjcyLjI5&#13;&#10;NyAxNjAuNjUyIDY3Mi4yOTcgMTYwLjY1MiA2NjguMjY2IDE2MC42NTIgNjY0LjIzOCAxNjYuNjk1&#13;&#10;IDY2NC4yMzggMTY2LjY5NSA2NjguMjY2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zIuODI0IDY0Ny45MzhDMTcyLjgyNCA2NTEuOTY1IDE2Ni43ODEgNjUxLjk2NSAxNjYu&#13;&#10;NzgxIDY0Ny45MzggMTY2Ljc4MSA2NDMuOTA2IDE3Mi44MjQgNjQzLjkwNiAxNzIuODI0IDY0Ny45&#13;&#10;Mzg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Y1LjkxIDU2Ni42MTNDMTY1LjkxIDU3MC42NDEg&#13;&#10;MTU5Ljg2NyA1NzAuNjQxIDE1OS44NjcgNTY2LjYxMyAxNTkuODY3IDU2Mi41ODIgMTY1LjkxIDU2&#13;&#10;Mi41ODIgMTY1LjkxIDU2Ni42MTM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7" type="#_x0000_t75" style="position:absolute;left:26356;top:268;width:21514;height:366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">
                  <v:imagedata r:id="rId26" o:title=""/>
                </v:shape>
                <v:shape id="Graphic 12" o:spid="_x0000_s1028" type="#_x0000_t75" style="position:absolute;left:2151;top:268;width:24200;height:744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">
                  <v:imagedata r:id="rId27" o:title=""/>
                </v:shape>
                <v:shapetype id="_x0000_t202" coordsize="21600,21600" o:spt="202" path="m,l,21600r21600,l21600,xe">
                  <v:stroke joinstyle="miter"/>
                  <v:path gradientshapeok="t" o:connecttype="rect"/>
                </v:shapetype>
                <v:shape id="TextBox 9" o:spid="_x0000_s1029" type="#_x0000_t202" style="position:absolute;left:24921;width:412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" filled="f" stroked="f">
                  <v:textbo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v:textbox>
                </v:shape>
                <v:shape id="TextBox 9" o:spid="_x0000_s1030" type="#_x0000_t202" style="position:absolute;width:412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" filled="f" stroked="f">
                  <v:textbo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v:textbox>
                </v:shape>
              </v:group>
            </w:pict>
          </mc:Fallback>
        </mc:AlternateContent>
      </w:r>
    </w:p>
    <w:p w14:paraId="03B0310A" w14:textId="417A4025" w:rsidR="007C3EFC" w:rsidRPr="00FB2E5E" w:rsidRDefault="00986BDE">
      <w:pPr>
        <w:rPr>
          <w:rFonts w:ascii="Didot" w:eastAsia="Calibri" w:hAnsi="Didot" w:cs="Didot" w:hint="cs"/>
          <w:color w:val="000000" w:themeColor="text1"/>
          <w:szCs w:val="26"/>
        </w:rPr>
      </w:pPr>
      <w:r w:rsidRPr="00FB2E5E">
        <w:rPr>
          <w:rFonts w:ascii="Didot" w:hAnsi="Didot" w:cs="Didot" w:hint="cs"/>
          <w:noProof/>
        </w:rPr>
        <mc:AlternateContent>
          <mc:Choice Requires="wps">
            <w:drawing>
              <wp:anchor distT="0" distB="0" distL="114300" distR="114300" simplePos="0" relativeHeight="251687936" behindDoc="0" locked="0" layoutInCell="1" allowOverlap="1" wp14:anchorId="05F85C7A" wp14:editId="28560BF9">
                <wp:simplePos x="0" y="0"/>
                <wp:positionH relativeFrom="column">
                  <wp:posOffset>-217283</wp:posOffset>
                </wp:positionH>
                <wp:positionV relativeFrom="paragraph">
                  <wp:posOffset>7432895</wp:posOffset>
                </wp:positionV>
                <wp:extent cx="6292158" cy="635"/>
                <wp:effectExtent l="0" t="0" r="0" b="2540"/>
                <wp:wrapNone/>
                <wp:docPr id="1518831880" name="Text Box 1"/>
                <wp:cNvGraphicFramePr/>
                <a:graphic xmlns:a="http://schemas.openxmlformats.org/drawingml/2006/main">
                  <a:graphicData uri="http://schemas.microsoft.com/office/word/2010/wordprocessingShape">
                    <wps:wsp>
                      <wps:cNvSpPr txBox="1"/>
                      <wps:spPr>
                        <a:xfrm>
                          <a:off x="0" y="0"/>
                          <a:ext cx="6292158" cy="635"/>
                        </a:xfrm>
                        <a:prstGeom prst="rect">
                          <a:avLst/>
                        </a:prstGeom>
                        <a:solidFill>
                          <a:prstClr val="white"/>
                        </a:solidFill>
                        <a:ln>
                          <a:noFill/>
                        </a:ln>
                      </wps:spPr>
                      <wps:txbx>
                        <w:txbxContent>
                          <w:p w14:paraId="0AC4B5E3" w14:textId="0F53AB5B"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F85C7A" id="Text Box 1" o:spid="_x0000_s1031" type="#_x0000_t202" style="position:absolute;margin-left:-17.1pt;margin-top:585.25pt;width:495.4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" stroked="f">
                <v:textbox style="mso-fit-shape-to-text:t" inset="0,0,0,0">
                  <w:txbxContent>
                    <w:p w14:paraId="0AC4B5E3" w14:textId="0F53AB5B"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w:t>
                      </w:r>
                    </w:p>
                  </w:txbxContent>
                </v:textbox>
              </v:shape>
            </w:pict>
          </mc:Fallback>
        </mc:AlternateContent>
      </w:r>
      <w:r w:rsidR="007C3EFC" w:rsidRPr="00FB2E5E">
        <w:rPr>
          <w:rFonts w:ascii="Didot" w:eastAsia="Calibri" w:hAnsi="Didot" w:cs="Didot" w:hint="cs"/>
        </w:rPr>
        <w:br w:type="page"/>
      </w:r>
    </w:p>
    <w:p w14:paraId="40978CBC" w14:textId="77777777" w:rsidR="00F221E0" w:rsidRDefault="00F221E0" w:rsidP="009010DB">
      <w:pPr>
        <w:pStyle w:val="Heading2"/>
        <w:rPr>
          <w:rFonts w:ascii="Didot" w:eastAsia="Calibri" w:hAnsi="Didot" w:cs="Didot"/>
        </w:rPr>
      </w:pPr>
    </w:p>
    <w:p w14:paraId="7A68F67A" w14:textId="19EE2F20" w:rsidR="00CF122E" w:rsidRPr="00FB2E5E" w:rsidRDefault="00CF122E" w:rsidP="00DA5697">
      <w:pPr>
        <w:pStyle w:val="Heading2"/>
        <w:rPr>
          <w:rFonts w:ascii="Didot" w:eastAsia="Calibri" w:hAnsi="Didot" w:cs="Didot" w:hint="cs"/>
        </w:rPr>
      </w:pPr>
      <w:r w:rsidRPr="00FB2E5E">
        <w:rPr>
          <w:rFonts w:ascii="Didot" w:eastAsia="Calibri" w:hAnsi="Didot" w:cs="Didot" w:hint="cs"/>
        </w:rPr>
        <w:t>3.</w:t>
      </w:r>
      <w:r w:rsidR="00F221E0">
        <w:rPr>
          <w:rFonts w:ascii="Didot" w:eastAsia="Calibri" w:hAnsi="Didot" w:cs="Didot"/>
        </w:rPr>
        <w:t>5</w:t>
      </w:r>
      <w:r w:rsidRPr="00FB2E5E">
        <w:rPr>
          <w:rFonts w:ascii="Didot" w:eastAsia="Calibri" w:hAnsi="Didot" w:cs="Didot" w:hint="cs"/>
        </w:rPr>
        <w:t xml:space="preserve">. Predicting Drug Response </w:t>
      </w:r>
      <w:r w:rsidR="00613969" w:rsidRPr="00FB2E5E">
        <w:rPr>
          <w:rFonts w:ascii="Didot" w:eastAsia="Calibri" w:hAnsi="Didot" w:cs="Didot" w:hint="cs"/>
        </w:rPr>
        <w:t>using transcriptome imputation</w:t>
      </w:r>
      <w:r w:rsidR="00FD1CD4" w:rsidRPr="00FB2E5E">
        <w:rPr>
          <w:rFonts w:ascii="Didot" w:eastAsia="Calibri" w:hAnsi="Didot" w:cs="Didot" w:hint="cs"/>
        </w:rPr>
        <w:t xml:space="preserve"> </w:t>
      </w:r>
    </w:p>
    <w:p w14:paraId="0D03C5E8" w14:textId="648BF4A8" w:rsidR="001D42CB" w:rsidRPr="00FB2E5E" w:rsidRDefault="001D42CB" w:rsidP="001D42CB">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plore the feasibility of predicting drug response based on genetic signal, we developed a novel method that relies solely on the genetic profiles of individuals and the specific drug of interest. Utilizing eQTL weights, we imputed transcriptomic profiles specifically for excitatory neurons and compared them to the methylphenidate transcriptomic signature from the CMap database. The correlation between an individual's imputed transcriptome and the drug signature served as an indicator of drug effectiveness, with a negative correlation suggesting neutralization of the imputed transcriptome's effect, and a positive correlation indicating an exacerbation of gene expression in a similar direction to the imputed profile</w:t>
      </w:r>
      <w:r w:rsidR="00A822B4">
        <w:rPr>
          <w:rFonts w:ascii="Didot" w:eastAsia="Calibri" w:hAnsi="Didot" w:cs="Didot"/>
          <w:color w:val="000000" w:themeColor="text1"/>
        </w:rPr>
        <w:t xml:space="preserve"> (See methods)</w:t>
      </w:r>
      <w:r w:rsidRPr="00FB2E5E">
        <w:rPr>
          <w:rFonts w:ascii="Didot" w:eastAsia="Calibri" w:hAnsi="Didot" w:cs="Didot" w:hint="cs"/>
          <w:color w:val="000000" w:themeColor="text1"/>
        </w:rPr>
        <w:t>.</w:t>
      </w:r>
    </w:p>
    <w:p w14:paraId="6F972053" w14:textId="3CE3C235" w:rsidR="00613969" w:rsidRPr="00FB2E5E" w:rsidRDefault="00613969" w:rsidP="0061396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3.</w:t>
      </w:r>
      <w:r w:rsidR="00A822B4">
        <w:rPr>
          <w:rFonts w:ascii="Didot" w:eastAsia="Calibri" w:hAnsi="Didot" w:cs="Didot"/>
          <w:color w:val="000000" w:themeColor="text1"/>
        </w:rPr>
        <w:t>5</w:t>
      </w:r>
      <w:r w:rsidRPr="00FB2E5E">
        <w:rPr>
          <w:rFonts w:ascii="Didot" w:eastAsia="Calibri" w:hAnsi="Didot" w:cs="Didot" w:hint="cs"/>
          <w:color w:val="000000" w:themeColor="text1"/>
        </w:rPr>
        <w:t>.1. Correlation between predicted MPH response and PGS</w:t>
      </w:r>
    </w:p>
    <w:p w14:paraId="3BA70D3D" w14:textId="77777777" w:rsidR="00A943E6" w:rsidRDefault="00A943E6" w:rsidP="001D42CB">
      <w:pPr>
        <w:snapToGrid w:val="0"/>
        <w:spacing w:before="120" w:after="240"/>
        <w:jc w:val="both"/>
        <w:rPr>
          <w:rFonts w:ascii="Didot" w:eastAsia="Calibri" w:hAnsi="Didot" w:cs="Didot"/>
          <w:color w:val="000000" w:themeColor="text1"/>
        </w:rPr>
      </w:pPr>
      <w:r w:rsidRPr="00A943E6">
        <w:rPr>
          <w:rFonts w:ascii="Didot" w:eastAsia="Calibri" w:hAnsi="Didot" w:cs="Didot"/>
          <w:color w:val="000000" w:themeColor="text1"/>
        </w:rPr>
        <w:t xml:space="preserve">Following the prediction of participants' response to methylphenidate using our innovative transcriptome imputation pipeline, we delved into understanding its association with the calculated cognitive </w:t>
      </w:r>
      <w:proofErr w:type="spellStart"/>
      <w:r w:rsidRPr="00A943E6">
        <w:rPr>
          <w:rFonts w:ascii="Didot" w:eastAsia="Calibri" w:hAnsi="Didot" w:cs="Didot"/>
          <w:color w:val="000000" w:themeColor="text1"/>
        </w:rPr>
        <w:t>gFactor</w:t>
      </w:r>
      <w:proofErr w:type="spellEnd"/>
      <w:r w:rsidRPr="00A943E6">
        <w:rPr>
          <w:rFonts w:ascii="Didot" w:eastAsia="Calibri" w:hAnsi="Didot" w:cs="Didot"/>
          <w:color w:val="000000" w:themeColor="text1"/>
        </w:rPr>
        <w:t xml:space="preserve"> polygenic scores (PGS). The predicted response, which quantifies the similarity between an individual's imputed transcriptome and the methylphenidate signature, is multiplied by -1 to facilitate interpretation (See methods).</w:t>
      </w:r>
      <w:r w:rsidR="00A822B4">
        <w:rPr>
          <w:rFonts w:ascii="Didot" w:eastAsia="Calibri" w:hAnsi="Didot" w:cs="Didot"/>
          <w:color w:val="000000" w:themeColor="text1"/>
        </w:rPr>
        <w:t xml:space="preserve"> </w:t>
      </w:r>
    </w:p>
    <w:p w14:paraId="0BE0313E" w14:textId="5875C86F" w:rsidR="00613969" w:rsidRPr="00FB2E5E" w:rsidRDefault="00A943E6" w:rsidP="001D42CB">
      <w:pPr>
        <w:snapToGrid w:val="0"/>
        <w:spacing w:before="120" w:after="240"/>
        <w:jc w:val="both"/>
        <w:rPr>
          <w:rFonts w:ascii="Didot" w:eastAsia="Calibri" w:hAnsi="Didot" w:cs="Didot" w:hint="cs"/>
          <w:color w:val="000000" w:themeColor="text1"/>
        </w:rPr>
      </w:pPr>
      <w:r w:rsidRPr="00A943E6">
        <w:rPr>
          <w:rFonts w:ascii="Didot" w:eastAsia="Calibri" w:hAnsi="Didot" w:cs="Didot"/>
          <w:color w:val="000000" w:themeColor="text1"/>
        </w:rPr>
        <w:t xml:space="preserve">Remarkably, our analysis revealed a significant (nominal p-value &lt; 0.05) positive correlation between the predicted MPH response and cognitive </w:t>
      </w:r>
      <w:proofErr w:type="spellStart"/>
      <w:r w:rsidRPr="00A943E6">
        <w:rPr>
          <w:rFonts w:ascii="Didot" w:eastAsia="Calibri" w:hAnsi="Didot" w:cs="Didot"/>
          <w:color w:val="000000" w:themeColor="text1"/>
        </w:rPr>
        <w:t>gFactor</w:t>
      </w:r>
      <w:proofErr w:type="spellEnd"/>
      <w:r w:rsidRPr="00A943E6">
        <w:rPr>
          <w:rFonts w:ascii="Didot" w:eastAsia="Calibri" w:hAnsi="Didot" w:cs="Didot"/>
          <w:color w:val="000000" w:themeColor="text1"/>
        </w:rPr>
        <w:t xml:space="preserve"> PGS</w:t>
      </w:r>
      <w:r w:rsidRPr="00A943E6">
        <w:rPr>
          <w:rFonts w:ascii="Didot" w:eastAsia="Calibri" w:hAnsi="Didot" w:cs="Didot" w:hint="cs"/>
          <w:color w:val="000000" w:themeColor="text1"/>
        </w:rPr>
        <w:t xml:space="preserve"> </w:t>
      </w:r>
      <w:r w:rsidR="00985F86" w:rsidRPr="00FB2E5E">
        <w:rPr>
          <w:rFonts w:ascii="Didot" w:eastAsia="Calibri" w:hAnsi="Didot" w:cs="Didot" w:hint="cs"/>
          <w:color w:val="000000" w:themeColor="text1"/>
        </w:rPr>
        <w:t>(</w:t>
      </w:r>
      <w:r w:rsidR="00985F86" w:rsidRPr="00FB2E5E">
        <w:rPr>
          <w:rFonts w:ascii="Didot" w:eastAsia="Calibri" w:hAnsi="Didot" w:cs="Didot" w:hint="cs"/>
          <w:color w:val="FF0000"/>
        </w:rPr>
        <w:t>Figure 4-</w:t>
      </w:r>
      <w:r w:rsidR="000072EF">
        <w:rPr>
          <w:rFonts w:ascii="Didot" w:eastAsia="Calibri" w:hAnsi="Didot" w:cs="Didot"/>
          <w:color w:val="FF0000"/>
        </w:rPr>
        <w:t>B</w:t>
      </w:r>
      <w:r w:rsidR="00985F86" w:rsidRPr="00FB2E5E">
        <w:rPr>
          <w:rFonts w:ascii="Didot" w:eastAsia="Calibri" w:hAnsi="Didot" w:cs="Didot" w:hint="cs"/>
          <w:color w:val="000000" w:themeColor="text1"/>
        </w:rPr>
        <w:t xml:space="preserve">). </w:t>
      </w:r>
      <w:r w:rsidRPr="00A943E6">
        <w:rPr>
          <w:rFonts w:ascii="Didot" w:eastAsia="Calibri" w:hAnsi="Didot" w:cs="Didot"/>
          <w:color w:val="000000" w:themeColor="text1"/>
        </w:rPr>
        <w:t>This intriguing finding indicates that individuals with a higher genetic predisposition for enhanced cognitive functioning are more likely to exhibit a favorable response to methylphenidate treatment. Such an association suggests that cognitive abilities may play a crucial role in mediating the therapeutic efficacy of methylphenidate, underscoring the potential importance of genetic factors in shaping individual variability in drug response.</w:t>
      </w:r>
    </w:p>
    <w:p w14:paraId="40A85606" w14:textId="71A3A945" w:rsidR="006F7BE6" w:rsidRPr="00FB2E5E" w:rsidRDefault="006F7BE6" w:rsidP="00A34314">
      <w:pPr>
        <w:snapToGrid w:val="0"/>
        <w:spacing w:before="120" w:after="240"/>
        <w:jc w:val="both"/>
        <w:rPr>
          <w:rFonts w:ascii="Didot" w:eastAsia="Calibri" w:hAnsi="Didot" w:cs="Didot" w:hint="cs"/>
          <w:szCs w:val="22"/>
        </w:rPr>
      </w:pPr>
      <w:r w:rsidRPr="00FB2E5E">
        <w:rPr>
          <w:rFonts w:ascii="Didot" w:eastAsia="Calibri" w:hAnsi="Didot" w:cs="Didot" w:hint="cs"/>
          <w:szCs w:val="22"/>
        </w:rPr>
        <w:t>3.</w:t>
      </w:r>
      <w:r w:rsidR="00A822B4">
        <w:rPr>
          <w:rFonts w:ascii="Didot" w:eastAsia="Calibri" w:hAnsi="Didot" w:cs="Didot"/>
          <w:szCs w:val="22"/>
        </w:rPr>
        <w:t>5</w:t>
      </w:r>
      <w:r w:rsidRPr="00FB2E5E">
        <w:rPr>
          <w:rFonts w:ascii="Didot" w:eastAsia="Calibri" w:hAnsi="Didot" w:cs="Didot" w:hint="cs"/>
          <w:szCs w:val="22"/>
        </w:rPr>
        <w:t>.</w:t>
      </w:r>
      <w:r w:rsidR="00A822B4">
        <w:rPr>
          <w:rFonts w:ascii="Didot" w:eastAsia="Calibri" w:hAnsi="Didot" w:cs="Didot"/>
          <w:szCs w:val="22"/>
        </w:rPr>
        <w:t>2</w:t>
      </w:r>
      <w:r w:rsidRPr="00FB2E5E">
        <w:rPr>
          <w:rFonts w:ascii="Didot" w:eastAsia="Calibri" w:hAnsi="Didot" w:cs="Didot" w:hint="cs"/>
          <w:szCs w:val="22"/>
        </w:rPr>
        <w:t xml:space="preserve">. </w:t>
      </w:r>
      <w:r w:rsidRPr="00FB2E5E">
        <w:rPr>
          <w:rFonts w:ascii="Didot" w:eastAsia="Calibri" w:hAnsi="Didot" w:cs="Didot" w:hint="cs"/>
          <w:szCs w:val="22"/>
        </w:rPr>
        <w:t>Behavior changes in the CBCL</w:t>
      </w:r>
    </w:p>
    <w:p w14:paraId="1872B90F" w14:textId="59E01BEE" w:rsidR="00CF122E" w:rsidRPr="00FB2E5E" w:rsidRDefault="00A943E6" w:rsidP="00A34314">
      <w:pPr>
        <w:snapToGrid w:val="0"/>
        <w:spacing w:before="120" w:after="240"/>
        <w:jc w:val="both"/>
        <w:rPr>
          <w:rFonts w:ascii="Didot" w:eastAsia="Calibri" w:hAnsi="Didot" w:cs="Didot" w:hint="cs"/>
          <w:color w:val="000000" w:themeColor="text1"/>
        </w:rPr>
      </w:pPr>
      <w:r w:rsidRPr="00A943E6">
        <w:rPr>
          <w:rFonts w:ascii="Didot" w:eastAsia="Calibri" w:hAnsi="Didot" w:cs="Didot"/>
          <w:color w:val="000000" w:themeColor="text1"/>
        </w:rPr>
        <w:t xml:space="preserve">Expanding our investigation into participants' behavioral changes, we explored the relationship between the predicted MPH response and alterations in their behavior problems, as assessed by the Child Behavior Checklist (CBCL). Our comprehensive analysis unveiled a substantial negative correlation (nominal p-value &lt; 0.05) between the predicted response and the change (delta) in DSM5 ADHD symptoms </w:t>
      </w:r>
      <w:r w:rsidR="006F7BE6" w:rsidRPr="00FB2E5E">
        <w:rPr>
          <w:rFonts w:ascii="Didot" w:eastAsia="Calibri" w:hAnsi="Didot" w:cs="Didot" w:hint="cs"/>
          <w:color w:val="000000" w:themeColor="text1"/>
        </w:rPr>
        <w:t>(</w:t>
      </w:r>
      <w:r w:rsidR="006F7BE6" w:rsidRPr="00FB2E5E">
        <w:rPr>
          <w:rFonts w:ascii="Didot" w:eastAsia="Calibri" w:hAnsi="Didot" w:cs="Didot" w:hint="cs"/>
          <w:color w:val="FF0000"/>
        </w:rPr>
        <w:t>Figure 4-</w:t>
      </w:r>
      <w:r w:rsidR="000072EF">
        <w:rPr>
          <w:rFonts w:ascii="Didot" w:eastAsia="Calibri" w:hAnsi="Didot" w:cs="Didot"/>
          <w:color w:val="FF0000"/>
        </w:rPr>
        <w:t>A</w:t>
      </w:r>
      <w:r w:rsidR="006F7BE6" w:rsidRPr="00FB2E5E">
        <w:rPr>
          <w:rFonts w:ascii="Didot" w:eastAsia="Calibri" w:hAnsi="Didot" w:cs="Didot" w:hint="cs"/>
          <w:color w:val="000000" w:themeColor="text1"/>
        </w:rPr>
        <w:t xml:space="preserve">). </w:t>
      </w:r>
      <w:r w:rsidRPr="00A943E6">
        <w:rPr>
          <w:rFonts w:ascii="Didot" w:eastAsia="Calibri" w:hAnsi="Didot" w:cs="Didot"/>
          <w:color w:val="000000" w:themeColor="text1"/>
        </w:rPr>
        <w:t>This indicates that individuals predicted to have a positive response to MPH, based on our transcriptome imputation-based tool, generally experienced a reduction in ADHD symptoms while undergoing the drug treatment.</w:t>
      </w:r>
    </w:p>
    <w:p w14:paraId="68A50A61" w14:textId="08D0803C" w:rsidR="0092207B" w:rsidRPr="00FB2E5E" w:rsidRDefault="00A34314" w:rsidP="00A34314">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hese compelling results demonstrate the potential of transcriptome imputation-based prediction in identifying individuals who are more likely to respond positively to </w:t>
      </w:r>
      <w:r w:rsidRPr="00FB2E5E">
        <w:rPr>
          <w:rFonts w:ascii="Didot" w:eastAsia="Calibri" w:hAnsi="Didot" w:cs="Didot" w:hint="cs"/>
          <w:color w:val="000000" w:themeColor="text1"/>
        </w:rPr>
        <w:lastRenderedPageBreak/>
        <w:t xml:space="preserve">methylphenidate treatment. </w:t>
      </w:r>
      <w:r w:rsidR="00A943E6" w:rsidRPr="00A943E6">
        <w:rPr>
          <w:rFonts w:ascii="Didot" w:eastAsia="Calibri" w:hAnsi="Didot" w:cs="Didot"/>
          <w:color w:val="000000" w:themeColor="text1"/>
        </w:rPr>
        <w:t xml:space="preserve">The significant correlation between the predicted response and improvements in ADHD symptomatology further supports the notion that genetic factors, particularly cognitive </w:t>
      </w:r>
      <w:proofErr w:type="spellStart"/>
      <w:r w:rsidR="00A943E6" w:rsidRPr="00A943E6">
        <w:rPr>
          <w:rFonts w:ascii="Didot" w:eastAsia="Calibri" w:hAnsi="Didot" w:cs="Didot"/>
          <w:color w:val="000000" w:themeColor="text1"/>
        </w:rPr>
        <w:t>gFactor</w:t>
      </w:r>
      <w:proofErr w:type="spellEnd"/>
      <w:r w:rsidR="00A943E6" w:rsidRPr="00A943E6">
        <w:rPr>
          <w:rFonts w:ascii="Didot" w:eastAsia="Calibri" w:hAnsi="Didot" w:cs="Didot"/>
          <w:color w:val="000000" w:themeColor="text1"/>
        </w:rPr>
        <w:t xml:space="preserve"> PGS, may play a pivotal role in mediating the therapeutic efficacy of methylphenidate.</w:t>
      </w:r>
      <w:r w:rsidR="0092207B" w:rsidRPr="00FB2E5E">
        <w:rPr>
          <w:rFonts w:ascii="Didot" w:hAnsi="Didot" w:cs="Didot" w:hint="cs"/>
        </w:rPr>
        <w:br w:type="page"/>
      </w:r>
    </w:p>
    <w:p w14:paraId="33E6160A" w14:textId="134D892F" w:rsidR="005A7AC7" w:rsidRPr="00FB2E5E" w:rsidRDefault="005A7AC7">
      <w:pPr>
        <w:rPr>
          <w:rFonts w:ascii="Didot" w:hAnsi="Didot" w:cs="Didot" w:hint="cs"/>
        </w:rPr>
      </w:pPr>
    </w:p>
    <w:p w14:paraId="133F51FE" w14:textId="5A15C384" w:rsidR="002B7414" w:rsidRPr="00FB2E5E" w:rsidRDefault="000072EF">
      <w:pPr>
        <w:rPr>
          <w:rFonts w:ascii="Didot" w:eastAsia="Calibri Light" w:hAnsi="Didot" w:cs="Didot" w:hint="cs"/>
          <w:b/>
          <w:bCs/>
          <w:color w:val="000000" w:themeColor="text1"/>
        </w:rPr>
      </w:pPr>
      <w:r>
        <w:rPr>
          <w:rFonts w:ascii="Didot" w:hAnsi="Didot" w:cs="Didot" w:hint="cs"/>
          <w:noProof/>
        </w:rPr>
        <w:drawing>
          <wp:inline distT="0" distB="0" distL="0" distR="0" wp14:anchorId="0FFA9019" wp14:editId="06B03D31">
            <wp:extent cx="5943600" cy="2927985"/>
            <wp:effectExtent l="0" t="0" r="0" b="5715"/>
            <wp:docPr id="1799417345"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17345" name="Graphic 1799417345"/>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2927985"/>
                    </a:xfrm>
                    <a:prstGeom prst="rect">
                      <a:avLst/>
                    </a:prstGeom>
                  </pic:spPr>
                </pic:pic>
              </a:graphicData>
            </a:graphic>
          </wp:inline>
        </w:drawing>
      </w:r>
      <w:r w:rsidR="002B7414" w:rsidRPr="00FB2E5E">
        <w:rPr>
          <w:rFonts w:ascii="Didot" w:hAnsi="Didot" w:cs="Didot" w:hint="cs"/>
        </w:rPr>
        <w:br w:type="page"/>
      </w:r>
    </w:p>
    <w:p w14:paraId="4FACEFBA" w14:textId="67C532EB" w:rsidR="451918C9" w:rsidRPr="00FB2E5E" w:rsidRDefault="451918C9" w:rsidP="007A759A">
      <w:pPr>
        <w:pStyle w:val="Heading1"/>
        <w:rPr>
          <w:rFonts w:ascii="Didot" w:eastAsiaTheme="majorEastAsia" w:hAnsi="Didot" w:hint="cs"/>
        </w:rPr>
      </w:pPr>
      <w:r w:rsidRPr="00FB2E5E">
        <w:rPr>
          <w:rFonts w:ascii="Didot" w:hAnsi="Didot" w:hint="cs"/>
        </w:rPr>
        <w:lastRenderedPageBreak/>
        <w:t>4.</w:t>
      </w:r>
      <w:r w:rsidRPr="00FB2E5E">
        <w:rPr>
          <w:rFonts w:ascii="Didot" w:eastAsia="Times New Roman" w:hAnsi="Didot" w:hint="cs"/>
        </w:rPr>
        <w:t xml:space="preserve">   </w:t>
      </w:r>
      <w:r w:rsidRPr="00FB2E5E">
        <w:rPr>
          <w:rFonts w:ascii="Didot" w:hAnsi="Didot" w:hint="cs"/>
        </w:rPr>
        <w:t>Discussion</w:t>
      </w:r>
    </w:p>
    <w:p w14:paraId="63F6535A" w14:textId="6A9A3549" w:rsidR="00A34314" w:rsidRPr="00FB2E5E" w:rsidRDefault="00CB574A" w:rsidP="0070193F">
      <w:pPr>
        <w:snapToGrid w:val="0"/>
        <w:spacing w:before="120" w:after="240"/>
        <w:jc w:val="both"/>
        <w:rPr>
          <w:rFonts w:ascii="Didot" w:eastAsia="Calibri" w:hAnsi="Didot" w:cs="Didot" w:hint="cs"/>
          <w:color w:val="000000" w:themeColor="text1"/>
        </w:rPr>
      </w:pPr>
      <w:r w:rsidRPr="00CB574A">
        <w:rPr>
          <w:rFonts w:ascii="Didot" w:eastAsia="Calibri" w:hAnsi="Didot" w:cs="Didot"/>
          <w:color w:val="000000" w:themeColor="text1"/>
        </w:rPr>
        <w:t>In this study, we sought to explore the intricate interplay between genetic factors, medication response, and cognitive abilities in individuals with attention-deficit/hyperactivity disorder (ADHD). By leveraging data from two independent cohorts, SPARK and ABCD, we aimed to shed light on the potential influence of polygenic scores (PGS) for cognitive traits and ADHD on medication usage and response. Furthermore, we developed a novel approach based on transcriptome imputation to predict drug response solely using genetic profiles. Our findings provide valuable insights into the genetic underpinnings of medication response and have important implications for personalized medicine in ADHD treatment.</w:t>
      </w:r>
    </w:p>
    <w:p w14:paraId="420EAD6C" w14:textId="1E7FFFBB" w:rsidR="00A34314" w:rsidRPr="00FB2E5E" w:rsidRDefault="00CB574A" w:rsidP="00A34314">
      <w:pPr>
        <w:snapToGrid w:val="0"/>
        <w:spacing w:before="120" w:after="240"/>
        <w:jc w:val="both"/>
        <w:rPr>
          <w:rFonts w:ascii="Didot" w:eastAsia="Calibri" w:hAnsi="Didot" w:cs="Didot" w:hint="cs"/>
          <w:color w:val="000000" w:themeColor="text1"/>
        </w:rPr>
      </w:pPr>
      <w:r w:rsidRPr="00CB574A">
        <w:rPr>
          <w:rFonts w:ascii="Didot" w:eastAsia="Calibri" w:hAnsi="Didot" w:cs="Didot"/>
          <w:color w:val="000000" w:themeColor="text1"/>
        </w:rPr>
        <w:t xml:space="preserve">Our analysis of the SPARK and ABCD cohorts revealed intriguing associations between PGS for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and ADHD with the usage of stimulant medications. Specifically, we observed a significant positive correlation between ADHD PGS and the usage of methylphenidate and amphetamines, which are commonly prescribed stimulant medications for ADHD treatment. This suggests that individuals with higher genetic predisposition for ADHD may be more likely to be prescribed these stimulant medications. On the other hand, we also found a significant negative correlation between cognitive PGS and the use of certain medications, including Adderall, Vyvanse, Clonidine, and Methylphenidate, in the ABCD cohort. These findings imply that individuals with higher genetic predisposition for cognitive abilities are less likely to be taking certain medications commonly prescribed for ADHD.</w:t>
      </w:r>
    </w:p>
    <w:p w14:paraId="70402E43" w14:textId="54D02AC7"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To investigate the impact of medication on participants' behavior, we examined the changes in behavior problems with and without taking ADHD medications. Our results demonstrated a notable trend for stimulant medications, where participants with higher ADHD PGS exhibited higher ADHD symptoms and other behavioral problems when taking stimulants. Conversely, participants with high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PGS showed reductions in behavioral problems and ADHD symptoms when taking stimulants. This suggests that individuals with a higher genetic risk for ADHD may experience a less favorable response to stimulant medications, while those with higher cognitive abilities may benefit more from these medications. Notably, we observed similar patterns in the ABCD cohort, further supporting the robustness of these associations.</w:t>
      </w:r>
    </w:p>
    <w:p w14:paraId="6F86F23D" w14:textId="6CD0CC93"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Interestingly, non-stimulant medications, such as guanfacine, showed a different pattern. We found a negative correlation between the CBCL deltas for DSM5 ADHD symptoms and syndromic attention subscale and ADHD PGS, indicating that individuals with higher ADHD PGS experienced a reduction in attention/ADHD symptoms when taking guanfacine. This suggests that guanfacine may be particularly beneficial for individuals with higher genetic predisposition for ADHD. These findings highlight the importance of considering genetic factors in determining medication </w:t>
      </w:r>
      <w:r w:rsidRPr="00CB574A">
        <w:rPr>
          <w:rFonts w:ascii="Didot" w:eastAsia="Calibri" w:hAnsi="Didot" w:cs="Didot"/>
          <w:color w:val="000000" w:themeColor="text1"/>
        </w:rPr>
        <w:lastRenderedPageBreak/>
        <w:t>response and suggest that individuals with different genetic profiles may benefit more from specific medication classes.</w:t>
      </w:r>
    </w:p>
    <w:p w14:paraId="74C43F6E" w14:textId="68470C92"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To explore the feasibility of predicting drug response based on genetic signal, we developed a novel method using transcriptome imputation. This innovative approach allowed us to predict drug response solely based on an individual's genetic profile and the specific drug under investigation. Our results demonstrated a significant positive correlation between the predicted response and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PGS. This suggests that individuals with higher genetic predisposition for better cognitive functioning may exhibit a more favorable response to methylphenidate treatment. These promising findings highlight the potential of transcriptome imputation-based prediction in identifying individuals who are more likely to respond positively to methylphenidate treatment.</w:t>
      </w:r>
    </w:p>
    <w:p w14:paraId="71BAEB8C" w14:textId="17120C3F" w:rsidR="00F24036" w:rsidRPr="00FB2E5E" w:rsidRDefault="00527E44" w:rsidP="00222EEB">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conclusion, our study provides novel insights into the genetic basis of medication response in ADHD. We demonstrate the importance of considering genetic cognitive factors in determining drug effectiveness and propose a transcriptome imputation-based approach for predicting drug response. These findings have implications for personalized ADHD treatment strategies and highlight the potential of using genetic information to optimize medication selection for individuals with ADHD. Further research in larger and more diverse cohorts is warranted to validate and expand upon these findings, ultimately enhancing our understanding of medication response in ADHD and informing personalized treatment approaches.</w:t>
      </w:r>
    </w:p>
    <w:p w14:paraId="54C9800F" w14:textId="1FD05337" w:rsidR="451918C9" w:rsidRPr="00FB2E5E" w:rsidRDefault="451918C9" w:rsidP="007A759A">
      <w:pPr>
        <w:pStyle w:val="Heading1"/>
        <w:rPr>
          <w:rFonts w:ascii="Didot" w:hAnsi="Didot" w:hint="cs"/>
        </w:rPr>
      </w:pPr>
      <w:r w:rsidRPr="00FB2E5E">
        <w:rPr>
          <w:rFonts w:ascii="Didot" w:hAnsi="Didot" w:hint="cs"/>
        </w:rPr>
        <w:t>5.</w:t>
      </w:r>
      <w:r w:rsidRPr="00FB2E5E">
        <w:rPr>
          <w:rFonts w:ascii="Didot" w:eastAsia="Times New Roman" w:hAnsi="Didot" w:hint="cs"/>
        </w:rPr>
        <w:t xml:space="preserve">   </w:t>
      </w:r>
      <w:r w:rsidRPr="00FB2E5E">
        <w:rPr>
          <w:rFonts w:ascii="Didot" w:hAnsi="Didot" w:hint="cs"/>
        </w:rPr>
        <w:t>Methods</w:t>
      </w:r>
    </w:p>
    <w:p w14:paraId="4F1BF690" w14:textId="258A3377" w:rsidR="14FACF2A" w:rsidRPr="00FB2E5E" w:rsidRDefault="14FACF2A" w:rsidP="00DA5697">
      <w:pPr>
        <w:pStyle w:val="Heading2"/>
        <w:rPr>
          <w:rFonts w:ascii="Didot" w:eastAsia="Calibri" w:hAnsi="Didot" w:cs="Didot" w:hint="cs"/>
        </w:rPr>
      </w:pPr>
      <w:r w:rsidRPr="00FB2E5E">
        <w:rPr>
          <w:rFonts w:ascii="Didot" w:eastAsia="Calibri" w:hAnsi="Didot" w:cs="Didot" w:hint="cs"/>
        </w:rPr>
        <w:t xml:space="preserve">5.1. Genotypes </w:t>
      </w:r>
      <w:r w:rsidR="56531EF0" w:rsidRPr="00FB2E5E">
        <w:rPr>
          <w:rFonts w:ascii="Didot" w:eastAsia="Calibri" w:hAnsi="Didot" w:cs="Didot" w:hint="cs"/>
        </w:rPr>
        <w:t xml:space="preserve">and </w:t>
      </w:r>
      <w:r w:rsidR="141CEE17" w:rsidRPr="00FB2E5E">
        <w:rPr>
          <w:rFonts w:ascii="Didot" w:eastAsia="Calibri" w:hAnsi="Didot" w:cs="Didot" w:hint="cs"/>
        </w:rPr>
        <w:t>polygenic</w:t>
      </w:r>
      <w:r w:rsidR="56531EF0" w:rsidRPr="00FB2E5E">
        <w:rPr>
          <w:rFonts w:ascii="Didot" w:eastAsia="Calibri" w:hAnsi="Didot" w:cs="Didot" w:hint="cs"/>
        </w:rPr>
        <w:t xml:space="preserve"> scores for SPARK and ABCD</w:t>
      </w:r>
    </w:p>
    <w:p w14:paraId="5E77D694" w14:textId="3CF63296" w:rsidR="00EA535E" w:rsidRPr="00FB2E5E" w:rsidRDefault="0062236C"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he genotyping and polygenic score methodologies employed in this study were previously documented in our group's publication </w:t>
      </w:r>
      <w:r w:rsidR="00B26980" w:rsidRPr="00FB2E5E">
        <w:rPr>
          <w:rFonts w:ascii="Didot" w:eastAsia="Calibri" w:hAnsi="Didot" w:cs="Didot" w:hint="cs"/>
          <w:color w:val="FF0000"/>
        </w:rPr>
        <w:fldChar w:fldCharType="begin"/>
      </w:r>
      <w:r w:rsidR="00B26980" w:rsidRPr="00FB2E5E">
        <w:rPr>
          <w:rFonts w:ascii="Didot" w:eastAsia="Calibri" w:hAnsi="Didot" w:cs="Didot" w:hint="cs"/>
          <w:color w:val="FF0000"/>
        </w:rPr>
        <w:instrText xml:space="preserve"> ADDIN EN.CITE &lt;EndNote&gt;&lt;Cite&gt;&lt;Author&gt;Taylor R Thomas&lt;/Author&gt;&lt;Year&gt;2023&lt;/Year&gt;&lt;RecNum&gt;61&lt;/RecNum&gt;&lt;DisplayText&gt;(Taylor R Thomas, 2023)&lt;/DisplayText&gt;&lt;record&gt;&lt;rec-number&gt;61&lt;/rec-number&gt;&lt;foreign-keys&gt;&lt;key app="EN" db-id="e0aawztw7xxdwlee0zoxd5t62epa2sz2esef" timestamp="1687273383"&gt;61&lt;/key&gt;&lt;/foreign-keys&gt;&lt;ref-type name="Journal Article"&gt;17&lt;/ref-type&gt;&lt;contributors&gt;&lt;authors&gt;&lt;author&gt;Taylor R Thomas, Lucas G Casten,  Jacob J Michaelson&lt;/author&gt;&lt;/authors&gt;&lt;/contributors&gt;&lt;titles&gt;&lt;title&gt;Environmental adversity moderates polygenic score effects on childhood behavioral problems in the United States&lt;/title&gt;&lt;secondary-title&gt;medRxiv&lt;/secondary-title&gt;&lt;/titles&gt;&lt;periodical&gt;&lt;full-title&gt;medRxiv&lt;/full-title&gt;&lt;/periodical&gt;&lt;dates&gt;&lt;year&gt;2023&lt;/year&gt;&lt;pub-dates&gt;&lt;date&gt;June 19&lt;/date&gt;&lt;/pub-dates&gt;&lt;/dates&gt;&lt;work-type&gt;Preprint&lt;/work-type&gt;&lt;urls&gt;&lt;/urls&gt;&lt;electronic-resource-num&gt;10.1101/2023.06.16.23291504&lt;/electronic-resource-num&gt;&lt;access-date&gt;June 20&lt;/access-date&gt;&lt;/record&gt;&lt;/Cite&gt;&lt;/EndNote&gt;</w:instrText>
      </w:r>
      <w:r w:rsidR="00B26980" w:rsidRPr="00FB2E5E">
        <w:rPr>
          <w:rFonts w:ascii="Didot" w:eastAsia="Calibri" w:hAnsi="Didot" w:cs="Didot" w:hint="cs"/>
          <w:color w:val="FF0000"/>
        </w:rPr>
        <w:fldChar w:fldCharType="separate"/>
      </w:r>
      <w:r w:rsidR="00B26980" w:rsidRPr="00FB2E5E">
        <w:rPr>
          <w:rFonts w:ascii="Didot" w:eastAsia="Calibri" w:hAnsi="Didot" w:cs="Didot" w:hint="cs"/>
          <w:noProof/>
          <w:color w:val="FF0000"/>
        </w:rPr>
        <w:t>(Taylor R Thomas, 2023)</w:t>
      </w:r>
      <w:r w:rsidR="00B26980" w:rsidRPr="00FB2E5E">
        <w:rPr>
          <w:rFonts w:ascii="Didot" w:eastAsia="Calibri" w:hAnsi="Didot" w:cs="Didot" w:hint="cs"/>
          <w:color w:val="FF0000"/>
        </w:rPr>
        <w:fldChar w:fldCharType="end"/>
      </w:r>
      <w:r w:rsidR="56531EF0" w:rsidRPr="00FB2E5E">
        <w:rPr>
          <w:rFonts w:ascii="Didot" w:eastAsia="Calibri" w:hAnsi="Didot" w:cs="Didot" w:hint="cs"/>
          <w:color w:val="000000" w:themeColor="text1"/>
        </w:rPr>
        <w:t xml:space="preserve">. </w:t>
      </w:r>
    </w:p>
    <w:p w14:paraId="646C9392" w14:textId="6A834961" w:rsidR="56531EF0" w:rsidRPr="00FB2E5E" w:rsidRDefault="56531EF0"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1.</w:t>
      </w:r>
      <w:r w:rsidR="14FACF2A" w:rsidRPr="00FB2E5E">
        <w:rPr>
          <w:rFonts w:ascii="Didot" w:eastAsia="Calibri" w:hAnsi="Didot" w:cs="Didot" w:hint="cs"/>
          <w:szCs w:val="22"/>
        </w:rPr>
        <w:t xml:space="preserve"> Genotype quality control</w:t>
      </w:r>
    </w:p>
    <w:p w14:paraId="7AE826DD" w14:textId="78DCDF6C" w:rsidR="00EA535E" w:rsidRPr="00FB2E5E" w:rsidRDefault="0062236C"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Genotype quality control, imputation, and the computation of genetic principal components and polygenic scores were described in detail </w:t>
      </w:r>
      <w:r w:rsidR="007E3CFF" w:rsidRPr="00FB2E5E">
        <w:rPr>
          <w:rFonts w:ascii="Didot" w:eastAsia="Calibri" w:hAnsi="Didot" w:cs="Didot" w:hint="cs"/>
          <w:color w:val="000000" w:themeColor="text1"/>
        </w:rPr>
        <w:t xml:space="preserve">in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Taylor R. Thomas&lt;/Author&gt;&lt;Year&gt;2022&lt;/Year&gt;&lt;RecNum&gt;40&lt;/RecNum&gt;&lt;DisplayText&gt;(Taylor R. Thomas, 2022)&lt;/DisplayText&gt;&lt;record&gt;&lt;rec-number&gt;40&lt;/rec-number&gt;&lt;foreign-keys&gt;&lt;key app="EN" db-id="e0aawztw7xxdwlee0zoxd5t62epa2sz2esef" timestamp="1686955293"&gt;40&lt;/key&gt;&lt;/foreign-keys&gt;&lt;ref-type name="Journal Article"&gt;17&lt;/ref-type&gt;&lt;contributors&gt;&lt;authors&gt;&lt;author&gt;Taylor R. Thomas,  Ashton J. Tener, Amy M. Pearlman, Katherine L. Imborek, Ji Seung Yang, John F. Strang,  Jacob J. Michaelson&lt;/author&gt;&lt;/authors&gt;&lt;/contributors&gt;&lt;titles&gt;&lt;title&gt;Polygenic scores clarify the relationship between mental health and gender diversity&lt;/title&gt;&lt;secondary-title&gt;medRxiv&lt;/secondary-title&gt;&lt;/titles&gt;&lt;periodical&gt;&lt;full-title&gt;medRxiv&lt;/full-title&gt;&lt;/periodical&gt;&lt;dates&gt;&lt;year&gt;2022&lt;/year&gt;&lt;/dates&gt;&lt;urls&gt;&lt;/urls&gt;&lt;electronic-resource-num&gt;10.1101/2021.11.22.21266696&lt;/electronic-resource-num&gt;&lt;access-date&gt;June 16th, 2023&lt;/access-date&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noProof/>
          <w:color w:val="000000" w:themeColor="text1"/>
        </w:rPr>
        <w:t>(Taylor R. Thomas, 2022)</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 xml:space="preserve">. </w:t>
      </w:r>
      <w:r w:rsidR="007E3CFF" w:rsidRPr="00FB2E5E">
        <w:rPr>
          <w:rFonts w:ascii="Didot" w:eastAsia="Calibri" w:hAnsi="Didot" w:cs="Didot" w:hint="cs"/>
          <w:color w:val="000000" w:themeColor="text1"/>
        </w:rPr>
        <w:t>T</w:t>
      </w:r>
      <w:r w:rsidRPr="00FB2E5E">
        <w:rPr>
          <w:rFonts w:ascii="Didot" w:eastAsia="Calibri" w:hAnsi="Didot" w:cs="Didot" w:hint="cs"/>
          <w:color w:val="000000" w:themeColor="text1"/>
        </w:rPr>
        <w:t xml:space="preserve">he ABCD genotypes underwent quality control measures to address missingness and contamination before their official release. Hence, no additional quality control steps were conducted prior to genotype imputation. As for SPARK, we utilized the genotypes from the integrated whole-exome sequencing (iWES1) 2022 Release, along with the SPARK whole-genome sequencing (WGS) Releases 2, 3, and 4. The SPARK iWES1 dataset (N = 69,592) had already undergone quality control, including the removal of samples exhibiting heterozygosity or high missingness. Thus, no further quality control was performed by our team before genotype imputation. Moreover, the SPARK iWES1 </w:t>
      </w:r>
      <w:r w:rsidRPr="00FB2E5E">
        <w:rPr>
          <w:rFonts w:ascii="Didot" w:eastAsia="Calibri" w:hAnsi="Didot" w:cs="Didot" w:hint="cs"/>
          <w:color w:val="000000" w:themeColor="text1"/>
        </w:rPr>
        <w:lastRenderedPageBreak/>
        <w:t xml:space="preserve">dataset provided genetic ancestry assignments based on the 1000 Genomes populations </w: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Genomes Project et al., 2015)</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w:t>
      </w:r>
    </w:p>
    <w:p w14:paraId="7DBE5F41" w14:textId="4961C327" w:rsidR="14FACF2A"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In contrast, SPARK WGS Releases 2 (N = 2,365), 3 (N = 2,871), and 4 (N = 3,684) were not subjected to quality control upon release. Consequently, we conducted quality control using PLINK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Purcell&lt;/Author&gt;&lt;Year&gt;2007&lt;/Year&gt;&lt;RecNum&gt;33&lt;/RecNum&gt;&lt;DisplayText&gt;(Purcell et al., 2007)&lt;/DisplayText&gt;&lt;record&gt;&lt;rec-number&gt;33&lt;/rec-number&gt;&lt;foreign-keys&gt;&lt;key app="EN" db-id="e0aawztw7xxdwlee0zoxd5t62epa2sz2esef" timestamp="1686954110"&gt;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Purcell et al., 2007)</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before proceeding with genotype imputation. Our quality control process involved the exclusion of participants already present in the iWES1 dataset. Additionally, we eliminated variants and participants exhibiting missingness greater than 0.1 and 0.2, respectively. Subsequently, we merged the three WGS releases and excluded any participant whose heterozygosity (F statistic) deviated more than 3 standard deviations from the mean heterozygosity across the three releases. We employed the TopMed reference panel </w:t>
      </w:r>
      <w:r w:rsidR="003F54B6"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Taliun et al., 2021)</w:t>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o identify strand flips. Ultimately, the final sample size for WGS 2-4 comprised N = 8,152 individuals.</w:t>
      </w:r>
    </w:p>
    <w:p w14:paraId="70BEB9D3" w14:textId="7F54C24A" w:rsidR="61D6FA74" w:rsidRPr="00FB2E5E" w:rsidRDefault="61D6FA74"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1.2.</w:t>
      </w:r>
      <w:r w:rsidR="14FACF2A" w:rsidRPr="00FB2E5E">
        <w:rPr>
          <w:rFonts w:ascii="Didot" w:eastAsia="Calibri" w:hAnsi="Didot" w:cs="Didot" w:hint="cs"/>
          <w:szCs w:val="22"/>
        </w:rPr>
        <w:t xml:space="preserve"> Genotype imputation and merging</w:t>
      </w:r>
    </w:p>
    <w:p w14:paraId="0F77C24E" w14:textId="73F11F8B"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We employed the Michigan Imputation Server </w:t>
      </w:r>
      <w:r w:rsidRPr="00FB2E5E">
        <w:rPr>
          <w:rFonts w:ascii="Didot" w:eastAsia="Calibri" w:hAnsi="Didot"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Das et al., 2016)</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to impute the genotypes of ABCD, SPARK iWES1, and quality-controlled SPARK WGS 2-4 datasets to the TopMed reference panel </w:t>
      </w:r>
      <w:r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Taliun et al., 2021)</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Imputation was carried out using phasing and quality control steps, yielding variants with an imputation quality r2 &gt; 0.3. Following imputation, the variants were filtered to retain only the HapMap SNPs (N = 1,054,330 variants) with an imputation quality r2 &gt; 0.8, utilizing bcftools </w:t>
      </w:r>
      <w:r w:rsidR="003F54B6" w:rsidRPr="00FB2E5E">
        <w:rPr>
          <w:rFonts w:ascii="Didot" w:eastAsia="Calibri" w:hAnsi="Didot" w:cs="Didot" w:hint="cs"/>
          <w:color w:val="000000" w:themeColor="text1"/>
        </w:rPr>
        <w:t xml:space="preserve"> </w:t>
      </w:r>
      <w:r w:rsidR="003F54B6" w:rsidRPr="00FB2E5E">
        <w:rPr>
          <w:rFonts w:ascii="Didot" w:eastAsia="Calibri" w:hAnsi="Didot"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Danecek et al., 2021)</w:t>
      </w:r>
      <w:r w:rsidR="003F54B6" w:rsidRPr="00FB2E5E">
        <w:rPr>
          <w:rFonts w:ascii="Didot" w:eastAsia="Calibri" w:hAnsi="Didot" w:cs="Didot" w:hint="cs"/>
          <w:color w:val="000000" w:themeColor="text1"/>
        </w:rPr>
        <w:fldChar w:fldCharType="end"/>
      </w:r>
      <w:r w:rsidR="00A452B0"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he variants were then converted from the hg38 to hg19 reference genome using the VCF-liftover tool (</w:t>
      </w:r>
      <w:hyperlink r:id="rId30" w:tgtFrame="_new" w:history="1">
        <w:r w:rsidRPr="00FB2E5E">
          <w:rPr>
            <w:rFonts w:ascii="Didot" w:eastAsia="Calibri" w:hAnsi="Didot" w:cs="Didot" w:hint="cs"/>
            <w:color w:val="000000" w:themeColor="text1"/>
          </w:rPr>
          <w:t>https://github.com/hmgu-itg/VCF-liftover</w:t>
        </w:r>
      </w:hyperlink>
      <w:r w:rsidRPr="00FB2E5E">
        <w:rPr>
          <w:rFonts w:ascii="Didot" w:eastAsia="Calibri" w:hAnsi="Didot" w:cs="Didot" w:hint="cs"/>
          <w:color w:val="000000" w:themeColor="text1"/>
        </w:rPr>
        <w:t>), and their alleles were normalized accordingly. Finally, the files were merged, and only variants with 0% missingness were retained, resulting in a final dataset size of N = 914,328 variants.</w:t>
      </w:r>
      <w:r w:rsidR="14FACF2A" w:rsidRPr="00FB2E5E">
        <w:rPr>
          <w:rFonts w:ascii="Didot" w:eastAsia="Calibri" w:hAnsi="Didot" w:cs="Didot" w:hint="cs"/>
          <w:color w:val="000000" w:themeColor="text1"/>
        </w:rPr>
        <w:t xml:space="preserve">  </w:t>
      </w:r>
    </w:p>
    <w:p w14:paraId="19C528DD" w14:textId="1FF40AFD" w:rsidR="59E42CEE" w:rsidRPr="00FB2E5E" w:rsidRDefault="59E42CEE"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3.</w:t>
      </w:r>
      <w:r w:rsidR="14FACF2A" w:rsidRPr="00FB2E5E">
        <w:rPr>
          <w:rFonts w:ascii="Didot" w:eastAsia="Calibri" w:hAnsi="Didot" w:cs="Didot" w:hint="cs"/>
          <w:szCs w:val="22"/>
        </w:rPr>
        <w:t xml:space="preserve"> Genetic ancestry and principal components</w:t>
      </w:r>
    </w:p>
    <w:p w14:paraId="130EC85C" w14:textId="2671DE8E"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compute the genetic principal components (PCs), we utilized the bigsnpr package  </w:t>
      </w:r>
      <w:r w:rsidR="001A2088" w:rsidRPr="00FB2E5E">
        <w:rPr>
          <w:rFonts w:ascii="Didot" w:eastAsia="Calibri" w:hAnsi="Didot" w:cs="Didot" w:hint="cs"/>
          <w:color w:val="000000" w:themeColor="text1"/>
        </w:rPr>
        <w:fldChar w:fldCharType="begin"/>
      </w:r>
      <w:r w:rsidR="001A2088" w:rsidRPr="00FB2E5E">
        <w:rPr>
          <w:rFonts w:ascii="Didot" w:eastAsia="Calibri" w:hAnsi="Didot"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18)</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following the recommended guidelines outlined by the authors </w:t>
      </w:r>
      <w:r w:rsidR="00A452B0" w:rsidRPr="00FB2E5E">
        <w:rPr>
          <w:rFonts w:ascii="Didot" w:eastAsia="Calibri" w:hAnsi="Didot" w:cs="Didot" w:hint="cs"/>
          <w:color w:val="000000" w:themeColor="text1"/>
        </w:rPr>
        <w:t xml:space="preserve"> </w:t>
      </w:r>
      <w:r w:rsidR="001A2088" w:rsidRPr="00FB2E5E">
        <w:rPr>
          <w:rFonts w:ascii="Didot" w:eastAsia="Calibri" w:hAnsi="Didot"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FB2E5E">
        <w:rPr>
          <w:rFonts w:ascii="Didot" w:eastAsia="Calibri" w:hAnsi="Didot" w:cs="Didot" w:hint="cs"/>
          <w:color w:val="000000" w:themeColor="text1"/>
        </w:rPr>
        <w:instrText xml:space="preserve"> ADDIN EN.CITE </w:instrText>
      </w:r>
      <w:r w:rsidR="001A2088" w:rsidRPr="00FB2E5E">
        <w:rPr>
          <w:rFonts w:ascii="Didot" w:eastAsia="Calibri" w:hAnsi="Didot"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FB2E5E">
        <w:rPr>
          <w:rFonts w:ascii="Didot" w:eastAsia="Calibri" w:hAnsi="Didot" w:cs="Didot" w:hint="cs"/>
          <w:color w:val="000000" w:themeColor="text1"/>
        </w:rPr>
        <w:instrText xml:space="preserve"> ADDIN EN.CITE.DATA </w:instrText>
      </w:r>
      <w:r w:rsidR="001A2088" w:rsidRPr="00FB2E5E">
        <w:rPr>
          <w:rFonts w:ascii="Didot" w:eastAsia="Calibri" w:hAnsi="Didot" w:cs="Didot" w:hint="cs"/>
          <w:color w:val="000000" w:themeColor="text1"/>
        </w:rPr>
      </w:r>
      <w:r w:rsidR="001A2088" w:rsidRPr="00FB2E5E">
        <w:rPr>
          <w:rFonts w:ascii="Didot" w:eastAsia="Calibri" w:hAnsi="Didot" w:cs="Didot" w:hint="cs"/>
          <w:color w:val="000000" w:themeColor="text1"/>
        </w:rPr>
        <w:fldChar w:fldCharType="end"/>
      </w:r>
      <w:r w:rsidR="001A2088" w:rsidRPr="00FB2E5E">
        <w:rPr>
          <w:rFonts w:ascii="Didot" w:eastAsia="Calibri" w:hAnsi="Didot" w:cs="Didot" w:hint="cs"/>
          <w:color w:val="000000" w:themeColor="text1"/>
        </w:rPr>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20)</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For a detailed tutorial, we followed the steps provided in their documentation: [link: </w:t>
      </w:r>
      <w:hyperlink r:id="rId31" w:tgtFrame="_new" w:history="1">
        <w:r w:rsidRPr="00FB2E5E">
          <w:rPr>
            <w:rFonts w:ascii="Didot" w:eastAsia="Calibri" w:hAnsi="Didot" w:cs="Didot" w:hint="cs"/>
            <w:color w:val="000000" w:themeColor="text1"/>
          </w:rPr>
          <w:t>https://privefl.github.io/bigsnpr/articles/bedpca.html</w:t>
        </w:r>
      </w:hyperlink>
      <w:r w:rsidRPr="00FB2E5E">
        <w:rPr>
          <w:rFonts w:ascii="Didot" w:eastAsia="Calibri" w:hAnsi="Didot" w:cs="Didot" w:hint="cs"/>
          <w:color w:val="000000" w:themeColor="text1"/>
        </w:rPr>
        <w:t>]. In summary, the following steps were performed:</w:t>
      </w:r>
      <w:r w:rsidR="00A452B0" w:rsidRPr="00FB2E5E">
        <w:rPr>
          <w:rFonts w:ascii="Didot" w:eastAsia="Calibri" w:hAnsi="Didot" w:cs="Didot" w:hint="cs"/>
          <w:color w:val="000000" w:themeColor="text1"/>
        </w:rPr>
        <w:t xml:space="preserve"> </w:t>
      </w:r>
    </w:p>
    <w:p w14:paraId="34235CBB" w14:textId="31AE9ECC" w:rsidR="00BF0AAD"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1. </w:t>
      </w:r>
      <w:r w:rsidR="00BF0AAD" w:rsidRPr="00FB2E5E">
        <w:rPr>
          <w:rFonts w:ascii="Didot" w:eastAsia="Calibri" w:hAnsi="Didot" w:cs="Didot" w:hint="cs"/>
          <w:color w:val="000000" w:themeColor="text1"/>
        </w:rPr>
        <w:t>We employed the snp_plinkKINGQC function to identify and exclude related participants using the KING threshold of 2-3.5</w:t>
      </w:r>
    </w:p>
    <w:p w14:paraId="4FBAEF06" w14:textId="77777777" w:rsidR="00BF0AAD" w:rsidRPr="00FB2E5E" w:rsidRDefault="00A452B0"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2. </w:t>
      </w:r>
      <w:r w:rsidR="00BF0AAD" w:rsidRPr="00FB2E5E">
        <w:rPr>
          <w:rFonts w:ascii="Didot" w:eastAsia="Calibri" w:hAnsi="Didot" w:cs="Didot" w:hint="cs"/>
          <w:color w:val="000000" w:themeColor="text1"/>
        </w:rPr>
        <w:t>Principal component analysis (PCA) was conducted using the bed_autoSVD function solely on unrelated participants.</w:t>
      </w:r>
    </w:p>
    <w:p w14:paraId="72693881" w14:textId="77777777" w:rsidR="00BF0AAD" w:rsidRPr="00FB2E5E" w:rsidRDefault="00A452B0"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3. </w:t>
      </w:r>
      <w:r w:rsidR="00BF0AAD" w:rsidRPr="00FB2E5E">
        <w:rPr>
          <w:rFonts w:ascii="Didot" w:eastAsia="Calibri" w:hAnsi="Didot" w:cs="Didot" w:hint="cs"/>
          <w:color w:val="000000" w:themeColor="text1"/>
        </w:rPr>
        <w:t>Outliers among the principal components were detected and subsequently removed.</w:t>
      </w:r>
    </w:p>
    <w:p w14:paraId="502C098B" w14:textId="049CC7FB" w:rsidR="00BF0AAD"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4. The principal components were recalculated.</w:t>
      </w:r>
    </w:p>
    <w:p w14:paraId="5E9C6A80" w14:textId="0B2F9965"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lastRenderedPageBreak/>
        <w:t>5. The bed_projectSelfPCA function was used to project the principal components onto the entire cohort</w:t>
      </w:r>
      <w:r w:rsidR="00A452B0" w:rsidRPr="00FB2E5E">
        <w:rPr>
          <w:rFonts w:ascii="Didot" w:eastAsia="Calibri" w:hAnsi="Didot" w:cs="Didot" w:hint="cs"/>
          <w:color w:val="000000" w:themeColor="text1"/>
        </w:rPr>
        <w:t xml:space="preserve">. </w:t>
      </w:r>
    </w:p>
    <w:p w14:paraId="4A69D0A8" w14:textId="3C1C6540" w:rsidR="00A452B0"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assign genetic ancestry, we performed k-means clustering utilizing the top 40 principal components, with K set to 5 to correspond to the five populations identified in the 1000 Genomes project </w: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Genomes Project et al., 2015)</w:t>
      </w:r>
      <w:r w:rsidR="003F54B6"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w:t>
      </w:r>
      <w:r w:rsidR="00A452B0"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he genetic ancestry labels from the iWES1 dataset were employed to assign labels to the five genetic population clusters.</w:t>
      </w:r>
    </w:p>
    <w:p w14:paraId="2D8238B2" w14:textId="0EB6B696" w:rsidR="12131D9B" w:rsidRPr="00FB2E5E" w:rsidRDefault="12131D9B"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4.</w:t>
      </w:r>
      <w:r w:rsidR="02D2F338" w:rsidRPr="00FB2E5E">
        <w:rPr>
          <w:rFonts w:ascii="Didot" w:eastAsia="Calibri" w:hAnsi="Didot" w:cs="Didot" w:hint="cs"/>
          <w:szCs w:val="22"/>
        </w:rPr>
        <w:t xml:space="preserve"> Polygenic score calculations</w:t>
      </w:r>
    </w:p>
    <w:p w14:paraId="555ACBDA" w14:textId="30E0247E" w:rsidR="00EA535E" w:rsidRPr="00FB2E5E" w:rsidRDefault="00A452B0" w:rsidP="00A62CDA">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Polygenic scores (PGS) were calculated using LDpred2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Prive&lt;/Author&gt;&lt;Year&gt;2021&lt;/Year&gt;&lt;RecNum&gt;42&lt;/RecNum&gt;&lt;DisplayText&gt;(Prive et al., 2021)&lt;/DisplayText&gt;&lt;record&gt;&lt;rec-number&gt;42&lt;/rec-number&gt;&lt;foreign-keys&gt;&lt;key app="EN" db-id="e0aawztw7xxdwlee0zoxd5t62epa2sz2esef" timestamp="1686955448"&gt;42&lt;/key&gt;&lt;/foreign-keys&gt;&lt;ref-type name="Journal Article"&gt;17&lt;/ref-type&gt;&lt;contributors&gt;&lt;authors&gt;&lt;author&gt;Prive, F.&lt;/author&gt;&lt;author&gt;Arbel, J.&lt;/author&gt;&lt;author&gt;Vilhjalmsson, B. J.&lt;/author&gt;&lt;/authors&gt;&lt;/contributors&gt;&lt;auth-address&gt;National Centre for Register-Based Research, Aarhus University, Aarhus 8210, Denmark.&amp;#xD;Univ. Grenoble Alpes, Inria, CNRS, Grenoble INP, LJK, Grenoble 38000, France.&amp;#xD;Bioinformatics Research Centre, Aarhus University, Aarhus 8000, Denmark.&lt;/auth-address&gt;&lt;titles&gt;&lt;title&gt;LDpred2: better, faster, stronger&lt;/title&gt;&lt;secondary-title&gt;Bioinformatics&lt;/secondary-title&gt;&lt;/titles&gt;&lt;periodical&gt;&lt;full-title&gt;Bioinformatics&lt;/full-title&gt;&lt;/periodical&gt;&lt;pages&gt;5424-5431&lt;/pages&gt;&lt;volume&gt;36&lt;/volume&gt;&lt;number&gt;22-23&lt;/number&gt;&lt;dates&gt;&lt;year&gt;2021&lt;/year&gt;&lt;pub-dates&gt;&lt;date&gt;Apr 1&lt;/date&gt;&lt;/pub-dates&gt;&lt;/dates&gt;&lt;isbn&gt;1367-4811 (Electronic)&amp;#xD;1367-4803 (Print)&amp;#xD;1367-4803 (Linking)&lt;/isbn&gt;&lt;accession-num&gt;33326037&lt;/accession-num&gt;&lt;urls&gt;&lt;related-urls&gt;&lt;url&gt;https://www.ncbi.nlm.nih.gov/pubmed/33326037&lt;/url&gt;&lt;/related-urls&gt;&lt;/urls&gt;&lt;custom2&gt;PMC8016455&lt;/custom2&gt;&lt;electronic-resource-num&gt;10.1093/bioinformatics/btaa1029&lt;/electronic-resource-num&gt;&lt;remote-database-name&gt;PubMed-not-MEDLINE&lt;/remote-database-name&gt;&lt;remote-database-provider&gt;NLM&lt;/remote-database-provider&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noProof/>
          <w:color w:val="000000" w:themeColor="text1"/>
        </w:rPr>
        <w:t>(Prive et al., 2021)</w:t>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and the bigsnpr tools </w:t>
      </w:r>
      <w:r w:rsidR="001A2088" w:rsidRPr="00FB2E5E">
        <w:rPr>
          <w:rFonts w:ascii="Didot" w:eastAsia="Calibri" w:hAnsi="Didot" w:cs="Didot" w:hint="cs"/>
          <w:color w:val="000000" w:themeColor="text1"/>
        </w:rPr>
        <w:fldChar w:fldCharType="begin"/>
      </w:r>
      <w:r w:rsidR="001A2088" w:rsidRPr="00FB2E5E">
        <w:rPr>
          <w:rFonts w:ascii="Didot" w:eastAsia="Calibri" w:hAnsi="Didot"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18)</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in R</w:t>
      </w:r>
      <w:r w:rsidR="0065379B" w:rsidRPr="00FB2E5E">
        <w:rPr>
          <w:rFonts w:ascii="Didot" w:eastAsia="Calibri" w:hAnsi="Didot" w:cs="Didot" w:hint="cs"/>
          <w:color w:val="000000" w:themeColor="text1"/>
        </w:rPr>
        <w:t xml:space="preserve"> </w:t>
      </w:r>
      <w:r w:rsidR="0065379B" w:rsidRPr="00FB2E5E">
        <w:rPr>
          <w:rFonts w:ascii="Didot" w:eastAsia="Calibri" w:hAnsi="Didot" w:cs="Didot" w:hint="cs"/>
          <w:color w:val="000000" w:themeColor="text1"/>
        </w:rPr>
        <w:fldChar w:fldCharType="begin"/>
      </w:r>
      <w:r w:rsidR="0065379B" w:rsidRPr="00FB2E5E">
        <w:rPr>
          <w:rFonts w:ascii="Didot" w:eastAsia="Calibri" w:hAnsi="Didot" w:cs="Didot" w:hint="cs"/>
          <w:color w:val="000000" w:themeColor="text1"/>
        </w:rPr>
        <w:instrText xml:space="preserve"> ADDIN EN.CITE &lt;EndNote&gt;&lt;Cite&gt;&lt;Author&gt;R-Core-Team&lt;/Author&gt;&lt;RecNum&gt;43&lt;/RecNum&gt;&lt;DisplayText&gt;(R-Core-Team)&lt;/DisplayText&gt;&lt;record&gt;&lt;rec-number&gt;43&lt;/rec-number&gt;&lt;foreign-keys&gt;&lt;key app="EN" db-id="e0aawztw7xxdwlee0zoxd5t62epa2sz2esef" timestamp="1686955581"&gt;43&lt;/key&gt;&lt;/foreign-keys&gt;&lt;ref-type name="Journal Article"&gt;17&lt;/ref-type&gt;&lt;contributors&gt;&lt;authors&gt;&lt;author&gt;R-Core-Team&lt;/author&gt;&lt;/authors&gt;&lt;/contributors&gt;&lt;titles&gt;&lt;title&gt;R: A Language and Environment for Statistical Computing&lt;/title&gt;&lt;/titles&gt;&lt;dates&gt;&lt;pub-dates&gt;&lt;date&gt;2021&lt;/date&gt;&lt;/pub-dates&gt;&lt;/dates&gt;&lt;urls&gt;&lt;related-urls&gt;&lt;url&gt;https://www.R-project.org/&lt;/url&gt;&lt;/related-urls&gt;&lt;/urls&gt;&lt;/record&gt;&lt;/Cite&gt;&lt;/EndNote&gt;</w:instrText>
      </w:r>
      <w:r w:rsidR="0065379B" w:rsidRPr="00FB2E5E">
        <w:rPr>
          <w:rFonts w:ascii="Didot" w:eastAsia="Calibri" w:hAnsi="Didot" w:cs="Didot" w:hint="cs"/>
          <w:color w:val="000000" w:themeColor="text1"/>
        </w:rPr>
        <w:fldChar w:fldCharType="separate"/>
      </w:r>
      <w:r w:rsidR="0065379B" w:rsidRPr="00FB2E5E">
        <w:rPr>
          <w:rFonts w:ascii="Didot" w:eastAsia="Calibri" w:hAnsi="Didot" w:cs="Didot" w:hint="cs"/>
          <w:color w:val="000000" w:themeColor="text1"/>
        </w:rPr>
        <w:t>(R-Core-Team)</w:t>
      </w:r>
      <w:r w:rsidR="0065379B"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w:t>
      </w:r>
      <w:r w:rsidR="00005932" w:rsidRPr="00FB2E5E">
        <w:rPr>
          <w:rFonts w:ascii="Didot" w:eastAsia="Calibri" w:hAnsi="Didot" w:cs="Didot" w:hint="cs"/>
          <w:color w:val="000000" w:themeColor="text1"/>
        </w:rPr>
        <w:t>As SPARK is a family-based dataset, we utilized an external LD reference based on 362,320 individuals from the UK Biobank, provided by the authors of LDpred2. This reference was used to calculate the genetic correlation matrix, estimate heritability, and calculate infinitesimal beta weights</w:t>
      </w:r>
      <w:r w:rsidRPr="00FB2E5E">
        <w:rPr>
          <w:rFonts w:ascii="Didot" w:eastAsia="Calibri" w:hAnsi="Didot" w:cs="Didot" w:hint="cs"/>
          <w:color w:val="000000" w:themeColor="text1"/>
        </w:rPr>
        <w:t xml:space="preserve">. </w:t>
      </w:r>
    </w:p>
    <w:p w14:paraId="5FC0395E" w14:textId="7D73D6DC" w:rsidR="00B77FDD" w:rsidRPr="00FB2E5E" w:rsidRDefault="00B77FDD" w:rsidP="008D2732">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he PGS were derived from the following individual genome-wide association studies (</w:t>
      </w:r>
      <w:proofErr w:type="gramStart"/>
      <w:r w:rsidRPr="00FB2E5E">
        <w:rPr>
          <w:rFonts w:ascii="Didot" w:eastAsia="Calibri" w:hAnsi="Didot" w:cs="Didot" w:hint="cs"/>
          <w:color w:val="000000" w:themeColor="text1"/>
        </w:rPr>
        <w:t>GWAS)</w:t>
      </w:r>
      <w:r w:rsidR="008D2732"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 ADHD</w:t>
      </w:r>
      <w:proofErr w:type="gramEnd"/>
      <w:r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Demontis et al., 2019)</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Additionally, the PGS for the eight cognitive traits (fluid intelligence (</w:t>
      </w:r>
      <w:proofErr w:type="spellStart"/>
      <w:r w:rsidRPr="00FB2E5E">
        <w:rPr>
          <w:rFonts w:ascii="Didot" w:eastAsia="Calibri" w:hAnsi="Didot" w:cs="Didot" w:hint="cs"/>
          <w:color w:val="000000" w:themeColor="text1"/>
        </w:rPr>
        <w:t>verbal_numerical</w:t>
      </w:r>
      <w:proofErr w:type="spellEnd"/>
      <w:r w:rsidRPr="00FB2E5E">
        <w:rPr>
          <w:rFonts w:ascii="Didot" w:eastAsia="Calibri" w:hAnsi="Didot" w:cs="Didot" w:hint="cs"/>
          <w:color w:val="000000" w:themeColor="text1"/>
        </w:rPr>
        <w:t xml:space="preserve"> reasoning), matrix pattern completion (matrix), tower rearranging (</w:t>
      </w:r>
      <w:proofErr w:type="spellStart"/>
      <w:r w:rsidRPr="00FB2E5E">
        <w:rPr>
          <w:rFonts w:ascii="Didot" w:eastAsia="Calibri" w:hAnsi="Didot" w:cs="Didot" w:hint="cs"/>
          <w:color w:val="000000" w:themeColor="text1"/>
        </w:rPr>
        <w:t>tower_rearranging</w:t>
      </w:r>
      <w:proofErr w:type="spellEnd"/>
      <w:r w:rsidRPr="00FB2E5E">
        <w:rPr>
          <w:rFonts w:ascii="Didot" w:eastAsia="Calibri" w:hAnsi="Didot" w:cs="Didot" w:hint="cs"/>
          <w:color w:val="000000" w:themeColor="text1"/>
        </w:rPr>
        <w:t>), numeric memory (mem), reaction time (</w:t>
      </w:r>
      <w:proofErr w:type="spellStart"/>
      <w:r w:rsidRPr="00FB2E5E">
        <w:rPr>
          <w:rFonts w:ascii="Didot" w:eastAsia="Calibri" w:hAnsi="Didot" w:cs="Didot" w:hint="cs"/>
          <w:color w:val="000000" w:themeColor="text1"/>
        </w:rPr>
        <w:t>reaction_time</w:t>
      </w:r>
      <w:proofErr w:type="spellEnd"/>
      <w:r w:rsidRPr="00FB2E5E">
        <w:rPr>
          <w:rFonts w:ascii="Didot" w:eastAsia="Calibri" w:hAnsi="Didot" w:cs="Didot" w:hint="cs"/>
          <w:color w:val="000000" w:themeColor="text1"/>
        </w:rPr>
        <w:t>), symbol digit substitution (</w:t>
      </w:r>
      <w:proofErr w:type="spellStart"/>
      <w:r w:rsidRPr="00FB2E5E">
        <w:rPr>
          <w:rFonts w:ascii="Didot" w:eastAsia="Calibri" w:hAnsi="Didot" w:cs="Didot" w:hint="cs"/>
          <w:color w:val="000000" w:themeColor="text1"/>
        </w:rPr>
        <w:t>symbol_digit</w:t>
      </w:r>
      <w:proofErr w:type="spellEnd"/>
      <w:r w:rsidRPr="00FB2E5E">
        <w:rPr>
          <w:rFonts w:ascii="Didot" w:eastAsia="Calibri" w:hAnsi="Didot" w:cs="Didot" w:hint="cs"/>
          <w:color w:val="000000" w:themeColor="text1"/>
        </w:rPr>
        <w:t>),</w:t>
      </w:r>
      <w:r w:rsidR="00FE6701"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rail making (</w:t>
      </w:r>
      <w:proofErr w:type="spellStart"/>
      <w:r w:rsidRPr="00FB2E5E">
        <w:rPr>
          <w:rFonts w:ascii="Didot" w:eastAsia="Calibri" w:hAnsi="Didot" w:cs="Didot" w:hint="cs"/>
          <w:color w:val="000000" w:themeColor="text1"/>
        </w:rPr>
        <w:t>trail_making</w:t>
      </w:r>
      <w:proofErr w:type="spellEnd"/>
      <w:r w:rsidRPr="00FB2E5E">
        <w:rPr>
          <w:rFonts w:ascii="Didot" w:eastAsia="Calibri" w:hAnsi="Didot" w:cs="Didot" w:hint="cs"/>
          <w:color w:val="000000" w:themeColor="text1"/>
        </w:rPr>
        <w:t>)</w:t>
      </w:r>
      <w:r w:rsidR="00FE6701" w:rsidRPr="00FB2E5E">
        <w:rPr>
          <w:rFonts w:ascii="Didot" w:eastAsia="Calibri" w:hAnsi="Didot" w:cs="Didot" w:hint="cs"/>
          <w:color w:val="000000" w:themeColor="text1"/>
        </w:rPr>
        <w:t>, and a G factor score (</w:t>
      </w:r>
      <w:proofErr w:type="spellStart"/>
      <w:r w:rsidR="00FE6701" w:rsidRPr="00FB2E5E">
        <w:rPr>
          <w:rFonts w:ascii="Didot" w:eastAsia="Calibri" w:hAnsi="Didot" w:cs="Didot" w:hint="cs"/>
          <w:color w:val="000000" w:themeColor="text1"/>
        </w:rPr>
        <w:t>gFactor</w:t>
      </w:r>
      <w:proofErr w:type="spellEnd"/>
      <w:r w:rsidR="00FE6701" w:rsidRPr="00FB2E5E">
        <w:rPr>
          <w:rFonts w:ascii="Didot" w:eastAsia="Calibri" w:hAnsi="Didot" w:cs="Didot" w:hint="cs"/>
          <w:color w:val="000000" w:themeColor="text1"/>
        </w:rPr>
        <w:t>)</w:t>
      </w:r>
      <w:r w:rsidRPr="00FB2E5E">
        <w:rPr>
          <w:rFonts w:ascii="Didot" w:eastAsia="Calibri" w:hAnsi="Didot" w:cs="Didot" w:hint="cs"/>
          <w:color w:val="000000" w:themeColor="text1"/>
        </w:rPr>
        <w:t>) were obtained from the same study</w:t>
      </w:r>
      <w:r w:rsidR="008D2732" w:rsidRPr="00FB2E5E">
        <w:rPr>
          <w:rFonts w:ascii="Didot" w:eastAsia="Calibri" w:hAnsi="Didot" w:cs="Didot" w:hint="cs"/>
          <w:color w:val="000000" w:themeColor="text1"/>
        </w:rPr>
        <w:t xml:space="preserve"> </w:t>
      </w:r>
      <w:r w:rsidR="008D2732" w:rsidRPr="00FB2E5E">
        <w:rPr>
          <w:rFonts w:ascii="Didot" w:eastAsia="Calibri" w:hAnsi="Didot"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FB2E5E">
        <w:rPr>
          <w:rFonts w:ascii="Didot" w:eastAsia="Calibri" w:hAnsi="Didot" w:cs="Didot" w:hint="cs"/>
          <w:color w:val="000000" w:themeColor="text1"/>
        </w:rPr>
        <w:instrText xml:space="preserve"> ADDIN EN.CITE </w:instrText>
      </w:r>
      <w:r w:rsidR="008D2732" w:rsidRPr="00FB2E5E">
        <w:rPr>
          <w:rFonts w:ascii="Didot" w:eastAsia="Calibri" w:hAnsi="Didot"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FB2E5E">
        <w:rPr>
          <w:rFonts w:ascii="Didot" w:eastAsia="Calibri" w:hAnsi="Didot" w:cs="Didot" w:hint="cs"/>
          <w:color w:val="000000" w:themeColor="text1"/>
        </w:rPr>
        <w:instrText xml:space="preserve"> ADDIN EN.CITE.DATA </w:instrText>
      </w:r>
      <w:r w:rsidR="008D2732" w:rsidRPr="00FB2E5E">
        <w:rPr>
          <w:rFonts w:ascii="Didot" w:eastAsia="Calibri" w:hAnsi="Didot" w:cs="Didot" w:hint="cs"/>
          <w:color w:val="000000" w:themeColor="text1"/>
        </w:rPr>
      </w:r>
      <w:r w:rsidR="008D2732" w:rsidRPr="00FB2E5E">
        <w:rPr>
          <w:rFonts w:ascii="Didot" w:eastAsia="Calibri" w:hAnsi="Didot" w:cs="Didot" w:hint="cs"/>
          <w:color w:val="000000" w:themeColor="text1"/>
        </w:rPr>
        <w:fldChar w:fldCharType="end"/>
      </w:r>
      <w:r w:rsidR="008D2732" w:rsidRPr="00FB2E5E">
        <w:rPr>
          <w:rFonts w:ascii="Didot" w:eastAsia="Calibri" w:hAnsi="Didot" w:cs="Didot" w:hint="cs"/>
          <w:color w:val="000000" w:themeColor="text1"/>
        </w:rPr>
      </w:r>
      <w:r w:rsidR="008D2732" w:rsidRPr="00FB2E5E">
        <w:rPr>
          <w:rFonts w:ascii="Didot" w:eastAsia="Calibri" w:hAnsi="Didot" w:cs="Didot" w:hint="cs"/>
          <w:color w:val="000000" w:themeColor="text1"/>
        </w:rPr>
        <w:fldChar w:fldCharType="separate"/>
      </w:r>
      <w:r w:rsidR="008D2732" w:rsidRPr="00FB2E5E">
        <w:rPr>
          <w:rFonts w:ascii="Didot" w:eastAsia="Calibri" w:hAnsi="Didot" w:cs="Didot" w:hint="cs"/>
          <w:color w:val="000000" w:themeColor="text1"/>
        </w:rPr>
        <w:t>(de la Fuente et al., 2021)</w:t>
      </w:r>
      <w:r w:rsidR="008D2732"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w:t>
      </w:r>
    </w:p>
    <w:p w14:paraId="57F126C6" w14:textId="040CD504" w:rsidR="2AC9F6CA"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account for potential confounding effects, we conducted linear regression residualization by incorporating the first five genetic principal components. Subsequently, the PGS were Z-scaled to have a mean of 0 and a standard deviation (</w:t>
      </w:r>
      <w:r w:rsidRPr="00FB2E5E">
        <w:rPr>
          <w:rFonts w:ascii="Didot" w:eastAsia="Calibri" w:hAnsi="Didot" w:cs="Didot" w:hint="cs"/>
          <w:color w:val="000000" w:themeColor="text1"/>
        </w:rPr>
        <w:sym w:font="Symbol" w:char="F073"/>
      </w:r>
      <w:r w:rsidRPr="00FB2E5E">
        <w:rPr>
          <w:rFonts w:ascii="Didot" w:eastAsia="Calibri" w:hAnsi="Didot" w:cs="Didot" w:hint="cs"/>
          <w:color w:val="000000" w:themeColor="text1"/>
        </w:rPr>
        <w:t>) of 1.</w:t>
      </w:r>
      <w:r w:rsidR="001A2088" w:rsidRPr="00FB2E5E">
        <w:rPr>
          <w:rFonts w:ascii="Didot" w:eastAsia="Calibri" w:hAnsi="Didot" w:cs="Didot" w:hint="cs"/>
          <w:color w:val="000000" w:themeColor="text1"/>
        </w:rPr>
        <w:t xml:space="preserve"> </w:t>
      </w:r>
    </w:p>
    <w:p w14:paraId="12DAFFEE" w14:textId="77777777" w:rsidR="002E0243" w:rsidRDefault="002E0243" w:rsidP="00DA5697">
      <w:pPr>
        <w:pStyle w:val="Heading2"/>
        <w:rPr>
          <w:rFonts w:ascii="Didot" w:eastAsia="Calibri Light" w:hAnsi="Didot" w:cs="Didot"/>
        </w:rPr>
      </w:pPr>
    </w:p>
    <w:p w14:paraId="68A2F364" w14:textId="77777777" w:rsidR="002E0243" w:rsidRPr="002E0243" w:rsidRDefault="002E0243" w:rsidP="002E0243">
      <w:pPr>
        <w:rPr>
          <w:rFonts w:eastAsia="Calibri Light"/>
        </w:rPr>
      </w:pPr>
    </w:p>
    <w:p w14:paraId="283FD4C5" w14:textId="786D441D" w:rsidR="451918C9" w:rsidRPr="00FB2E5E" w:rsidRDefault="451918C9" w:rsidP="00DA5697">
      <w:pPr>
        <w:pStyle w:val="Heading2"/>
        <w:rPr>
          <w:rFonts w:ascii="Didot" w:hAnsi="Didot" w:cs="Didot" w:hint="cs"/>
        </w:rPr>
      </w:pPr>
      <w:r w:rsidRPr="00FB2E5E">
        <w:rPr>
          <w:rFonts w:ascii="Didot" w:eastAsia="Calibri Light" w:hAnsi="Didot" w:cs="Didot" w:hint="cs"/>
        </w:rPr>
        <w:lastRenderedPageBreak/>
        <w:t>5.</w:t>
      </w:r>
      <w:r w:rsidR="64D62E67" w:rsidRPr="00FB2E5E">
        <w:rPr>
          <w:rFonts w:ascii="Didot" w:eastAsia="Calibri Light" w:hAnsi="Didot" w:cs="Didot" w:hint="cs"/>
        </w:rPr>
        <w:t>2</w:t>
      </w:r>
      <w:r w:rsidRPr="00FB2E5E">
        <w:rPr>
          <w:rFonts w:ascii="Didot" w:eastAsia="Calibri Light" w:hAnsi="Didot" w:cs="Didot" w:hint="cs"/>
        </w:rPr>
        <w:t>.</w:t>
      </w:r>
      <w:r w:rsidRPr="00FB2E5E">
        <w:rPr>
          <w:rFonts w:ascii="Didot" w:eastAsia="Times New Roman" w:hAnsi="Didot" w:cs="Didot" w:hint="cs"/>
        </w:rPr>
        <w:t xml:space="preserve"> </w:t>
      </w:r>
      <w:r w:rsidRPr="00FB2E5E">
        <w:rPr>
          <w:rFonts w:ascii="Didot" w:eastAsia="Calibri Light" w:hAnsi="Didot" w:cs="Didot" w:hint="cs"/>
        </w:rPr>
        <w:t>SPARK methylphenidate effectiveness correlations</w:t>
      </w:r>
    </w:p>
    <w:p w14:paraId="1B2578E7" w14:textId="73FD5D4B"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10CB828F" w:rsidRPr="00FB2E5E">
        <w:rPr>
          <w:rFonts w:ascii="Didot" w:eastAsia="Calibri" w:hAnsi="Didot" w:cs="Didot" w:hint="cs"/>
          <w:szCs w:val="22"/>
        </w:rPr>
        <w:t>2</w:t>
      </w:r>
      <w:r w:rsidRPr="00FB2E5E">
        <w:rPr>
          <w:rFonts w:ascii="Didot" w:eastAsia="Calibri" w:hAnsi="Didot" w:cs="Didot" w:hint="cs"/>
          <w:szCs w:val="22"/>
        </w:rPr>
        <w:t xml:space="preserve">.1. </w:t>
      </w:r>
      <w:r w:rsidR="47DBCCCF" w:rsidRPr="00FB2E5E">
        <w:rPr>
          <w:rFonts w:ascii="Didot" w:eastAsia="Calibri" w:hAnsi="Didot" w:cs="Didot" w:hint="cs"/>
          <w:szCs w:val="22"/>
        </w:rPr>
        <w:t xml:space="preserve">SPARK </w:t>
      </w:r>
      <w:r w:rsidRPr="00FB2E5E">
        <w:rPr>
          <w:rFonts w:ascii="Didot" w:eastAsia="Calibri" w:hAnsi="Didot" w:cs="Didot" w:hint="cs"/>
          <w:szCs w:val="22"/>
        </w:rPr>
        <w:t xml:space="preserve">participants </w:t>
      </w:r>
    </w:p>
    <w:p w14:paraId="4A32AF94" w14:textId="77777777" w:rsidR="00901B98" w:rsidRPr="00FB2E5E" w:rsidRDefault="00901B98" w:rsidP="0001269F">
      <w:pPr>
        <w:pStyle w:val="Heading2"/>
        <w:jc w:val="both"/>
        <w:rPr>
          <w:rFonts w:ascii="Didot" w:eastAsia="Calibri" w:hAnsi="Didot" w:cs="Didot" w:hint="cs"/>
        </w:rPr>
      </w:pPr>
      <w:r w:rsidRPr="00FB2E5E">
        <w:rPr>
          <w:rFonts w:ascii="Didot" w:eastAsia="Calibri" w:hAnsi="Didot" w:cs="Didot" w:hint="cs"/>
        </w:rPr>
        <w:t>For our analysis of methylphenidate (MPH) effectiveness, we utilized a survey that was administered to a subset of SPARK participants. The survey, completed by parents, focused on aspects such as sleep patterns, eating habits, and gastrointestinal issues in their children. Among the questions, one specifically targeted the medical history of the child and assessed the effectiveness of methylphenidate as a binary variable: 0 for not effective and 1 for effective. The classification was solely based on the perceived effectiveness of the drug without considering any potential adverse effects. Participants were asked about the drug's effectiveness, irrespective of whether they were currently taking it or had taken it in the past.</w:t>
      </w:r>
    </w:p>
    <w:p w14:paraId="4D812D42" w14:textId="5C6424EA" w:rsidR="451918C9" w:rsidRPr="00FB2E5E" w:rsidRDefault="00901B98" w:rsidP="002E0243">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We utilized the data collected from this question as the predicted response for drug effectiveness and compared it to other surveys conducted by SPARK for the same participants. The sample included 1460 participants, with a mean age of 160.580 months (SD = 65.164).</w:t>
      </w:r>
      <w:r w:rsidR="451918C9" w:rsidRPr="00FB2E5E">
        <w:rPr>
          <w:rFonts w:ascii="Didot" w:eastAsia="Calibri" w:hAnsi="Didot" w:cs="Didot" w:hint="cs"/>
          <w:color w:val="000000" w:themeColor="text1"/>
        </w:rPr>
        <w:t xml:space="preserve">            </w:t>
      </w:r>
    </w:p>
    <w:p w14:paraId="3FB9E535" w14:textId="17C8221A" w:rsidR="00EA535E" w:rsidRPr="00FB2E5E" w:rsidRDefault="451918C9"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w:t>
      </w:r>
      <w:r w:rsidR="5CAADFFB" w:rsidRPr="00FB2E5E">
        <w:rPr>
          <w:rFonts w:ascii="Didot" w:eastAsia="Calibri" w:hAnsi="Didot" w:cs="Didot" w:hint="cs"/>
          <w:szCs w:val="22"/>
        </w:rPr>
        <w:t>2</w:t>
      </w:r>
      <w:r w:rsidRPr="00FB2E5E">
        <w:rPr>
          <w:rFonts w:ascii="Didot" w:eastAsia="Calibri" w:hAnsi="Didot" w:cs="Didot" w:hint="cs"/>
          <w:szCs w:val="22"/>
        </w:rPr>
        <w:t xml:space="preserve">.2. social communication questionnaire </w:t>
      </w:r>
    </w:p>
    <w:p w14:paraId="71CDE379" w14:textId="3FA1BA6B" w:rsidR="00EA535E" w:rsidRPr="00FB2E5E" w:rsidRDefault="00901B98"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addition to the effectiveness survey, parents also reported data from the Social Communication Questionnaire (SCQ) for the same participants. The SCQ is a reliable screening tool used to assess social communication abilities and identify potential indicators of autism spectrum disorder (ASD). Comprising 40 structured questions, the SCQ evaluates various aspects of social interaction, communication skills, and behavioral patterns commonly associated with ASD. It covers areas such as eye contact, gestures, facial expressions, reciprocal conversation, interests, and repetitive behaviors. The SCQ offers a comprehensive evaluation of social communication abilities, making it valuable for research investigations and clinical assessments of ASD. Each question in the SCQ is answered with a yes or no response.</w:t>
      </w:r>
      <w:r w:rsidR="451918C9" w:rsidRPr="00FB2E5E">
        <w:rPr>
          <w:rFonts w:ascii="Didot" w:eastAsia="Calibri" w:hAnsi="Didot" w:cs="Didot" w:hint="cs"/>
          <w:color w:val="000000" w:themeColor="text1"/>
        </w:rPr>
        <w:t xml:space="preserve"> </w:t>
      </w:r>
    </w:p>
    <w:p w14:paraId="4B425BF0" w14:textId="7FF600E0" w:rsidR="00EA535E" w:rsidRPr="00FB2E5E" w:rsidRDefault="00901B98" w:rsidP="008573D8">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amine the relationship between MPH effectiveness and individual SCQ questions, we conducted Fisher's Exact tests using the 'fisher.</w:t>
      </w:r>
      <w:proofErr w:type="gramStart"/>
      <w:r w:rsidRPr="00FB2E5E">
        <w:rPr>
          <w:rFonts w:ascii="Didot" w:eastAsia="Calibri" w:hAnsi="Didot" w:cs="Didot" w:hint="cs"/>
          <w:color w:val="000000" w:themeColor="text1"/>
        </w:rPr>
        <w:t>test(</w:t>
      </w:r>
      <w:proofErr w:type="gramEnd"/>
      <w:r w:rsidRPr="00FB2E5E">
        <w:rPr>
          <w:rFonts w:ascii="Didot" w:eastAsia="Calibri" w:hAnsi="Didot" w:cs="Didot" w:hint="cs"/>
          <w:color w:val="000000" w:themeColor="text1"/>
        </w:rPr>
        <w:t>)' function in R for each question independently. We extracted the odds ratio and nominal p-value from these tests. The table below summarizes the sample included in the analysis and reports the questions with significant odds ratios associated with MPH effectiveness.</w:t>
      </w:r>
    </w:p>
    <w:p w14:paraId="59935D98" w14:textId="5D2884A2" w:rsidR="001D4703" w:rsidRPr="00FB2E5E" w:rsidRDefault="001D4703" w:rsidP="008573D8">
      <w:pPr>
        <w:pStyle w:val="Caption"/>
        <w:keepNext/>
        <w:jc w:val="center"/>
        <w:rPr>
          <w:rFonts w:ascii="Didot" w:hAnsi="Didot" w:cs="Didot" w:hint="cs"/>
          <w:b/>
          <w:bCs/>
        </w:rPr>
      </w:pPr>
      <w:r w:rsidRPr="00FB2E5E">
        <w:rPr>
          <w:rFonts w:ascii="Didot" w:hAnsi="Didot" w:cs="Didot" w:hint="cs"/>
          <w:b/>
          <w:bCs/>
        </w:rPr>
        <w:t xml:space="preserve">Table </w:t>
      </w:r>
      <w:r w:rsidRPr="00FB2E5E">
        <w:rPr>
          <w:rFonts w:ascii="Didot" w:hAnsi="Didot" w:cs="Didot" w:hint="cs"/>
          <w:b/>
          <w:bCs/>
        </w:rPr>
        <w:fldChar w:fldCharType="begin"/>
      </w:r>
      <w:r w:rsidRPr="00FB2E5E">
        <w:rPr>
          <w:rFonts w:ascii="Didot" w:hAnsi="Didot" w:cs="Didot" w:hint="cs"/>
          <w:b/>
          <w:bCs/>
        </w:rPr>
        <w:instrText xml:space="preserve"> SEQ Table \* ARABIC </w:instrText>
      </w:r>
      <w:r w:rsidRPr="00FB2E5E">
        <w:rPr>
          <w:rFonts w:ascii="Didot" w:hAnsi="Didot" w:cs="Didot" w:hint="cs"/>
          <w:b/>
          <w:bCs/>
        </w:rPr>
        <w:fldChar w:fldCharType="separate"/>
      </w:r>
      <w:r w:rsidR="0041034C" w:rsidRPr="00FB2E5E">
        <w:rPr>
          <w:rFonts w:ascii="Didot" w:hAnsi="Didot" w:cs="Didot" w:hint="cs"/>
          <w:b/>
          <w:bCs/>
          <w:noProof/>
        </w:rPr>
        <w:t>1</w:t>
      </w:r>
      <w:r w:rsidRPr="00FB2E5E">
        <w:rPr>
          <w:rFonts w:ascii="Didot" w:hAnsi="Didot" w:cs="Didot" w:hint="cs"/>
          <w:b/>
          <w:bCs/>
        </w:rPr>
        <w:fldChar w:fldCharType="end"/>
      </w:r>
      <w:r w:rsidRPr="00FB2E5E">
        <w:rPr>
          <w:rFonts w:ascii="Didot" w:hAnsi="Didot" w:cs="Didot" w:hint="cs"/>
          <w:b/>
          <w:bCs/>
        </w:rPr>
        <w:t xml:space="preserve"> social communication questionnaire associations with MPH effectiveness</w:t>
      </w: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2AC9F6CA" w:rsidRPr="00FB2E5E" w14:paraId="6D02BD10" w14:textId="77777777" w:rsidTr="009412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62FF9F6" w14:textId="1EA7B19D"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uestion</w:t>
            </w:r>
          </w:p>
        </w:tc>
        <w:tc>
          <w:tcPr>
            <w:tcW w:w="810" w:type="dxa"/>
          </w:tcPr>
          <w:p w14:paraId="2C8F5A2E" w14:textId="22558B56"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No</w:t>
            </w:r>
          </w:p>
        </w:tc>
        <w:tc>
          <w:tcPr>
            <w:tcW w:w="810" w:type="dxa"/>
          </w:tcPr>
          <w:p w14:paraId="7D360555" w14:textId="54B85F8D"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Yes</w:t>
            </w:r>
          </w:p>
        </w:tc>
        <w:tc>
          <w:tcPr>
            <w:tcW w:w="1535" w:type="dxa"/>
          </w:tcPr>
          <w:p w14:paraId="5F3AC71F" w14:textId="3B0114C8"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Odds Ratio</w:t>
            </w:r>
          </w:p>
        </w:tc>
        <w:tc>
          <w:tcPr>
            <w:tcW w:w="1704" w:type="dxa"/>
          </w:tcPr>
          <w:p w14:paraId="1F1E8C1B" w14:textId="33208F63"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p</w:t>
            </w:r>
            <w:r w:rsidR="00901B98" w:rsidRPr="00FB2E5E">
              <w:rPr>
                <w:rFonts w:ascii="Didot" w:hAnsi="Didot" w:cs="Didot" w:hint="cs"/>
                <w:sz w:val="18"/>
                <w:szCs w:val="18"/>
              </w:rPr>
              <w:t>-</w:t>
            </w:r>
            <w:r w:rsidRPr="00FB2E5E">
              <w:rPr>
                <w:rFonts w:ascii="Didot" w:hAnsi="Didot" w:cs="Didot" w:hint="cs"/>
                <w:sz w:val="18"/>
                <w:szCs w:val="18"/>
              </w:rPr>
              <w:t>val</w:t>
            </w:r>
            <w:r w:rsidR="00901B98" w:rsidRPr="00FB2E5E">
              <w:rPr>
                <w:rFonts w:ascii="Didot" w:hAnsi="Didot" w:cs="Didot" w:hint="cs"/>
                <w:sz w:val="18"/>
                <w:szCs w:val="18"/>
              </w:rPr>
              <w:t>ue</w:t>
            </w:r>
          </w:p>
        </w:tc>
      </w:tr>
      <w:tr w:rsidR="2AC9F6CA" w:rsidRPr="00FB2E5E" w14:paraId="7016F6E3"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0C8168DE" w14:textId="52E63F34"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MPH effect</w:t>
            </w:r>
          </w:p>
        </w:tc>
        <w:tc>
          <w:tcPr>
            <w:tcW w:w="810" w:type="dxa"/>
          </w:tcPr>
          <w:p w14:paraId="1C9F6DF2" w14:textId="22C1B4BD" w:rsidR="2AC9F6CA" w:rsidRPr="00FB2E5E"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482</w:t>
            </w:r>
          </w:p>
        </w:tc>
        <w:tc>
          <w:tcPr>
            <w:tcW w:w="810" w:type="dxa"/>
          </w:tcPr>
          <w:p w14:paraId="43FDD674" w14:textId="5A4EC38E" w:rsidR="2AC9F6CA" w:rsidRPr="00FB2E5E"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758</w:t>
            </w:r>
          </w:p>
        </w:tc>
        <w:tc>
          <w:tcPr>
            <w:tcW w:w="1535" w:type="dxa"/>
          </w:tcPr>
          <w:p w14:paraId="0FAF6819" w14:textId="6DB39111" w:rsidR="2AC9F6CA" w:rsidRPr="00FB2E5E"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w:t>
            </w:r>
          </w:p>
        </w:tc>
        <w:tc>
          <w:tcPr>
            <w:tcW w:w="1704" w:type="dxa"/>
          </w:tcPr>
          <w:p w14:paraId="1AD7604C" w14:textId="1CD125E6" w:rsidR="2AC9F6CA" w:rsidRPr="00FB2E5E"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w:t>
            </w:r>
          </w:p>
        </w:tc>
      </w:tr>
      <w:tr w:rsidR="2AC9F6CA" w:rsidRPr="00FB2E5E" w14:paraId="2A1017C4"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3C56C5D" w14:textId="2587C8AC"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lastRenderedPageBreak/>
              <w:t>q01_phrases</w:t>
            </w:r>
          </w:p>
        </w:tc>
        <w:tc>
          <w:tcPr>
            <w:tcW w:w="810" w:type="dxa"/>
          </w:tcPr>
          <w:p w14:paraId="7B3E45C0" w14:textId="0D7143F4"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2</w:t>
            </w:r>
          </w:p>
        </w:tc>
        <w:tc>
          <w:tcPr>
            <w:tcW w:w="810" w:type="dxa"/>
          </w:tcPr>
          <w:p w14:paraId="4CEBA9AE" w14:textId="177BFF35"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w:t>
            </w:r>
            <w:r w:rsidR="00554C4C" w:rsidRPr="00FB2E5E">
              <w:rPr>
                <w:rFonts w:ascii="Didot" w:hAnsi="Didot" w:cs="Didot" w:hint="cs"/>
                <w:sz w:val="18"/>
                <w:szCs w:val="18"/>
              </w:rPr>
              <w:t>155</w:t>
            </w:r>
          </w:p>
        </w:tc>
        <w:tc>
          <w:tcPr>
            <w:tcW w:w="1535" w:type="dxa"/>
          </w:tcPr>
          <w:p w14:paraId="50AB5AE4" w14:textId="4AE662E7"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2.075364</w:t>
            </w:r>
            <w:r w:rsidRPr="00FB2E5E">
              <w:rPr>
                <w:rFonts w:ascii="Didot" w:hAnsi="Didot" w:cs="Didot" w:hint="cs"/>
                <w:sz w:val="18"/>
                <w:szCs w:val="18"/>
              </w:rPr>
              <w:t>3</w:t>
            </w:r>
          </w:p>
        </w:tc>
        <w:tc>
          <w:tcPr>
            <w:tcW w:w="1704" w:type="dxa"/>
          </w:tcPr>
          <w:p w14:paraId="6C63716D" w14:textId="475435B9"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1987</w:t>
            </w:r>
            <w:r w:rsidRPr="00FB2E5E">
              <w:rPr>
                <w:rFonts w:ascii="Didot" w:hAnsi="Didot" w:cs="Didot" w:hint="cs"/>
                <w:sz w:val="18"/>
                <w:szCs w:val="18"/>
              </w:rPr>
              <w:t>4569</w:t>
            </w:r>
          </w:p>
        </w:tc>
      </w:tr>
      <w:tr w:rsidR="2AC9F6CA" w:rsidRPr="00FB2E5E" w14:paraId="1EEBF672"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46CE30E" w14:textId="11D93C98"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15_odd_ways</w:t>
            </w:r>
          </w:p>
        </w:tc>
        <w:tc>
          <w:tcPr>
            <w:tcW w:w="810" w:type="dxa"/>
          </w:tcPr>
          <w:p w14:paraId="799A6CF7" w14:textId="598D5AEA"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380</w:t>
            </w:r>
          </w:p>
        </w:tc>
        <w:tc>
          <w:tcPr>
            <w:tcW w:w="810" w:type="dxa"/>
          </w:tcPr>
          <w:p w14:paraId="30380EBE" w14:textId="0C5E7748"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55</w:t>
            </w:r>
          </w:p>
        </w:tc>
        <w:tc>
          <w:tcPr>
            <w:tcW w:w="1535" w:type="dxa"/>
          </w:tcPr>
          <w:p w14:paraId="515142F1" w14:textId="7769A8AE"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66784639</w:t>
            </w:r>
          </w:p>
        </w:tc>
        <w:tc>
          <w:tcPr>
            <w:tcW w:w="1704" w:type="dxa"/>
          </w:tcPr>
          <w:p w14:paraId="22B9ED12" w14:textId="0822C743"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1927216</w:t>
            </w:r>
            <w:r w:rsidRPr="00FB2E5E">
              <w:rPr>
                <w:rFonts w:ascii="Didot" w:hAnsi="Didot" w:cs="Didot" w:hint="cs"/>
                <w:sz w:val="18"/>
                <w:szCs w:val="18"/>
              </w:rPr>
              <w:t>3</w:t>
            </w:r>
          </w:p>
        </w:tc>
      </w:tr>
      <w:tr w:rsidR="2AC9F6CA" w:rsidRPr="00FB2E5E" w14:paraId="6109038B"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911843" w14:textId="7254F15A"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17_injured_deliberately</w:t>
            </w:r>
          </w:p>
        </w:tc>
        <w:tc>
          <w:tcPr>
            <w:tcW w:w="810" w:type="dxa"/>
          </w:tcPr>
          <w:p w14:paraId="4E169A80" w14:textId="729A40CB"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549</w:t>
            </w:r>
          </w:p>
        </w:tc>
        <w:tc>
          <w:tcPr>
            <w:tcW w:w="810" w:type="dxa"/>
          </w:tcPr>
          <w:p w14:paraId="09BA83DA" w14:textId="15DABC4F"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685</w:t>
            </w:r>
          </w:p>
        </w:tc>
        <w:tc>
          <w:tcPr>
            <w:tcW w:w="1535" w:type="dxa"/>
          </w:tcPr>
          <w:p w14:paraId="687CE894" w14:textId="3BAB43BD"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77794502</w:t>
            </w:r>
          </w:p>
        </w:tc>
        <w:tc>
          <w:tcPr>
            <w:tcW w:w="1704" w:type="dxa"/>
          </w:tcPr>
          <w:p w14:paraId="7217CDCC" w14:textId="287D5A78"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344979721</w:t>
            </w:r>
          </w:p>
        </w:tc>
      </w:tr>
      <w:tr w:rsidR="2AC9F6CA" w:rsidRPr="00FB2E5E" w14:paraId="149080D5"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035656B" w14:textId="52CC25E4"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24_nod_head</w:t>
            </w:r>
          </w:p>
        </w:tc>
        <w:tc>
          <w:tcPr>
            <w:tcW w:w="810" w:type="dxa"/>
          </w:tcPr>
          <w:p w14:paraId="6B70B576" w14:textId="02FE2EA8"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402</w:t>
            </w:r>
          </w:p>
        </w:tc>
        <w:tc>
          <w:tcPr>
            <w:tcW w:w="810" w:type="dxa"/>
          </w:tcPr>
          <w:p w14:paraId="6C90B292" w14:textId="7267237E"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33</w:t>
            </w:r>
          </w:p>
        </w:tc>
        <w:tc>
          <w:tcPr>
            <w:tcW w:w="1535" w:type="dxa"/>
          </w:tcPr>
          <w:p w14:paraId="76967BD5" w14:textId="0158AA77"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3140072</w:t>
            </w:r>
            <w:r w:rsidRPr="00FB2E5E">
              <w:rPr>
                <w:rFonts w:ascii="Didot" w:hAnsi="Didot" w:cs="Didot" w:hint="cs"/>
                <w:sz w:val="18"/>
                <w:szCs w:val="18"/>
              </w:rPr>
              <w:t>7</w:t>
            </w:r>
          </w:p>
        </w:tc>
        <w:tc>
          <w:tcPr>
            <w:tcW w:w="1704" w:type="dxa"/>
          </w:tcPr>
          <w:p w14:paraId="209FF3E2" w14:textId="4637EA40"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292520573</w:t>
            </w:r>
          </w:p>
        </w:tc>
      </w:tr>
      <w:tr w:rsidR="2AC9F6CA" w:rsidRPr="00FB2E5E" w14:paraId="42FAC98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7B4A7787" w14:textId="574D6C1A"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25_shake_head</w:t>
            </w:r>
          </w:p>
        </w:tc>
        <w:tc>
          <w:tcPr>
            <w:tcW w:w="810" w:type="dxa"/>
          </w:tcPr>
          <w:p w14:paraId="7C6B0EA2" w14:textId="590E909F"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350</w:t>
            </w:r>
          </w:p>
        </w:tc>
        <w:tc>
          <w:tcPr>
            <w:tcW w:w="810" w:type="dxa"/>
          </w:tcPr>
          <w:p w14:paraId="13B25604" w14:textId="354EAC33"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82</w:t>
            </w:r>
          </w:p>
        </w:tc>
        <w:tc>
          <w:tcPr>
            <w:tcW w:w="1535" w:type="dxa"/>
          </w:tcPr>
          <w:p w14:paraId="19B7ABC1" w14:textId="242CA18F"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48568113</w:t>
            </w:r>
          </w:p>
        </w:tc>
        <w:tc>
          <w:tcPr>
            <w:tcW w:w="1704" w:type="dxa"/>
          </w:tcPr>
          <w:p w14:paraId="3DC95E7D" w14:textId="27934975"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23010170</w:t>
            </w:r>
          </w:p>
        </w:tc>
      </w:tr>
    </w:tbl>
    <w:p w14:paraId="099C50A6" w14:textId="77777777" w:rsidR="00546468" w:rsidRPr="00FB2E5E" w:rsidRDefault="00546468" w:rsidP="00EA535E">
      <w:pPr>
        <w:pStyle w:val="Heading3"/>
        <w:snapToGrid w:val="0"/>
        <w:spacing w:before="120" w:after="240"/>
        <w:jc w:val="both"/>
        <w:rPr>
          <w:rFonts w:ascii="Didot" w:eastAsia="Calibri" w:hAnsi="Didot" w:cs="Didot" w:hint="cs"/>
          <w:szCs w:val="22"/>
        </w:rPr>
      </w:pPr>
    </w:p>
    <w:tbl>
      <w:tblPr>
        <w:tblStyle w:val="PlainTable2"/>
        <w:tblW w:w="0" w:type="auto"/>
        <w:jc w:val="center"/>
        <w:tblLook w:val="04A0" w:firstRow="1" w:lastRow="0" w:firstColumn="1" w:lastColumn="0" w:noHBand="0" w:noVBand="1"/>
      </w:tblPr>
      <w:tblGrid>
        <w:gridCol w:w="830"/>
        <w:gridCol w:w="1841"/>
        <w:gridCol w:w="1847"/>
        <w:gridCol w:w="547"/>
        <w:gridCol w:w="560"/>
        <w:gridCol w:w="917"/>
      </w:tblGrid>
      <w:tr w:rsidR="00546468" w:rsidRPr="00FB2E5E" w14:paraId="37A20039" w14:textId="77777777" w:rsidTr="00546468">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7F7F7F" w:themeColor="text1" w:themeTint="80"/>
              <w:bottom w:val="single" w:sz="4" w:space="0" w:color="auto"/>
            </w:tcBorders>
            <w:hideMark/>
          </w:tcPr>
          <w:p w14:paraId="651253EB" w14:textId="3D390A93" w:rsidR="00546468" w:rsidRPr="00546468" w:rsidRDefault="00546468" w:rsidP="00546468">
            <w:pPr>
              <w:snapToGrid w:val="0"/>
              <w:spacing w:before="120" w:after="240"/>
              <w:jc w:val="center"/>
              <w:rPr>
                <w:rFonts w:ascii="Didot" w:hAnsi="Didot" w:cs="Didot" w:hint="cs"/>
                <w:b/>
                <w:bCs/>
                <w:sz w:val="18"/>
                <w:szCs w:val="18"/>
              </w:rPr>
            </w:pPr>
            <w:r w:rsidRPr="00FB2E5E">
              <w:rPr>
                <w:rFonts w:ascii="Didot" w:hAnsi="Didot" w:cs="Didot" w:hint="cs"/>
                <w:b/>
                <w:bCs/>
                <w:sz w:val="18"/>
                <w:szCs w:val="18"/>
              </w:rPr>
              <w:t>S</w:t>
            </w:r>
            <w:r w:rsidRPr="00546468">
              <w:rPr>
                <w:rFonts w:ascii="Didot" w:hAnsi="Didot" w:cs="Didot" w:hint="cs"/>
                <w:b/>
                <w:bCs/>
                <w:sz w:val="18"/>
                <w:szCs w:val="18"/>
              </w:rPr>
              <w:t>ex</w:t>
            </w:r>
            <w:r w:rsidRPr="00FB2E5E">
              <w:rPr>
                <w:rFonts w:ascii="Didot" w:hAnsi="Didot" w:cs="Didot" w:hint="cs"/>
                <w:b/>
                <w:bCs/>
                <w:sz w:val="18"/>
                <w:szCs w:val="18"/>
              </w:rPr>
              <w:t xml:space="preserve"> </w:t>
            </w:r>
          </w:p>
        </w:tc>
        <w:tc>
          <w:tcPr>
            <w:tcW w:w="1455" w:type="dxa"/>
            <w:tcBorders>
              <w:top w:val="single" w:sz="4" w:space="0" w:color="7F7F7F" w:themeColor="text1" w:themeTint="80"/>
              <w:bottom w:val="single" w:sz="4" w:space="0" w:color="auto"/>
            </w:tcBorders>
            <w:hideMark/>
          </w:tcPr>
          <w:p w14:paraId="0B2A5343" w14:textId="5FCD8C75"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avg</w:t>
            </w:r>
          </w:p>
        </w:tc>
        <w:tc>
          <w:tcPr>
            <w:tcW w:w="1455" w:type="dxa"/>
            <w:tcBorders>
              <w:top w:val="single" w:sz="4" w:space="0" w:color="7F7F7F" w:themeColor="text1" w:themeTint="80"/>
              <w:bottom w:val="single" w:sz="4" w:space="0" w:color="auto"/>
            </w:tcBorders>
            <w:hideMark/>
          </w:tcPr>
          <w:p w14:paraId="71C8F29A" w14:textId="18084749"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proofErr w:type="spellStart"/>
            <w:r w:rsidRPr="00546468">
              <w:rPr>
                <w:rFonts w:ascii="Didot" w:hAnsi="Didot" w:cs="Didot" w:hint="cs"/>
                <w:sz w:val="18"/>
                <w:szCs w:val="18"/>
              </w:rPr>
              <w:t>sd</w:t>
            </w:r>
            <w:proofErr w:type="spellEnd"/>
          </w:p>
        </w:tc>
        <w:tc>
          <w:tcPr>
            <w:tcW w:w="255" w:type="dxa"/>
            <w:tcBorders>
              <w:top w:val="single" w:sz="4" w:space="0" w:color="7F7F7F" w:themeColor="text1" w:themeTint="80"/>
              <w:bottom w:val="single" w:sz="4" w:space="0" w:color="auto"/>
            </w:tcBorders>
            <w:hideMark/>
          </w:tcPr>
          <w:p w14:paraId="450FDFCD" w14:textId="1CA6D320"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min</w:t>
            </w:r>
          </w:p>
        </w:tc>
        <w:tc>
          <w:tcPr>
            <w:tcW w:w="300" w:type="dxa"/>
            <w:tcBorders>
              <w:top w:val="single" w:sz="4" w:space="0" w:color="7F7F7F" w:themeColor="text1" w:themeTint="80"/>
              <w:bottom w:val="single" w:sz="4" w:space="0" w:color="auto"/>
            </w:tcBorders>
            <w:hideMark/>
          </w:tcPr>
          <w:p w14:paraId="0D099DDB" w14:textId="1756E6A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max</w:t>
            </w:r>
          </w:p>
        </w:tc>
        <w:tc>
          <w:tcPr>
            <w:tcW w:w="405" w:type="dxa"/>
            <w:tcBorders>
              <w:top w:val="single" w:sz="4" w:space="0" w:color="7F7F7F" w:themeColor="text1" w:themeTint="80"/>
              <w:bottom w:val="single" w:sz="4" w:space="0" w:color="auto"/>
            </w:tcBorders>
            <w:hideMark/>
          </w:tcPr>
          <w:p w14:paraId="44F9A0FE" w14:textId="7501D4C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Samples </w:t>
            </w:r>
            <w:r w:rsidRPr="00546468">
              <w:rPr>
                <w:rFonts w:ascii="Didot" w:hAnsi="Didot" w:cs="Didot" w:hint="cs"/>
                <w:sz w:val="18"/>
                <w:szCs w:val="18"/>
              </w:rPr>
              <w:t>count</w:t>
            </w:r>
          </w:p>
        </w:tc>
      </w:tr>
      <w:tr w:rsidR="00546468" w:rsidRPr="00FB2E5E" w14:paraId="6E37433B" w14:textId="77777777" w:rsidTr="00546468">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auto"/>
              <w:bottom w:val="nil"/>
            </w:tcBorders>
            <w:hideMark/>
          </w:tcPr>
          <w:p w14:paraId="5CEF5D47" w14:textId="77777777" w:rsidR="00546468" w:rsidRPr="00546468" w:rsidRDefault="00546468" w:rsidP="00546468">
            <w:pPr>
              <w:snapToGrid w:val="0"/>
              <w:spacing w:before="120" w:after="240"/>
              <w:jc w:val="center"/>
              <w:rPr>
                <w:rFonts w:ascii="Didot" w:hAnsi="Didot" w:cs="Didot" w:hint="cs"/>
                <w:sz w:val="18"/>
                <w:szCs w:val="18"/>
              </w:rPr>
            </w:pPr>
            <w:r w:rsidRPr="00546468">
              <w:rPr>
                <w:rFonts w:ascii="Didot" w:hAnsi="Didot" w:cs="Didot" w:hint="cs"/>
                <w:sz w:val="18"/>
                <w:szCs w:val="18"/>
              </w:rPr>
              <w:t>Female</w:t>
            </w:r>
          </w:p>
        </w:tc>
        <w:tc>
          <w:tcPr>
            <w:tcW w:w="1455" w:type="dxa"/>
            <w:tcBorders>
              <w:top w:val="single" w:sz="4" w:space="0" w:color="auto"/>
              <w:bottom w:val="nil"/>
            </w:tcBorders>
            <w:hideMark/>
          </w:tcPr>
          <w:p w14:paraId="65DA4D13"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46.65968586387400</w:t>
            </w:r>
          </w:p>
        </w:tc>
        <w:tc>
          <w:tcPr>
            <w:tcW w:w="1455" w:type="dxa"/>
            <w:tcBorders>
              <w:top w:val="single" w:sz="4" w:space="0" w:color="auto"/>
              <w:bottom w:val="nil"/>
            </w:tcBorders>
            <w:hideMark/>
          </w:tcPr>
          <w:p w14:paraId="02CBBB68"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40.709554004793800</w:t>
            </w:r>
          </w:p>
        </w:tc>
        <w:tc>
          <w:tcPr>
            <w:tcW w:w="255" w:type="dxa"/>
            <w:tcBorders>
              <w:top w:val="single" w:sz="4" w:space="0" w:color="auto"/>
              <w:bottom w:val="nil"/>
            </w:tcBorders>
            <w:hideMark/>
          </w:tcPr>
          <w:p w14:paraId="5CE12EAA"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36</w:t>
            </w:r>
          </w:p>
        </w:tc>
        <w:tc>
          <w:tcPr>
            <w:tcW w:w="300" w:type="dxa"/>
            <w:tcBorders>
              <w:top w:val="single" w:sz="4" w:space="0" w:color="auto"/>
              <w:bottom w:val="nil"/>
            </w:tcBorders>
            <w:hideMark/>
          </w:tcPr>
          <w:p w14:paraId="45C81E34"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234</w:t>
            </w:r>
          </w:p>
        </w:tc>
        <w:tc>
          <w:tcPr>
            <w:tcW w:w="405" w:type="dxa"/>
            <w:tcBorders>
              <w:top w:val="single" w:sz="4" w:space="0" w:color="auto"/>
              <w:bottom w:val="nil"/>
            </w:tcBorders>
            <w:hideMark/>
          </w:tcPr>
          <w:p w14:paraId="293B97B2"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91</w:t>
            </w:r>
          </w:p>
        </w:tc>
      </w:tr>
      <w:tr w:rsidR="00546468" w:rsidRPr="00FB2E5E" w14:paraId="5E9E60D0" w14:textId="77777777" w:rsidTr="00546468">
        <w:trPr>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nil"/>
              <w:bottom w:val="single" w:sz="4" w:space="0" w:color="auto"/>
            </w:tcBorders>
            <w:hideMark/>
          </w:tcPr>
          <w:p w14:paraId="591B17C8" w14:textId="77777777" w:rsidR="00546468" w:rsidRPr="00546468" w:rsidRDefault="00546468" w:rsidP="00546468">
            <w:pPr>
              <w:snapToGrid w:val="0"/>
              <w:spacing w:before="120" w:after="240"/>
              <w:jc w:val="center"/>
              <w:rPr>
                <w:rFonts w:ascii="Didot" w:hAnsi="Didot" w:cs="Didot" w:hint="cs"/>
                <w:sz w:val="18"/>
                <w:szCs w:val="18"/>
              </w:rPr>
            </w:pPr>
            <w:r w:rsidRPr="00546468">
              <w:rPr>
                <w:rFonts w:ascii="Didot" w:hAnsi="Didot" w:cs="Didot" w:hint="cs"/>
                <w:sz w:val="18"/>
                <w:szCs w:val="18"/>
              </w:rPr>
              <w:t>Male</w:t>
            </w:r>
          </w:p>
        </w:tc>
        <w:tc>
          <w:tcPr>
            <w:tcW w:w="1455" w:type="dxa"/>
            <w:tcBorders>
              <w:top w:val="nil"/>
              <w:bottom w:val="single" w:sz="4" w:space="0" w:color="auto"/>
            </w:tcBorders>
            <w:hideMark/>
          </w:tcPr>
          <w:p w14:paraId="7F6C3C5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40.00224215246600</w:t>
            </w:r>
          </w:p>
        </w:tc>
        <w:tc>
          <w:tcPr>
            <w:tcW w:w="1455" w:type="dxa"/>
            <w:tcBorders>
              <w:top w:val="nil"/>
              <w:bottom w:val="single" w:sz="4" w:space="0" w:color="auto"/>
            </w:tcBorders>
            <w:hideMark/>
          </w:tcPr>
          <w:p w14:paraId="76535933"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40.03259047628670</w:t>
            </w:r>
          </w:p>
        </w:tc>
        <w:tc>
          <w:tcPr>
            <w:tcW w:w="255" w:type="dxa"/>
            <w:tcBorders>
              <w:top w:val="nil"/>
              <w:bottom w:val="single" w:sz="4" w:space="0" w:color="auto"/>
            </w:tcBorders>
            <w:hideMark/>
          </w:tcPr>
          <w:p w14:paraId="7691EEF0"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55</w:t>
            </w:r>
          </w:p>
        </w:tc>
        <w:tc>
          <w:tcPr>
            <w:tcW w:w="300" w:type="dxa"/>
            <w:tcBorders>
              <w:top w:val="nil"/>
              <w:bottom w:val="single" w:sz="4" w:space="0" w:color="auto"/>
            </w:tcBorders>
            <w:hideMark/>
          </w:tcPr>
          <w:p w14:paraId="57885F4D"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233</w:t>
            </w:r>
          </w:p>
        </w:tc>
        <w:tc>
          <w:tcPr>
            <w:tcW w:w="405" w:type="dxa"/>
            <w:tcBorders>
              <w:top w:val="nil"/>
              <w:bottom w:val="single" w:sz="4" w:space="0" w:color="auto"/>
            </w:tcBorders>
            <w:hideMark/>
          </w:tcPr>
          <w:p w14:paraId="25BCFF6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892</w:t>
            </w:r>
          </w:p>
        </w:tc>
      </w:tr>
    </w:tbl>
    <w:p w14:paraId="30687EBF" w14:textId="77777777" w:rsidR="00546468" w:rsidRPr="00FB2E5E" w:rsidRDefault="00546468" w:rsidP="00546468">
      <w:pPr>
        <w:rPr>
          <w:rFonts w:ascii="Didot" w:eastAsia="Calibri" w:hAnsi="Didot" w:cs="Didot" w:hint="cs"/>
        </w:rPr>
      </w:pPr>
    </w:p>
    <w:p w14:paraId="30370CC4" w14:textId="77777777" w:rsidR="00546468" w:rsidRPr="00FB2E5E" w:rsidRDefault="00546468" w:rsidP="00546468">
      <w:pPr>
        <w:rPr>
          <w:rFonts w:ascii="Didot" w:eastAsia="Calibri" w:hAnsi="Didot" w:cs="Didot" w:hint="cs"/>
        </w:rPr>
      </w:pPr>
    </w:p>
    <w:p w14:paraId="0FAA33FB" w14:textId="2DD2C355"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1CFD6751" w:rsidRPr="00FB2E5E">
        <w:rPr>
          <w:rFonts w:ascii="Didot" w:eastAsia="Calibri" w:hAnsi="Didot" w:cs="Didot" w:hint="cs"/>
          <w:szCs w:val="22"/>
        </w:rPr>
        <w:t>2</w:t>
      </w:r>
      <w:r w:rsidRPr="00FB2E5E">
        <w:rPr>
          <w:rFonts w:ascii="Didot" w:eastAsia="Calibri" w:hAnsi="Didot" w:cs="Didot" w:hint="cs"/>
          <w:szCs w:val="22"/>
        </w:rPr>
        <w:t xml:space="preserve">.3. cognitive impairment         </w:t>
      </w:r>
    </w:p>
    <w:p w14:paraId="326648BF" w14:textId="793CE52B" w:rsidR="00EA535E" w:rsidRPr="00FB2E5E" w:rsidRDefault="00901B98"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plore the association between MPH effectiveness and cognitive impairment among the participants, we conducted a Fisher's Exact test. The cognitive impairment variable was derived as a binary vector from the SPARK cohort: 0 denoting no cognitive impairment and 1 indicating cognitive impairment. This variable served as a predictor for multiple measurements in the participants. The table below presents a summary of the sample included in this section.</w:t>
      </w:r>
    </w:p>
    <w:p w14:paraId="42859408" w14:textId="27F0BDB7" w:rsidR="001D4703" w:rsidRPr="00FB2E5E" w:rsidRDefault="001D4703" w:rsidP="008573D8">
      <w:pPr>
        <w:pStyle w:val="Caption"/>
        <w:keepNext/>
        <w:jc w:val="center"/>
        <w:rPr>
          <w:rFonts w:ascii="Didot" w:hAnsi="Didot" w:cs="Didot" w:hint="cs"/>
          <w:b/>
          <w:bCs/>
        </w:rPr>
      </w:pPr>
      <w:r w:rsidRPr="00FB2E5E">
        <w:rPr>
          <w:rFonts w:ascii="Didot" w:hAnsi="Didot" w:cs="Didot" w:hint="cs"/>
          <w:b/>
          <w:bCs/>
        </w:rPr>
        <w:t xml:space="preserve">Table </w:t>
      </w:r>
      <w:r w:rsidRPr="00FB2E5E">
        <w:rPr>
          <w:rFonts w:ascii="Didot" w:hAnsi="Didot" w:cs="Didot" w:hint="cs"/>
          <w:b/>
          <w:bCs/>
        </w:rPr>
        <w:fldChar w:fldCharType="begin"/>
      </w:r>
      <w:r w:rsidRPr="00FB2E5E">
        <w:rPr>
          <w:rFonts w:ascii="Didot" w:hAnsi="Didot" w:cs="Didot" w:hint="cs"/>
          <w:b/>
          <w:bCs/>
        </w:rPr>
        <w:instrText xml:space="preserve"> SEQ Table \* ARABIC </w:instrText>
      </w:r>
      <w:r w:rsidRPr="00FB2E5E">
        <w:rPr>
          <w:rFonts w:ascii="Didot" w:hAnsi="Didot" w:cs="Didot" w:hint="cs"/>
          <w:b/>
          <w:bCs/>
        </w:rPr>
        <w:fldChar w:fldCharType="separate"/>
      </w:r>
      <w:r w:rsidR="0041034C" w:rsidRPr="00FB2E5E">
        <w:rPr>
          <w:rFonts w:ascii="Didot" w:hAnsi="Didot" w:cs="Didot" w:hint="cs"/>
          <w:b/>
          <w:bCs/>
          <w:noProof/>
        </w:rPr>
        <w:t>2</w:t>
      </w:r>
      <w:r w:rsidRPr="00FB2E5E">
        <w:rPr>
          <w:rFonts w:ascii="Didot" w:hAnsi="Didot" w:cs="Didot" w:hint="cs"/>
          <w:b/>
          <w:bCs/>
        </w:rPr>
        <w:fldChar w:fldCharType="end"/>
      </w:r>
      <w:r w:rsidRPr="00FB2E5E">
        <w:rPr>
          <w:rFonts w:ascii="Didot" w:hAnsi="Didot" w:cs="Didot" w:hint="cs"/>
          <w:b/>
          <w:bCs/>
        </w:rPr>
        <w:t xml:space="preserve"> cognitive impairment counts for participants </w:t>
      </w:r>
      <w:r w:rsidRPr="00FB2E5E">
        <w:rPr>
          <w:rFonts w:ascii="Didot" w:hAnsi="Didot" w:cs="Didot" w:hint="cs"/>
          <w:b/>
          <w:bCs/>
          <w:noProof/>
        </w:rPr>
        <w:t>with reported MPH effectiveness</w:t>
      </w:r>
    </w:p>
    <w:tbl>
      <w:tblPr>
        <w:tblStyle w:val="PlainTable2"/>
        <w:tblW w:w="0" w:type="auto"/>
        <w:jc w:val="center"/>
        <w:tblLayout w:type="fixed"/>
        <w:tblLook w:val="06A0" w:firstRow="1" w:lastRow="0" w:firstColumn="1" w:lastColumn="0" w:noHBand="1" w:noVBand="1"/>
      </w:tblPr>
      <w:tblGrid>
        <w:gridCol w:w="2835"/>
        <w:gridCol w:w="909"/>
        <w:gridCol w:w="795"/>
      </w:tblGrid>
      <w:tr w:rsidR="2AC9F6CA" w:rsidRPr="00FB2E5E" w14:paraId="247EB5EE" w14:textId="77777777" w:rsidTr="008573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3D27639" w14:textId="45F1D812"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w:t>
            </w:r>
          </w:p>
        </w:tc>
        <w:tc>
          <w:tcPr>
            <w:tcW w:w="909" w:type="dxa"/>
          </w:tcPr>
          <w:p w14:paraId="4D63F5B9" w14:textId="69FB1276"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No</w:t>
            </w:r>
          </w:p>
        </w:tc>
        <w:tc>
          <w:tcPr>
            <w:tcW w:w="795" w:type="dxa"/>
          </w:tcPr>
          <w:p w14:paraId="0A95E101" w14:textId="54B85F8D"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Yes</w:t>
            </w:r>
          </w:p>
        </w:tc>
      </w:tr>
      <w:tr w:rsidR="2AC9F6CA" w:rsidRPr="00FB2E5E" w14:paraId="60A4AA2C"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3FD2168A" w14:textId="52E63F34"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PH effect</w:t>
            </w:r>
          </w:p>
        </w:tc>
        <w:tc>
          <w:tcPr>
            <w:tcW w:w="909" w:type="dxa"/>
          </w:tcPr>
          <w:p w14:paraId="55C098EF" w14:textId="61700744"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48</w:t>
            </w:r>
          </w:p>
        </w:tc>
        <w:tc>
          <w:tcPr>
            <w:tcW w:w="795" w:type="dxa"/>
          </w:tcPr>
          <w:p w14:paraId="6F020835" w14:textId="76546AB3"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862</w:t>
            </w:r>
          </w:p>
        </w:tc>
      </w:tr>
      <w:tr w:rsidR="2AC9F6CA" w:rsidRPr="00FB2E5E" w14:paraId="01432D0B"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936C4D7" w14:textId="65010421"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erived_cog_impair</w:t>
            </w:r>
          </w:p>
        </w:tc>
        <w:tc>
          <w:tcPr>
            <w:tcW w:w="909" w:type="dxa"/>
          </w:tcPr>
          <w:p w14:paraId="16C14992" w14:textId="6F52232A"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93</w:t>
            </w:r>
          </w:p>
        </w:tc>
        <w:tc>
          <w:tcPr>
            <w:tcW w:w="795" w:type="dxa"/>
          </w:tcPr>
          <w:p w14:paraId="3F410D1C" w14:textId="4971896D"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817</w:t>
            </w:r>
          </w:p>
        </w:tc>
      </w:tr>
    </w:tbl>
    <w:p w14:paraId="5FAE9EA6" w14:textId="4A03C434"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3D915471" w:rsidRPr="00FB2E5E">
        <w:rPr>
          <w:rFonts w:ascii="Didot" w:eastAsia="Calibri" w:hAnsi="Didot" w:cs="Didot" w:hint="cs"/>
          <w:szCs w:val="22"/>
        </w:rPr>
        <w:t>2</w:t>
      </w:r>
      <w:r w:rsidRPr="00FB2E5E">
        <w:rPr>
          <w:rFonts w:ascii="Didot" w:eastAsia="Calibri" w:hAnsi="Didot" w:cs="Didot" w:hint="cs"/>
          <w:szCs w:val="22"/>
        </w:rPr>
        <w:t>.4. polygenic scores</w:t>
      </w:r>
    </w:p>
    <w:p w14:paraId="3676B8F3" w14:textId="4CCECF25" w:rsidR="451918C9" w:rsidRPr="00FB2E5E" w:rsidRDefault="00901B98"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fter adjusting the polygenic scores (PGS) for all ABCD and SPARK participants using the first five genetic principal components, we specifically included participants who had reported MPH effectiveness in the SPARK dataset. Subsequently, we examined the </w:t>
      </w:r>
      <w:r w:rsidRPr="00FB2E5E">
        <w:rPr>
          <w:rFonts w:ascii="Didot" w:eastAsia="Calibri" w:hAnsi="Didot" w:cs="Didot" w:hint="cs"/>
          <w:color w:val="000000" w:themeColor="text1"/>
        </w:rPr>
        <w:lastRenderedPageBreak/>
        <w:t>correlation between PGS and MPH effectiveness using the '</w:t>
      </w:r>
      <w:proofErr w:type="gramStart"/>
      <w:r w:rsidRPr="00FB2E5E">
        <w:rPr>
          <w:rFonts w:ascii="Didot" w:eastAsia="Calibri" w:hAnsi="Didot" w:cs="Didot" w:hint="cs"/>
          <w:color w:val="000000" w:themeColor="text1"/>
        </w:rPr>
        <w:t>cor(</w:t>
      </w:r>
      <w:proofErr w:type="gramEnd"/>
      <w:r w:rsidRPr="00FB2E5E">
        <w:rPr>
          <w:rFonts w:ascii="Didot" w:eastAsia="Calibri" w:hAnsi="Didot" w:cs="Didot" w:hint="cs"/>
          <w:color w:val="000000" w:themeColor="text1"/>
        </w:rPr>
        <w:t xml:space="preserve">)' function in R. The reported values in </w:t>
      </w:r>
      <w:r w:rsidR="451918C9" w:rsidRPr="00FB2E5E">
        <w:rPr>
          <w:rFonts w:ascii="Didot" w:eastAsia="Calibri" w:hAnsi="Didot" w:cs="Didot" w:hint="cs"/>
          <w:color w:val="FF0000"/>
        </w:rPr>
        <w:t xml:space="preserve">Figure 1-C </w:t>
      </w:r>
      <w:r w:rsidR="0019641A" w:rsidRPr="00FB2E5E">
        <w:rPr>
          <w:rFonts w:ascii="Didot" w:eastAsia="Calibri" w:hAnsi="Didot" w:cs="Didot" w:hint="cs"/>
          <w:color w:val="000000" w:themeColor="text1"/>
        </w:rPr>
        <w:t xml:space="preserve">represent the Spearman's </w:t>
      </w:r>
      <w:r w:rsidR="00024CF0" w:rsidRPr="00FB2E5E">
        <w:rPr>
          <w:rFonts w:ascii="Didot" w:eastAsia="Calibri" w:hAnsi="Didot" w:cs="Didot" w:hint="cs"/>
          <w:color w:val="000000" w:themeColor="text1"/>
        </w:rPr>
        <w:t xml:space="preserve">rank-based </w:t>
      </w:r>
      <w:r w:rsidR="0019641A" w:rsidRPr="00FB2E5E">
        <w:rPr>
          <w:rFonts w:ascii="Didot" w:eastAsia="Calibri" w:hAnsi="Didot" w:cs="Didot" w:hint="cs"/>
          <w:color w:val="000000" w:themeColor="text1"/>
        </w:rPr>
        <w:t>correlation coefficient</w:t>
      </w:r>
      <w:r w:rsidR="00024CF0" w:rsidRPr="00FB2E5E">
        <w:rPr>
          <w:rFonts w:ascii="Didot" w:eastAsia="Calibri" w:hAnsi="Didot" w:cs="Didot" w:hint="cs"/>
          <w:color w:val="000000" w:themeColor="text1"/>
        </w:rPr>
        <w:t>s</w:t>
      </w:r>
      <w:r w:rsidR="0019641A" w:rsidRPr="00FB2E5E">
        <w:rPr>
          <w:rFonts w:ascii="Didot" w:eastAsia="Calibri" w:hAnsi="Didot" w:cs="Didot" w:hint="cs"/>
          <w:color w:val="000000" w:themeColor="text1"/>
        </w:rPr>
        <w:t xml:space="preserve"> along with their nominal p-values.</w:t>
      </w:r>
    </w:p>
    <w:p w14:paraId="5A2B4487" w14:textId="0569EFF1" w:rsidR="451918C9" w:rsidRPr="00FB2E5E" w:rsidRDefault="451918C9" w:rsidP="00DA5697">
      <w:pPr>
        <w:pStyle w:val="Heading2"/>
        <w:rPr>
          <w:rFonts w:ascii="Didot" w:hAnsi="Didot" w:cs="Didot" w:hint="cs"/>
        </w:rPr>
      </w:pPr>
      <w:r w:rsidRPr="00FB2E5E">
        <w:rPr>
          <w:rFonts w:ascii="Didot" w:eastAsia="Calibri Light" w:hAnsi="Didot" w:cs="Didot" w:hint="cs"/>
        </w:rPr>
        <w:t>5.</w:t>
      </w:r>
      <w:r w:rsidR="0CC10C87" w:rsidRPr="00FB2E5E">
        <w:rPr>
          <w:rFonts w:ascii="Didot" w:eastAsia="Calibri Light" w:hAnsi="Didot" w:cs="Didot" w:hint="cs"/>
        </w:rPr>
        <w:t>3</w:t>
      </w:r>
      <w:r w:rsidRPr="00FB2E5E">
        <w:rPr>
          <w:rFonts w:ascii="Didot" w:eastAsia="Calibri Light" w:hAnsi="Didot" w:cs="Didot" w:hint="cs"/>
        </w:rPr>
        <w:t>.</w:t>
      </w:r>
      <w:r w:rsidRPr="00FB2E5E">
        <w:rPr>
          <w:rFonts w:ascii="Didot" w:eastAsia="Times New Roman" w:hAnsi="Didot" w:cs="Didot" w:hint="cs"/>
        </w:rPr>
        <w:t xml:space="preserve"> </w:t>
      </w:r>
      <w:r w:rsidRPr="00FB2E5E">
        <w:rPr>
          <w:rFonts w:ascii="Didot" w:eastAsia="Calibri Light" w:hAnsi="Didot" w:cs="Didot" w:hint="cs"/>
        </w:rPr>
        <w:t xml:space="preserve">ABCD cohort </w:t>
      </w:r>
    </w:p>
    <w:p w14:paraId="7F2D59F3" w14:textId="09E0ADE0" w:rsidR="005A7AC7" w:rsidRPr="00FB2E5E" w:rsidRDefault="0019641A" w:rsidP="005A7AC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he present study utilized data from the Adolescent Brain Cognitive Development (ABCD) dataset</w:t>
      </w:r>
      <w:r w:rsidR="00F47874" w:rsidRPr="00FB2E5E">
        <w:rPr>
          <w:rFonts w:ascii="Didot" w:eastAsia="Calibri" w:hAnsi="Didot" w:cs="Didot" w:hint="cs"/>
          <w:color w:val="000000" w:themeColor="text1"/>
        </w:rPr>
        <w:t>, release 5.0</w:t>
      </w:r>
      <w:r w:rsidRPr="00FB2E5E">
        <w:rPr>
          <w:rFonts w:ascii="Didot" w:eastAsia="Calibri" w:hAnsi="Didot" w:cs="Didot" w:hint="cs"/>
          <w:color w:val="000000" w:themeColor="text1"/>
        </w:rPr>
        <w:t>, a comprehensive and longitudinal study conducted in the United States. The primary objective of the ABCD dataset is to examine brain development in relation to behavioral, cognitive, and social outcomes among adolescents. The dataset comprises a diverse sample of over 11,000 children, initially aged 9 to 10 years at baseline, who are followed through adolescence with multiple assessments conducted over several years. These assessments cover a wide range of domains, including neuroimaging, neurocognitive testing, psychosocial questionnaires, and physical health measures. By incorporating these various assessments, the ABCD study provides a multidimensional dataset that facilitates investigations into different aspects of brain development and associated outcomes during the crucial period of adolescence.</w:t>
      </w:r>
    </w:p>
    <w:p w14:paraId="1897F441" w14:textId="5997F8D5" w:rsidR="451918C9" w:rsidRPr="00FB2E5E" w:rsidRDefault="0CCACFD7" w:rsidP="00EA535E">
      <w:pPr>
        <w:pStyle w:val="Heading3"/>
        <w:snapToGrid w:val="0"/>
        <w:spacing w:before="120" w:after="240"/>
        <w:jc w:val="both"/>
        <w:rPr>
          <w:rFonts w:ascii="Didot" w:hAnsi="Didot" w:cs="Didot" w:hint="cs"/>
          <w:szCs w:val="22"/>
        </w:rPr>
      </w:pPr>
      <w:r w:rsidRPr="00FB2E5E">
        <w:rPr>
          <w:rFonts w:ascii="Didot" w:hAnsi="Didot" w:cs="Didot" w:hint="cs"/>
          <w:szCs w:val="22"/>
        </w:rPr>
        <w:t xml:space="preserve">5.3.1. </w:t>
      </w:r>
      <w:r w:rsidR="451918C9" w:rsidRPr="00FB2E5E">
        <w:rPr>
          <w:rFonts w:ascii="Didot" w:hAnsi="Didot" w:cs="Didot" w:hint="cs"/>
          <w:szCs w:val="22"/>
        </w:rPr>
        <w:t xml:space="preserve">Stop signal fMRI </w:t>
      </w:r>
      <w:r w:rsidR="001332FF" w:rsidRPr="00FB2E5E">
        <w:rPr>
          <w:rFonts w:ascii="Didot" w:hAnsi="Didot" w:cs="Didot" w:hint="cs"/>
          <w:szCs w:val="22"/>
        </w:rPr>
        <w:t>task.</w:t>
      </w:r>
      <w:r w:rsidR="451918C9" w:rsidRPr="00FB2E5E">
        <w:rPr>
          <w:rFonts w:ascii="Didot" w:hAnsi="Didot" w:cs="Didot" w:hint="cs"/>
          <w:szCs w:val="22"/>
        </w:rPr>
        <w:t xml:space="preserve"> </w:t>
      </w:r>
    </w:p>
    <w:p w14:paraId="120CFE1E" w14:textId="3912FED9" w:rsidR="451918C9"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the ABCD dataset, the Stop Signal fMRI Task (SST) was utilized to assess inhibitory control and impulsivity in adolescents. This task measures the ability to inhibit prepotent responses by presenting participants with a series of go trials where they need to respond quickly to a specific stimulus. On certain trials, a stop signal is presented after the go signal, indicating that participants should inhibit their response. By manipulating the timing of the stop signal, researchers can estimate the stop signal reaction time (SSRT), which reflects the individual's ability to successfully inhibit their responses. The SST provides valuable insights into the neural mechanisms underlying inhibitory control and impulsivity, contributing to the understanding of cognitive processes related to behavioral regulation in the ABCD study.</w:t>
      </w:r>
      <w:r w:rsidR="451918C9" w:rsidRPr="00FB2E5E">
        <w:rPr>
          <w:rFonts w:ascii="Didot" w:eastAsia="Calibri" w:hAnsi="Didot" w:cs="Didot" w:hint="cs"/>
          <w:color w:val="000000" w:themeColor="text1"/>
        </w:rPr>
        <w:t xml:space="preserve"> </w:t>
      </w:r>
    </w:p>
    <w:p w14:paraId="24D3F85C" w14:textId="28C7AF2A" w:rsidR="00EA535E"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During the SST, typically two trial runs are conducted to familiarize participants with the task and obtain reliable measurements of inhibitory control. The first trial run serves as an introduction to the task instructions and structure, allowing participants to become comfortable and understand the requirements for response inhibition. For this analysis, we focused on the data from the first run since most participants did not complete the second run. </w:t>
      </w:r>
      <w:r w:rsidR="451918C9" w:rsidRPr="00FB2E5E">
        <w:rPr>
          <w:rFonts w:ascii="Didot" w:eastAsia="Calibri" w:hAnsi="Didot" w:cs="Didot" w:hint="cs"/>
          <w:color w:val="000000" w:themeColor="text1"/>
        </w:rPr>
        <w:t xml:space="preserve"> </w:t>
      </w:r>
    </w:p>
    <w:p w14:paraId="1206EA4A" w14:textId="769CC170" w:rsidR="00EA535E" w:rsidRPr="00FB2E5E" w:rsidRDefault="0019641A" w:rsidP="00460DFB">
      <w:pPr>
        <w:snapToGrid w:val="0"/>
        <w:spacing w:before="120" w:after="240"/>
        <w:jc w:val="both"/>
        <w:rPr>
          <w:rFonts w:ascii="Didot" w:hAnsi="Didot" w:cs="Didot" w:hint="cs"/>
        </w:rPr>
      </w:pPr>
      <w:r w:rsidRPr="00FB2E5E">
        <w:rPr>
          <w:rFonts w:ascii="Didot" w:eastAsia="Calibri" w:hAnsi="Didot" w:cs="Didot" w:hint="cs"/>
          <w:color w:val="000000" w:themeColor="text1"/>
        </w:rPr>
        <w:t xml:space="preserve">We extracted specific variables of interest from the evaluated SST data as measures of </w:t>
      </w:r>
      <w:r w:rsidRPr="002E0243">
        <w:rPr>
          <w:rFonts w:ascii="Didot" w:eastAsia="Calibri" w:hAnsi="Didot" w:cs="Didot" w:hint="cs"/>
          <w:color w:val="FF0000"/>
        </w:rPr>
        <w:t>attention</w:t>
      </w:r>
      <w:r w:rsidR="002E0243" w:rsidRPr="002E0243">
        <w:rPr>
          <w:rFonts w:ascii="Didot" w:eastAsia="Calibri" w:hAnsi="Didot" w:cs="Didot"/>
          <w:color w:val="FF0000"/>
        </w:rPr>
        <w:t>/action-inhibition</w:t>
      </w:r>
      <w:r w:rsidRPr="00FB2E5E">
        <w:rPr>
          <w:rFonts w:ascii="Didot" w:eastAsia="Calibri" w:hAnsi="Didot" w:cs="Didot" w:hint="cs"/>
          <w:color w:val="000000" w:themeColor="text1"/>
        </w:rPr>
        <w:t xml:space="preserve">. These variables include the number of </w:t>
      </w:r>
      <w:r w:rsidRPr="002E0243">
        <w:rPr>
          <w:rFonts w:ascii="Didot" w:eastAsia="Calibri" w:hAnsi="Didot" w:cs="Didot" w:hint="cs"/>
          <w:color w:val="FF0000"/>
        </w:rPr>
        <w:t xml:space="preserve">correct </w:t>
      </w:r>
      <w:r w:rsidR="002E0243" w:rsidRPr="002E0243">
        <w:rPr>
          <w:rFonts w:ascii="Didot" w:eastAsia="Calibri" w:hAnsi="Didot" w:cs="Didot"/>
          <w:color w:val="FF0000"/>
        </w:rPr>
        <w:t>stop</w:t>
      </w:r>
      <w:r w:rsidRPr="002E0243">
        <w:rPr>
          <w:rFonts w:ascii="Didot" w:eastAsia="Calibri" w:hAnsi="Didot" w:cs="Didot" w:hint="cs"/>
          <w:color w:val="FF0000"/>
        </w:rPr>
        <w:t xml:space="preserve"> answers within the specified time, the number of no responses on go trials, and the number of stop signal doesn't stop trials</w:t>
      </w:r>
      <w:r w:rsidRPr="00FB2E5E">
        <w:rPr>
          <w:rFonts w:ascii="Didot" w:eastAsia="Calibri" w:hAnsi="Didot" w:cs="Didot" w:hint="cs"/>
          <w:color w:val="000000" w:themeColor="text1"/>
        </w:rPr>
        <w:t xml:space="preserve">. </w:t>
      </w:r>
      <w:r w:rsidR="451918C9" w:rsidRPr="00FB2E5E">
        <w:rPr>
          <w:rFonts w:ascii="Didot" w:eastAsia="Calibri" w:hAnsi="Didot" w:cs="Didot" w:hint="cs"/>
          <w:color w:val="000000" w:themeColor="text1"/>
        </w:rPr>
        <w:t xml:space="preserve"> </w:t>
      </w:r>
    </w:p>
    <w:p w14:paraId="08D119A4" w14:textId="7E745DC2" w:rsidR="2AC9F6CA"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lastRenderedPageBreak/>
        <w:t>These variables were found to have a significant correlation with the interview age of the participants</w:t>
      </w:r>
      <w:r w:rsidR="00016B44" w:rsidRPr="00FB2E5E">
        <w:rPr>
          <w:rFonts w:ascii="Didot" w:eastAsia="Calibri" w:hAnsi="Didot" w:cs="Didot" w:hint="cs"/>
          <w:color w:val="000000" w:themeColor="text1"/>
        </w:rPr>
        <w:t>, and their sex</w:t>
      </w:r>
      <w:r w:rsidRPr="00FB2E5E">
        <w:rPr>
          <w:rFonts w:ascii="Didot" w:eastAsia="Calibri" w:hAnsi="Didot" w:cs="Didot" w:hint="cs"/>
          <w:color w:val="000000" w:themeColor="text1"/>
        </w:rPr>
        <w:t xml:space="preserve">. To account for </w:t>
      </w:r>
      <w:r w:rsidR="00016B44" w:rsidRPr="00FB2E5E">
        <w:rPr>
          <w:rFonts w:ascii="Didot" w:eastAsia="Calibri" w:hAnsi="Didot" w:cs="Didot" w:hint="cs"/>
          <w:color w:val="000000" w:themeColor="text1"/>
        </w:rPr>
        <w:t>that</w:t>
      </w:r>
      <w:r w:rsidRPr="00FB2E5E">
        <w:rPr>
          <w:rFonts w:ascii="Didot" w:eastAsia="Calibri" w:hAnsi="Didot" w:cs="Didot" w:hint="cs"/>
          <w:color w:val="000000" w:themeColor="text1"/>
        </w:rPr>
        <w:t xml:space="preserve">, we conducted a regression analysis using the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function in R, fitting the formula glm(y ~ interview_age</w:t>
      </w:r>
      <w:r w:rsidR="00016B44" w:rsidRPr="00FB2E5E">
        <w:rPr>
          <w:rFonts w:ascii="Didot" w:eastAsia="Calibri" w:hAnsi="Didot" w:cs="Didot" w:hint="cs"/>
          <w:color w:val="000000" w:themeColor="text1"/>
        </w:rPr>
        <w:t xml:space="preserve"> + sex + </w:t>
      </w:r>
      <w:proofErr w:type="spellStart"/>
      <w:r w:rsidR="00016B44" w:rsidRPr="00FB2E5E">
        <w:rPr>
          <w:rFonts w:ascii="Didot" w:eastAsia="Calibri" w:hAnsi="Didot" w:cs="Didot" w:hint="cs"/>
          <w:color w:val="000000" w:themeColor="text1"/>
        </w:rPr>
        <w:t>interview_age:sex</w:t>
      </w:r>
      <w:proofErr w:type="spellEnd"/>
      <w:r w:rsidRPr="00FB2E5E">
        <w:rPr>
          <w:rFonts w:ascii="Didot" w:eastAsia="Calibri" w:hAnsi="Didot" w:cs="Didot" w:hint="cs"/>
          <w:color w:val="000000" w:themeColor="text1"/>
        </w:rPr>
        <w:t xml:space="preserve">, family = </w:t>
      </w:r>
      <w:proofErr w:type="spellStart"/>
      <w:r w:rsidRPr="00FB2E5E">
        <w:rPr>
          <w:rFonts w:ascii="Didot" w:eastAsia="Calibri" w:hAnsi="Didot" w:cs="Didot" w:hint="cs"/>
          <w:color w:val="000000" w:themeColor="text1"/>
        </w:rPr>
        <w:t>poisson</w:t>
      </w:r>
      <w:proofErr w:type="spellEnd"/>
      <w:r w:rsidRPr="00FB2E5E">
        <w:rPr>
          <w:rFonts w:ascii="Didot" w:eastAsia="Calibri" w:hAnsi="Didot" w:cs="Didot" w:hint="cs"/>
          <w:color w:val="000000" w:themeColor="text1"/>
        </w:rPr>
        <w:t>()) and obtaining the residuals.</w:t>
      </w:r>
    </w:p>
    <w:p w14:paraId="3D210ECC" w14:textId="02516196" w:rsidR="00AC3CFE" w:rsidRPr="00FB2E5E" w:rsidRDefault="00AC3CFE"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For each one of the questions, we calculated the change (delta) in participant’s performance based on the status of taking MPH or not. The delta was defined as:</w:t>
      </w:r>
      <w:r w:rsidR="00465457"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participant’s score on MPH) - </w:t>
      </w:r>
      <w:r w:rsidRPr="00FB2E5E">
        <w:rPr>
          <w:rFonts w:ascii="Didot" w:eastAsia="Calibri" w:hAnsi="Didot" w:cs="Didot" w:hint="cs"/>
          <w:color w:val="000000" w:themeColor="text1"/>
        </w:rPr>
        <w:t>(participant’s score o</w:t>
      </w:r>
      <w:r w:rsidRPr="00FB2E5E">
        <w:rPr>
          <w:rFonts w:ascii="Didot" w:eastAsia="Calibri" w:hAnsi="Didot" w:cs="Didot" w:hint="cs"/>
          <w:color w:val="000000" w:themeColor="text1"/>
        </w:rPr>
        <w:t>ff</w:t>
      </w:r>
      <w:r w:rsidRPr="00FB2E5E">
        <w:rPr>
          <w:rFonts w:ascii="Didot" w:eastAsia="Calibri" w:hAnsi="Didot" w:cs="Didot" w:hint="cs"/>
          <w:color w:val="000000" w:themeColor="text1"/>
        </w:rPr>
        <w:t xml:space="preserve"> MPH)</w:t>
      </w:r>
    </w:p>
    <w:p w14:paraId="0DCA7F25" w14:textId="30D20EE3" w:rsidR="005A7AC7" w:rsidRDefault="00AC3CFE" w:rsidP="002E0243">
      <w:pPr>
        <w:snapToGrid w:val="0"/>
        <w:spacing w:before="120" w:after="240"/>
        <w:jc w:val="both"/>
        <w:rPr>
          <w:rFonts w:ascii="Didot" w:eastAsia="Calibri" w:hAnsi="Didot" w:cs="Didot"/>
          <w:color w:val="000000" w:themeColor="text1"/>
        </w:rPr>
      </w:pPr>
      <w:r w:rsidRPr="00FB2E5E">
        <w:rPr>
          <w:rFonts w:ascii="Didot" w:eastAsia="Calibri" w:hAnsi="Didot" w:cs="Didot" w:hint="cs"/>
          <w:color w:val="000000" w:themeColor="text1"/>
        </w:rPr>
        <w:t xml:space="preserve">For participants that had multiple measures per MPH status, their score was averaged. </w:t>
      </w:r>
    </w:p>
    <w:p w14:paraId="4AB52D40" w14:textId="77777777" w:rsidR="002E0243" w:rsidRPr="00FB2E5E" w:rsidRDefault="002E0243" w:rsidP="002E0243">
      <w:pPr>
        <w:snapToGrid w:val="0"/>
        <w:spacing w:before="120" w:after="240"/>
        <w:jc w:val="both"/>
        <w:rPr>
          <w:rFonts w:ascii="Didot" w:eastAsia="Calibri" w:hAnsi="Didot" w:cs="Didot" w:hint="cs"/>
          <w:color w:val="000000" w:themeColor="text1"/>
        </w:rPr>
      </w:pPr>
    </w:p>
    <w:tbl>
      <w:tblPr>
        <w:tblStyle w:val="PlainTable2"/>
        <w:tblW w:w="0" w:type="auto"/>
        <w:jc w:val="center"/>
        <w:tblLook w:val="04A0" w:firstRow="1" w:lastRow="0" w:firstColumn="1" w:lastColumn="0" w:noHBand="0" w:noVBand="1"/>
      </w:tblPr>
      <w:tblGrid>
        <w:gridCol w:w="830"/>
        <w:gridCol w:w="1633"/>
        <w:gridCol w:w="1854"/>
        <w:gridCol w:w="1894"/>
        <w:gridCol w:w="547"/>
        <w:gridCol w:w="560"/>
        <w:gridCol w:w="917"/>
      </w:tblGrid>
      <w:tr w:rsidR="002772A7" w:rsidRPr="00FB2E5E" w14:paraId="22EEDDB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549247AA" w14:textId="56BC8761" w:rsidR="002772A7" w:rsidRPr="00FB2E5E" w:rsidRDefault="002772A7" w:rsidP="002772A7">
            <w:pPr>
              <w:snapToGrid w:val="0"/>
              <w:spacing w:before="120" w:after="240"/>
              <w:jc w:val="center"/>
              <w:rPr>
                <w:rFonts w:ascii="Didot" w:eastAsia="Calibri" w:hAnsi="Didot" w:cs="Didot" w:hint="cs"/>
                <w:b/>
                <w:bCs/>
                <w:color w:val="000000" w:themeColor="text1"/>
                <w:sz w:val="18"/>
                <w:szCs w:val="18"/>
              </w:rPr>
            </w:pPr>
            <w:r w:rsidRPr="00FB2E5E">
              <w:rPr>
                <w:rFonts w:ascii="Didot" w:eastAsia="Calibri" w:hAnsi="Didot" w:cs="Didot" w:hint="cs"/>
                <w:b/>
                <w:bCs/>
                <w:color w:val="000000" w:themeColor="text1"/>
                <w:sz w:val="18"/>
                <w:szCs w:val="18"/>
              </w:rPr>
              <w:t>S</w:t>
            </w:r>
            <w:r w:rsidRPr="00FB2E5E">
              <w:rPr>
                <w:rFonts w:ascii="Didot" w:eastAsia="Calibri" w:hAnsi="Didot" w:cs="Didot" w:hint="cs"/>
                <w:b/>
                <w:bCs/>
                <w:color w:val="000000" w:themeColor="text1"/>
                <w:sz w:val="18"/>
                <w:szCs w:val="18"/>
              </w:rPr>
              <w:t>ex</w:t>
            </w:r>
          </w:p>
        </w:tc>
        <w:tc>
          <w:tcPr>
            <w:tcW w:w="1476" w:type="dxa"/>
            <w:tcBorders>
              <w:top w:val="single" w:sz="4" w:space="0" w:color="7F7F7F" w:themeColor="text1" w:themeTint="80"/>
              <w:bottom w:val="single" w:sz="4" w:space="0" w:color="auto"/>
            </w:tcBorders>
            <w:hideMark/>
          </w:tcPr>
          <w:p w14:paraId="0AD435B7" w14:textId="44E336BB"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w:t>
            </w:r>
            <w:r w:rsidRPr="00FB2E5E">
              <w:rPr>
                <w:rFonts w:ascii="Didot" w:eastAsia="Calibri" w:hAnsi="Didot" w:cs="Didot" w:hint="cs"/>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A1D6D66" w14:textId="632A0BE0"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avg</w:t>
            </w:r>
          </w:p>
        </w:tc>
        <w:tc>
          <w:tcPr>
            <w:tcW w:w="1791" w:type="dxa"/>
            <w:tcBorders>
              <w:top w:val="single" w:sz="4" w:space="0" w:color="7F7F7F" w:themeColor="text1" w:themeTint="80"/>
              <w:bottom w:val="single" w:sz="4" w:space="0" w:color="auto"/>
            </w:tcBorders>
            <w:hideMark/>
          </w:tcPr>
          <w:p w14:paraId="25FA9336" w14:textId="54BFB9A4"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proofErr w:type="spellStart"/>
            <w:r w:rsidRPr="00FB2E5E">
              <w:rPr>
                <w:rFonts w:ascii="Didot" w:eastAsia="Calibri" w:hAnsi="Didot" w:cs="Didot" w:hint="cs"/>
                <w:color w:val="000000" w:themeColor="text1"/>
                <w:sz w:val="18"/>
                <w:szCs w:val="18"/>
              </w:rPr>
              <w:t>sd</w:t>
            </w:r>
            <w:proofErr w:type="spellEnd"/>
          </w:p>
        </w:tc>
        <w:tc>
          <w:tcPr>
            <w:tcW w:w="507" w:type="dxa"/>
            <w:tcBorders>
              <w:top w:val="single" w:sz="4" w:space="0" w:color="7F7F7F" w:themeColor="text1" w:themeTint="80"/>
              <w:bottom w:val="single" w:sz="4" w:space="0" w:color="auto"/>
            </w:tcBorders>
            <w:hideMark/>
          </w:tcPr>
          <w:p w14:paraId="18EE3817" w14:textId="5EB1518B"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in</w:t>
            </w:r>
          </w:p>
        </w:tc>
        <w:tc>
          <w:tcPr>
            <w:tcW w:w="537" w:type="dxa"/>
            <w:tcBorders>
              <w:top w:val="single" w:sz="4" w:space="0" w:color="7F7F7F" w:themeColor="text1" w:themeTint="80"/>
              <w:bottom w:val="single" w:sz="4" w:space="0" w:color="auto"/>
            </w:tcBorders>
            <w:hideMark/>
          </w:tcPr>
          <w:p w14:paraId="05EA8A0C" w14:textId="47550B89"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ax</w:t>
            </w:r>
          </w:p>
        </w:tc>
        <w:tc>
          <w:tcPr>
            <w:tcW w:w="837" w:type="dxa"/>
            <w:tcBorders>
              <w:top w:val="single" w:sz="4" w:space="0" w:color="7F7F7F" w:themeColor="text1" w:themeTint="80"/>
              <w:bottom w:val="single" w:sz="4" w:space="0" w:color="auto"/>
            </w:tcBorders>
            <w:hideMark/>
          </w:tcPr>
          <w:p w14:paraId="11BEB0F9" w14:textId="303F42EE"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Samples </w:t>
            </w:r>
            <w:r w:rsidRPr="00FB2E5E">
              <w:rPr>
                <w:rFonts w:ascii="Didot" w:eastAsia="Calibri" w:hAnsi="Didot" w:cs="Didot" w:hint="cs"/>
                <w:color w:val="000000" w:themeColor="text1"/>
                <w:sz w:val="18"/>
                <w:szCs w:val="18"/>
              </w:rPr>
              <w:t>count</w:t>
            </w:r>
          </w:p>
        </w:tc>
      </w:tr>
      <w:tr w:rsidR="002772A7" w:rsidRPr="00FB2E5E" w14:paraId="6663720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40BD78F2"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single" w:sz="4" w:space="0" w:color="auto"/>
              <w:bottom w:val="nil"/>
            </w:tcBorders>
            <w:hideMark/>
          </w:tcPr>
          <w:p w14:paraId="3FD5BB3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single" w:sz="4" w:space="0" w:color="auto"/>
              <w:bottom w:val="nil"/>
            </w:tcBorders>
            <w:hideMark/>
          </w:tcPr>
          <w:p w14:paraId="057C555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13392857142900</w:t>
            </w:r>
          </w:p>
        </w:tc>
        <w:tc>
          <w:tcPr>
            <w:tcW w:w="1791" w:type="dxa"/>
            <w:tcBorders>
              <w:top w:val="single" w:sz="4" w:space="0" w:color="auto"/>
              <w:bottom w:val="nil"/>
            </w:tcBorders>
            <w:hideMark/>
          </w:tcPr>
          <w:p w14:paraId="0DE2F06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437817480140300</w:t>
            </w:r>
          </w:p>
        </w:tc>
        <w:tc>
          <w:tcPr>
            <w:tcW w:w="507" w:type="dxa"/>
            <w:tcBorders>
              <w:top w:val="single" w:sz="4" w:space="0" w:color="auto"/>
              <w:bottom w:val="nil"/>
            </w:tcBorders>
            <w:hideMark/>
          </w:tcPr>
          <w:p w14:paraId="562E6F2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single" w:sz="4" w:space="0" w:color="auto"/>
              <w:bottom w:val="nil"/>
            </w:tcBorders>
            <w:hideMark/>
          </w:tcPr>
          <w:p w14:paraId="4E6BC23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single" w:sz="4" w:space="0" w:color="auto"/>
              <w:bottom w:val="nil"/>
            </w:tcBorders>
            <w:hideMark/>
          </w:tcPr>
          <w:p w14:paraId="170608D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8</w:t>
            </w:r>
          </w:p>
        </w:tc>
      </w:tr>
      <w:tr w:rsidR="002772A7" w:rsidRPr="00FB2E5E" w14:paraId="3C997FB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01AFA9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760D6B7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7BDFCB6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19354838709700</w:t>
            </w:r>
          </w:p>
        </w:tc>
        <w:tc>
          <w:tcPr>
            <w:tcW w:w="1791" w:type="dxa"/>
            <w:tcBorders>
              <w:top w:val="nil"/>
              <w:bottom w:val="nil"/>
            </w:tcBorders>
            <w:hideMark/>
          </w:tcPr>
          <w:p w14:paraId="538B2A4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645288978099800</w:t>
            </w:r>
          </w:p>
        </w:tc>
        <w:tc>
          <w:tcPr>
            <w:tcW w:w="507" w:type="dxa"/>
            <w:tcBorders>
              <w:top w:val="nil"/>
              <w:bottom w:val="nil"/>
            </w:tcBorders>
            <w:hideMark/>
          </w:tcPr>
          <w:p w14:paraId="1CE1A30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17376CEE"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8</w:t>
            </w:r>
          </w:p>
        </w:tc>
        <w:tc>
          <w:tcPr>
            <w:tcW w:w="837" w:type="dxa"/>
            <w:tcBorders>
              <w:top w:val="nil"/>
              <w:bottom w:val="nil"/>
            </w:tcBorders>
            <w:hideMark/>
          </w:tcPr>
          <w:p w14:paraId="445A9A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w:t>
            </w:r>
          </w:p>
        </w:tc>
      </w:tr>
      <w:tr w:rsidR="002772A7" w:rsidRPr="00FB2E5E" w14:paraId="2733A683"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C5A410"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2433DB1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7468128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0408163265310</w:t>
            </w:r>
          </w:p>
        </w:tc>
        <w:tc>
          <w:tcPr>
            <w:tcW w:w="1791" w:type="dxa"/>
            <w:tcBorders>
              <w:top w:val="nil"/>
              <w:bottom w:val="nil"/>
            </w:tcBorders>
            <w:hideMark/>
          </w:tcPr>
          <w:p w14:paraId="579BF92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483691870682400</w:t>
            </w:r>
          </w:p>
        </w:tc>
        <w:tc>
          <w:tcPr>
            <w:tcW w:w="507" w:type="dxa"/>
            <w:tcBorders>
              <w:top w:val="nil"/>
              <w:bottom w:val="nil"/>
            </w:tcBorders>
            <w:hideMark/>
          </w:tcPr>
          <w:p w14:paraId="15B2D9F0"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095F949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w:t>
            </w:r>
          </w:p>
        </w:tc>
        <w:tc>
          <w:tcPr>
            <w:tcW w:w="837" w:type="dxa"/>
            <w:tcBorders>
              <w:top w:val="nil"/>
              <w:bottom w:val="nil"/>
            </w:tcBorders>
            <w:hideMark/>
          </w:tcPr>
          <w:p w14:paraId="32D36A5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w:t>
            </w:r>
          </w:p>
        </w:tc>
      </w:tr>
      <w:tr w:rsidR="002772A7" w:rsidRPr="00FB2E5E" w14:paraId="2CAD8595"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387C829"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0B1674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778CE21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86458333333300</w:t>
            </w:r>
          </w:p>
        </w:tc>
        <w:tc>
          <w:tcPr>
            <w:tcW w:w="1791" w:type="dxa"/>
            <w:tcBorders>
              <w:top w:val="nil"/>
              <w:bottom w:val="nil"/>
            </w:tcBorders>
            <w:hideMark/>
          </w:tcPr>
          <w:p w14:paraId="72CAC74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18525766971980</w:t>
            </w:r>
          </w:p>
        </w:tc>
        <w:tc>
          <w:tcPr>
            <w:tcW w:w="507" w:type="dxa"/>
            <w:tcBorders>
              <w:top w:val="nil"/>
              <w:bottom w:val="nil"/>
            </w:tcBorders>
            <w:hideMark/>
          </w:tcPr>
          <w:p w14:paraId="684CB64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61FAA66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67CD9B1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0</w:t>
            </w:r>
          </w:p>
        </w:tc>
      </w:tr>
      <w:tr w:rsidR="002772A7" w:rsidRPr="00FB2E5E" w14:paraId="5F99E1AC"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7EA6CFD"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1763E0C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6DB40FD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17857142857100</w:t>
            </w:r>
          </w:p>
        </w:tc>
        <w:tc>
          <w:tcPr>
            <w:tcW w:w="1791" w:type="dxa"/>
            <w:tcBorders>
              <w:top w:val="nil"/>
              <w:bottom w:val="nil"/>
            </w:tcBorders>
            <w:hideMark/>
          </w:tcPr>
          <w:p w14:paraId="2FD045C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2515474163008</w:t>
            </w:r>
          </w:p>
        </w:tc>
        <w:tc>
          <w:tcPr>
            <w:tcW w:w="507" w:type="dxa"/>
            <w:tcBorders>
              <w:top w:val="nil"/>
              <w:bottom w:val="nil"/>
            </w:tcBorders>
            <w:hideMark/>
          </w:tcPr>
          <w:p w14:paraId="6411D6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1B62E70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3C46C96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5</w:t>
            </w:r>
          </w:p>
        </w:tc>
      </w:tr>
      <w:tr w:rsidR="002772A7" w:rsidRPr="00FB2E5E" w14:paraId="72D187DB"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D736C1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4006515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4D6B968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5.15277777777800</w:t>
            </w:r>
          </w:p>
        </w:tc>
        <w:tc>
          <w:tcPr>
            <w:tcW w:w="1791" w:type="dxa"/>
            <w:tcBorders>
              <w:top w:val="nil"/>
              <w:bottom w:val="nil"/>
            </w:tcBorders>
            <w:hideMark/>
          </w:tcPr>
          <w:p w14:paraId="33799E2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49695514127550</w:t>
            </w:r>
          </w:p>
        </w:tc>
        <w:tc>
          <w:tcPr>
            <w:tcW w:w="507" w:type="dxa"/>
            <w:tcBorders>
              <w:top w:val="nil"/>
              <w:bottom w:val="nil"/>
            </w:tcBorders>
            <w:hideMark/>
          </w:tcPr>
          <w:p w14:paraId="5BB5A02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61CDCB6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2F0173C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1</w:t>
            </w:r>
          </w:p>
        </w:tc>
      </w:tr>
      <w:tr w:rsidR="002772A7" w:rsidRPr="00FB2E5E" w14:paraId="0216151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B55D91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57761CD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nil"/>
            </w:tcBorders>
            <w:hideMark/>
          </w:tcPr>
          <w:p w14:paraId="693D946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3227848101270</w:t>
            </w:r>
          </w:p>
        </w:tc>
        <w:tc>
          <w:tcPr>
            <w:tcW w:w="1791" w:type="dxa"/>
            <w:tcBorders>
              <w:top w:val="nil"/>
              <w:bottom w:val="nil"/>
            </w:tcBorders>
            <w:hideMark/>
          </w:tcPr>
          <w:p w14:paraId="7A73695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94028641612800</w:t>
            </w:r>
          </w:p>
        </w:tc>
        <w:tc>
          <w:tcPr>
            <w:tcW w:w="507" w:type="dxa"/>
            <w:tcBorders>
              <w:top w:val="nil"/>
              <w:bottom w:val="nil"/>
            </w:tcBorders>
            <w:hideMark/>
          </w:tcPr>
          <w:p w14:paraId="389D2FB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013C0B6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78DF6F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0</w:t>
            </w:r>
          </w:p>
        </w:tc>
      </w:tr>
      <w:tr w:rsidR="002772A7" w:rsidRPr="00FB2E5E" w14:paraId="0240FE4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434587E"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0733AFA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nil"/>
              <w:bottom w:val="nil"/>
            </w:tcBorders>
            <w:hideMark/>
          </w:tcPr>
          <w:p w14:paraId="64E61D9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27906976744200</w:t>
            </w:r>
          </w:p>
        </w:tc>
        <w:tc>
          <w:tcPr>
            <w:tcW w:w="1791" w:type="dxa"/>
            <w:tcBorders>
              <w:top w:val="nil"/>
              <w:bottom w:val="nil"/>
            </w:tcBorders>
            <w:hideMark/>
          </w:tcPr>
          <w:p w14:paraId="6B09083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893286020747900</w:t>
            </w:r>
          </w:p>
        </w:tc>
        <w:tc>
          <w:tcPr>
            <w:tcW w:w="507" w:type="dxa"/>
            <w:tcBorders>
              <w:top w:val="nil"/>
              <w:bottom w:val="nil"/>
            </w:tcBorders>
            <w:hideMark/>
          </w:tcPr>
          <w:p w14:paraId="548DC75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5E25B49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678CF59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6</w:t>
            </w:r>
          </w:p>
        </w:tc>
      </w:tr>
      <w:tr w:rsidR="002772A7" w:rsidRPr="00FB2E5E" w14:paraId="5397932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2677F13"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2782C5D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5EED5E1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81690140845100</w:t>
            </w:r>
          </w:p>
        </w:tc>
        <w:tc>
          <w:tcPr>
            <w:tcW w:w="1791" w:type="dxa"/>
            <w:tcBorders>
              <w:top w:val="nil"/>
              <w:bottom w:val="nil"/>
            </w:tcBorders>
            <w:hideMark/>
          </w:tcPr>
          <w:p w14:paraId="53406C8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1.020608839323700</w:t>
            </w:r>
          </w:p>
        </w:tc>
        <w:tc>
          <w:tcPr>
            <w:tcW w:w="507" w:type="dxa"/>
            <w:tcBorders>
              <w:top w:val="nil"/>
              <w:bottom w:val="nil"/>
            </w:tcBorders>
            <w:hideMark/>
          </w:tcPr>
          <w:p w14:paraId="699069C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643614D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09CA3C0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9</w:t>
            </w:r>
          </w:p>
        </w:tc>
      </w:tr>
      <w:tr w:rsidR="002772A7" w:rsidRPr="00FB2E5E" w14:paraId="350DE067"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8F5C19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0710D06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2B18577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65853658536600</w:t>
            </w:r>
          </w:p>
        </w:tc>
        <w:tc>
          <w:tcPr>
            <w:tcW w:w="1791" w:type="dxa"/>
            <w:tcBorders>
              <w:top w:val="nil"/>
              <w:bottom w:val="nil"/>
            </w:tcBorders>
            <w:hideMark/>
          </w:tcPr>
          <w:p w14:paraId="5FDF30D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15577436855890</w:t>
            </w:r>
          </w:p>
        </w:tc>
        <w:tc>
          <w:tcPr>
            <w:tcW w:w="507" w:type="dxa"/>
            <w:tcBorders>
              <w:top w:val="nil"/>
              <w:bottom w:val="nil"/>
            </w:tcBorders>
            <w:hideMark/>
          </w:tcPr>
          <w:p w14:paraId="10626B9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2AC59F5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A7EF4F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5</w:t>
            </w:r>
          </w:p>
        </w:tc>
      </w:tr>
      <w:tr w:rsidR="002772A7" w:rsidRPr="00FB2E5E" w14:paraId="5947E438"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0669A5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2B3C146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3AE6DB8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0557768924300</w:t>
            </w:r>
          </w:p>
        </w:tc>
        <w:tc>
          <w:tcPr>
            <w:tcW w:w="1791" w:type="dxa"/>
            <w:tcBorders>
              <w:top w:val="nil"/>
              <w:bottom w:val="nil"/>
            </w:tcBorders>
            <w:hideMark/>
          </w:tcPr>
          <w:p w14:paraId="4580A16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020711188517400</w:t>
            </w:r>
          </w:p>
        </w:tc>
        <w:tc>
          <w:tcPr>
            <w:tcW w:w="507" w:type="dxa"/>
            <w:tcBorders>
              <w:top w:val="nil"/>
              <w:bottom w:val="nil"/>
            </w:tcBorders>
            <w:hideMark/>
          </w:tcPr>
          <w:p w14:paraId="72BD0B0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595D6CE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028A85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3</w:t>
            </w:r>
          </w:p>
        </w:tc>
      </w:tr>
      <w:tr w:rsidR="002772A7" w:rsidRPr="00FB2E5E" w14:paraId="044CB96C"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60B127C"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61D0E63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261D2E5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28494623655900</w:t>
            </w:r>
          </w:p>
        </w:tc>
        <w:tc>
          <w:tcPr>
            <w:tcW w:w="1791" w:type="dxa"/>
            <w:tcBorders>
              <w:top w:val="nil"/>
              <w:bottom w:val="nil"/>
            </w:tcBorders>
            <w:hideMark/>
          </w:tcPr>
          <w:p w14:paraId="48878F5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086017437102400</w:t>
            </w:r>
          </w:p>
        </w:tc>
        <w:tc>
          <w:tcPr>
            <w:tcW w:w="507" w:type="dxa"/>
            <w:tcBorders>
              <w:top w:val="nil"/>
              <w:bottom w:val="nil"/>
            </w:tcBorders>
            <w:hideMark/>
          </w:tcPr>
          <w:p w14:paraId="13926D8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73815A2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w:t>
            </w:r>
          </w:p>
        </w:tc>
        <w:tc>
          <w:tcPr>
            <w:tcW w:w="837" w:type="dxa"/>
            <w:tcBorders>
              <w:top w:val="nil"/>
              <w:bottom w:val="nil"/>
            </w:tcBorders>
            <w:hideMark/>
          </w:tcPr>
          <w:p w14:paraId="446BFF7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7</w:t>
            </w:r>
          </w:p>
        </w:tc>
      </w:tr>
      <w:tr w:rsidR="002772A7" w:rsidRPr="00FB2E5E" w14:paraId="4D545D67"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E72115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49101DC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0A53601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4267782426780</w:t>
            </w:r>
          </w:p>
        </w:tc>
        <w:tc>
          <w:tcPr>
            <w:tcW w:w="1791" w:type="dxa"/>
            <w:tcBorders>
              <w:top w:val="nil"/>
              <w:bottom w:val="nil"/>
            </w:tcBorders>
            <w:hideMark/>
          </w:tcPr>
          <w:p w14:paraId="3B9940E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1.24907003592850</w:t>
            </w:r>
          </w:p>
        </w:tc>
        <w:tc>
          <w:tcPr>
            <w:tcW w:w="507" w:type="dxa"/>
            <w:tcBorders>
              <w:top w:val="nil"/>
              <w:bottom w:val="nil"/>
            </w:tcBorders>
            <w:hideMark/>
          </w:tcPr>
          <w:p w14:paraId="015C61E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5025597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w:t>
            </w:r>
          </w:p>
        </w:tc>
        <w:tc>
          <w:tcPr>
            <w:tcW w:w="837" w:type="dxa"/>
            <w:tcBorders>
              <w:top w:val="nil"/>
              <w:bottom w:val="nil"/>
            </w:tcBorders>
            <w:hideMark/>
          </w:tcPr>
          <w:p w14:paraId="43E56BE4"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95</w:t>
            </w:r>
          </w:p>
        </w:tc>
      </w:tr>
      <w:tr w:rsidR="002772A7" w:rsidRPr="00FB2E5E" w14:paraId="22A210C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single" w:sz="4" w:space="0" w:color="auto"/>
            </w:tcBorders>
            <w:hideMark/>
          </w:tcPr>
          <w:p w14:paraId="389027FD"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single" w:sz="4" w:space="0" w:color="auto"/>
            </w:tcBorders>
            <w:hideMark/>
          </w:tcPr>
          <w:p w14:paraId="0D5ADA2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single" w:sz="4" w:space="0" w:color="auto"/>
            </w:tcBorders>
            <w:hideMark/>
          </w:tcPr>
          <w:p w14:paraId="716F90F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05026455026500</w:t>
            </w:r>
          </w:p>
        </w:tc>
        <w:tc>
          <w:tcPr>
            <w:tcW w:w="1791" w:type="dxa"/>
            <w:tcBorders>
              <w:top w:val="nil"/>
              <w:bottom w:val="single" w:sz="4" w:space="0" w:color="auto"/>
            </w:tcBorders>
            <w:hideMark/>
          </w:tcPr>
          <w:p w14:paraId="601A01B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287717190289400</w:t>
            </w:r>
          </w:p>
        </w:tc>
        <w:tc>
          <w:tcPr>
            <w:tcW w:w="507" w:type="dxa"/>
            <w:tcBorders>
              <w:top w:val="nil"/>
              <w:bottom w:val="single" w:sz="4" w:space="0" w:color="auto"/>
            </w:tcBorders>
            <w:hideMark/>
          </w:tcPr>
          <w:p w14:paraId="60BFBD9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single" w:sz="4" w:space="0" w:color="auto"/>
            </w:tcBorders>
            <w:hideMark/>
          </w:tcPr>
          <w:p w14:paraId="36D91EF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single" w:sz="4" w:space="0" w:color="auto"/>
            </w:tcBorders>
            <w:hideMark/>
          </w:tcPr>
          <w:p w14:paraId="42861D7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61</w:t>
            </w:r>
          </w:p>
        </w:tc>
      </w:tr>
    </w:tbl>
    <w:p w14:paraId="3D156B67" w14:textId="77777777" w:rsidR="005A7AC7" w:rsidRPr="00FB2E5E" w:rsidRDefault="005A7AC7" w:rsidP="00AC3CFE">
      <w:pPr>
        <w:snapToGrid w:val="0"/>
        <w:spacing w:before="120" w:after="240"/>
        <w:jc w:val="both"/>
        <w:rPr>
          <w:rFonts w:ascii="Didot" w:eastAsia="Calibri" w:hAnsi="Didot" w:cs="Didot" w:hint="cs"/>
          <w:color w:val="000000" w:themeColor="text1"/>
        </w:rPr>
      </w:pPr>
    </w:p>
    <w:p w14:paraId="0F34D0B2" w14:textId="0E108358"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25D5187C" w:rsidRPr="00FB2E5E">
        <w:rPr>
          <w:rFonts w:ascii="Didot" w:eastAsia="Calibri" w:hAnsi="Didot" w:cs="Didot" w:hint="cs"/>
          <w:szCs w:val="22"/>
        </w:rPr>
        <w:t>3</w:t>
      </w:r>
      <w:r w:rsidRPr="00FB2E5E">
        <w:rPr>
          <w:rFonts w:ascii="Didot" w:eastAsia="Calibri" w:hAnsi="Didot" w:cs="Didot" w:hint="cs"/>
          <w:szCs w:val="22"/>
        </w:rPr>
        <w:t xml:space="preserve">.2. </w:t>
      </w:r>
      <w:r w:rsidR="00F47874" w:rsidRPr="00FB2E5E">
        <w:rPr>
          <w:rFonts w:ascii="Didot" w:eastAsia="Calibri" w:hAnsi="Didot" w:cs="Didot" w:hint="cs"/>
          <w:szCs w:val="22"/>
        </w:rPr>
        <w:t>Child Behavior Checklist (CBCL)</w:t>
      </w:r>
    </w:p>
    <w:p w14:paraId="467D3B36" w14:textId="44D73898" w:rsidR="00F47874"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addition to the Stop Signal fMRI Task (SST), the ABCD dataset includes parent-reported data on their child's behavior using the Child Behavior Checklist (CBCL). The CBCL is a widely used questionnaire that assesses various behavioral and emotional problems in children and adolescents. Parents provide ratings on a range of behavioral items, allowing for the assessment of different behavioral domains.</w:t>
      </w:r>
    </w:p>
    <w:p w14:paraId="7B9F2B60" w14:textId="7F03CF70" w:rsidR="00465457"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investigate the effects of methylphenidate on behavior, we calculated the change (delta) in CBCL subscale scores based on the status of taking MPH or not. </w:t>
      </w:r>
      <w:proofErr w:type="gramStart"/>
      <w:r w:rsidRPr="00FB2E5E">
        <w:rPr>
          <w:rFonts w:ascii="Didot" w:eastAsia="Calibri" w:hAnsi="Didot" w:cs="Didot" w:hint="cs"/>
          <w:color w:val="000000" w:themeColor="text1"/>
        </w:rPr>
        <w:t>Similar to</w:t>
      </w:r>
      <w:proofErr w:type="gramEnd"/>
      <w:r w:rsidRPr="00FB2E5E">
        <w:rPr>
          <w:rFonts w:ascii="Didot" w:eastAsia="Calibri" w:hAnsi="Didot" w:cs="Didot" w:hint="cs"/>
          <w:color w:val="000000" w:themeColor="text1"/>
        </w:rPr>
        <w:t xml:space="preserve"> the SST analysis, the delta was defined as: (participant's CBCL subscale score on MPH) - (participant's CBCL subscale score off MPH)</w:t>
      </w:r>
    </w:p>
    <w:p w14:paraId="70D67636" w14:textId="69D0CE0A" w:rsidR="00465457"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s some participants had multiple measures per MPH status, their scores were averaged. To account for age and sex, which are known to influence behavioral outcomes, we conducted a regression analysis using the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xml:space="preserve">) function in R. The formula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xml:space="preserve">y ~ </w:t>
      </w:r>
      <w:r w:rsidR="00016B44" w:rsidRPr="00FB2E5E">
        <w:rPr>
          <w:rFonts w:ascii="Didot" w:eastAsia="Calibri" w:hAnsi="Didot" w:cs="Didot" w:hint="cs"/>
          <w:color w:val="000000" w:themeColor="text1"/>
        </w:rPr>
        <w:t>interview_</w:t>
      </w:r>
      <w:r w:rsidRPr="00FB2E5E">
        <w:rPr>
          <w:rFonts w:ascii="Didot" w:eastAsia="Calibri" w:hAnsi="Didot" w:cs="Didot" w:hint="cs"/>
          <w:color w:val="000000" w:themeColor="text1"/>
        </w:rPr>
        <w:t xml:space="preserve">age + sex + </w:t>
      </w:r>
      <w:proofErr w:type="spellStart"/>
      <w:r w:rsidR="00016B44" w:rsidRPr="00FB2E5E">
        <w:rPr>
          <w:rFonts w:ascii="Didot" w:eastAsia="Calibri" w:hAnsi="Didot" w:cs="Didot" w:hint="cs"/>
          <w:color w:val="000000" w:themeColor="text1"/>
        </w:rPr>
        <w:t>interview_</w:t>
      </w:r>
      <w:r w:rsidRPr="00FB2E5E">
        <w:rPr>
          <w:rFonts w:ascii="Didot" w:eastAsia="Calibri" w:hAnsi="Didot" w:cs="Didot" w:hint="cs"/>
          <w:color w:val="000000" w:themeColor="text1"/>
        </w:rPr>
        <w:t>age:sex</w:t>
      </w:r>
      <w:proofErr w:type="spellEnd"/>
      <w:r w:rsidRPr="00FB2E5E">
        <w:rPr>
          <w:rFonts w:ascii="Didot" w:eastAsia="Calibri" w:hAnsi="Didot" w:cs="Didot" w:hint="cs"/>
          <w:color w:val="000000" w:themeColor="text1"/>
        </w:rPr>
        <w:t xml:space="preserve">, family = </w:t>
      </w:r>
      <w:proofErr w:type="spellStart"/>
      <w:r w:rsidRPr="00FB2E5E">
        <w:rPr>
          <w:rFonts w:ascii="Didot" w:eastAsia="Calibri" w:hAnsi="Didot" w:cs="Didot" w:hint="cs"/>
          <w:color w:val="000000" w:themeColor="text1"/>
        </w:rPr>
        <w:t>poisson</w:t>
      </w:r>
      <w:proofErr w:type="spellEnd"/>
      <w:r w:rsidRPr="00FB2E5E">
        <w:rPr>
          <w:rFonts w:ascii="Didot" w:eastAsia="Calibri" w:hAnsi="Didot" w:cs="Didot" w:hint="cs"/>
          <w:color w:val="000000" w:themeColor="text1"/>
        </w:rPr>
        <w:t>()) was used to obtain the residuals. These residuals represent the change in CBCL subscale scores, adjusted for age and sex, which allowed us to examine the effect of taking MPH on behavioral outcomes independently of age and sex influences.</w:t>
      </w:r>
    </w:p>
    <w:p w14:paraId="0F6A9CCB" w14:textId="77777777" w:rsidR="005A7AC7" w:rsidRPr="00FB2E5E"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ascii="Didot" w:eastAsia="Calibri" w:hAnsi="Didot" w:cs="Didot" w:hint="cs"/>
          <w:b/>
          <w:bCs/>
          <w:color w:val="000000" w:themeColor="text1"/>
          <w:sz w:val="18"/>
          <w:szCs w:val="18"/>
        </w:rPr>
      </w:pPr>
    </w:p>
    <w:tbl>
      <w:tblPr>
        <w:tblStyle w:val="PlainTable2"/>
        <w:tblW w:w="0" w:type="auto"/>
        <w:jc w:val="center"/>
        <w:tblLook w:val="04A0" w:firstRow="1" w:lastRow="0" w:firstColumn="1" w:lastColumn="0" w:noHBand="0" w:noVBand="1"/>
      </w:tblPr>
      <w:tblGrid>
        <w:gridCol w:w="830"/>
        <w:gridCol w:w="1633"/>
        <w:gridCol w:w="1868"/>
        <w:gridCol w:w="1888"/>
        <w:gridCol w:w="547"/>
        <w:gridCol w:w="560"/>
        <w:gridCol w:w="917"/>
      </w:tblGrid>
      <w:tr w:rsidR="002772A7" w:rsidRPr="00FB2E5E" w14:paraId="11F4530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1267480E" w14:textId="3CA39E0D" w:rsidR="002772A7" w:rsidRPr="00FB2E5E" w:rsidRDefault="002772A7" w:rsidP="002772A7">
            <w:pPr>
              <w:snapToGrid w:val="0"/>
              <w:spacing w:before="120" w:after="240"/>
              <w:jc w:val="center"/>
              <w:rPr>
                <w:rFonts w:ascii="Didot" w:eastAsia="Calibri" w:hAnsi="Didot" w:cs="Didot" w:hint="cs"/>
                <w:b/>
                <w:bCs/>
                <w:color w:val="000000" w:themeColor="text1"/>
                <w:sz w:val="18"/>
                <w:szCs w:val="18"/>
              </w:rPr>
            </w:pPr>
            <w:r w:rsidRPr="00FB2E5E">
              <w:rPr>
                <w:rFonts w:ascii="Didot" w:eastAsia="Calibri" w:hAnsi="Didot" w:cs="Didot" w:hint="cs"/>
                <w:b/>
                <w:bCs/>
                <w:color w:val="000000" w:themeColor="text1"/>
                <w:sz w:val="18"/>
                <w:szCs w:val="18"/>
              </w:rPr>
              <w:t>S</w:t>
            </w:r>
            <w:r w:rsidRPr="00FB2E5E">
              <w:rPr>
                <w:rFonts w:ascii="Didot" w:eastAsia="Calibri" w:hAnsi="Didot" w:cs="Didot" w:hint="cs"/>
                <w:b/>
                <w:bCs/>
                <w:color w:val="000000" w:themeColor="text1"/>
                <w:sz w:val="18"/>
                <w:szCs w:val="18"/>
              </w:rPr>
              <w:t>ex</w:t>
            </w:r>
          </w:p>
        </w:tc>
        <w:tc>
          <w:tcPr>
            <w:tcW w:w="1496" w:type="dxa"/>
            <w:tcBorders>
              <w:top w:val="single" w:sz="4" w:space="0" w:color="7F7F7F" w:themeColor="text1" w:themeTint="80"/>
              <w:bottom w:val="single" w:sz="4" w:space="0" w:color="auto"/>
            </w:tcBorders>
            <w:hideMark/>
          </w:tcPr>
          <w:p w14:paraId="1F440353" w14:textId="019305E3"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w:t>
            </w:r>
            <w:r w:rsidRPr="00FB2E5E">
              <w:rPr>
                <w:rFonts w:ascii="Didot" w:eastAsia="Calibri" w:hAnsi="Didot" w:cs="Didot" w:hint="cs"/>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F405083" w14:textId="6393B3C7"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avg</w:t>
            </w:r>
          </w:p>
        </w:tc>
        <w:tc>
          <w:tcPr>
            <w:tcW w:w="1791" w:type="dxa"/>
            <w:tcBorders>
              <w:top w:val="single" w:sz="4" w:space="0" w:color="7F7F7F" w:themeColor="text1" w:themeTint="80"/>
              <w:bottom w:val="single" w:sz="4" w:space="0" w:color="auto"/>
            </w:tcBorders>
            <w:hideMark/>
          </w:tcPr>
          <w:p w14:paraId="315D5E66" w14:textId="42C30313"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proofErr w:type="spellStart"/>
            <w:r w:rsidRPr="00FB2E5E">
              <w:rPr>
                <w:rFonts w:ascii="Didot" w:eastAsia="Calibri" w:hAnsi="Didot" w:cs="Didot" w:hint="cs"/>
                <w:color w:val="000000" w:themeColor="text1"/>
                <w:sz w:val="18"/>
                <w:szCs w:val="18"/>
              </w:rPr>
              <w:t>sd</w:t>
            </w:r>
            <w:proofErr w:type="spellEnd"/>
          </w:p>
        </w:tc>
        <w:tc>
          <w:tcPr>
            <w:tcW w:w="517" w:type="dxa"/>
            <w:tcBorders>
              <w:top w:val="single" w:sz="4" w:space="0" w:color="7F7F7F" w:themeColor="text1" w:themeTint="80"/>
              <w:bottom w:val="single" w:sz="4" w:space="0" w:color="auto"/>
            </w:tcBorders>
            <w:hideMark/>
          </w:tcPr>
          <w:p w14:paraId="65FB3A5B" w14:textId="370F8820"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in</w:t>
            </w:r>
          </w:p>
        </w:tc>
        <w:tc>
          <w:tcPr>
            <w:tcW w:w="546" w:type="dxa"/>
            <w:tcBorders>
              <w:top w:val="single" w:sz="4" w:space="0" w:color="7F7F7F" w:themeColor="text1" w:themeTint="80"/>
              <w:bottom w:val="single" w:sz="4" w:space="0" w:color="auto"/>
            </w:tcBorders>
            <w:hideMark/>
          </w:tcPr>
          <w:p w14:paraId="71FAA3F3" w14:textId="365FED96"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ax</w:t>
            </w:r>
          </w:p>
        </w:tc>
        <w:tc>
          <w:tcPr>
            <w:tcW w:w="647" w:type="dxa"/>
            <w:tcBorders>
              <w:top w:val="single" w:sz="4" w:space="0" w:color="7F7F7F" w:themeColor="text1" w:themeTint="80"/>
              <w:bottom w:val="single" w:sz="4" w:space="0" w:color="auto"/>
            </w:tcBorders>
            <w:hideMark/>
          </w:tcPr>
          <w:p w14:paraId="37709AE3" w14:textId="07BFD655"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Samples </w:t>
            </w:r>
            <w:r w:rsidRPr="00FB2E5E">
              <w:rPr>
                <w:rFonts w:ascii="Didot" w:eastAsia="Calibri" w:hAnsi="Didot" w:cs="Didot" w:hint="cs"/>
                <w:color w:val="000000" w:themeColor="text1"/>
                <w:sz w:val="18"/>
                <w:szCs w:val="18"/>
              </w:rPr>
              <w:t>count</w:t>
            </w:r>
          </w:p>
        </w:tc>
      </w:tr>
      <w:tr w:rsidR="002772A7" w:rsidRPr="00FB2E5E" w14:paraId="2011567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6522E8EB"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single" w:sz="4" w:space="0" w:color="auto"/>
              <w:bottom w:val="nil"/>
            </w:tcBorders>
            <w:hideMark/>
          </w:tcPr>
          <w:p w14:paraId="074E7F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single" w:sz="4" w:space="0" w:color="auto"/>
              <w:bottom w:val="nil"/>
            </w:tcBorders>
            <w:hideMark/>
          </w:tcPr>
          <w:p w14:paraId="69785C7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28938906752400</w:t>
            </w:r>
          </w:p>
        </w:tc>
        <w:tc>
          <w:tcPr>
            <w:tcW w:w="1791" w:type="dxa"/>
            <w:tcBorders>
              <w:top w:val="single" w:sz="4" w:space="0" w:color="auto"/>
              <w:bottom w:val="nil"/>
            </w:tcBorders>
            <w:hideMark/>
          </w:tcPr>
          <w:p w14:paraId="4980009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04234921929100</w:t>
            </w:r>
          </w:p>
        </w:tc>
        <w:tc>
          <w:tcPr>
            <w:tcW w:w="517" w:type="dxa"/>
            <w:tcBorders>
              <w:top w:val="single" w:sz="4" w:space="0" w:color="auto"/>
              <w:bottom w:val="nil"/>
            </w:tcBorders>
            <w:hideMark/>
          </w:tcPr>
          <w:p w14:paraId="4EA4A0D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single" w:sz="4" w:space="0" w:color="auto"/>
              <w:bottom w:val="nil"/>
            </w:tcBorders>
            <w:hideMark/>
          </w:tcPr>
          <w:p w14:paraId="1CBC14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single" w:sz="4" w:space="0" w:color="auto"/>
              <w:bottom w:val="nil"/>
            </w:tcBorders>
            <w:hideMark/>
          </w:tcPr>
          <w:p w14:paraId="766F3B5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7</w:t>
            </w:r>
          </w:p>
        </w:tc>
      </w:tr>
      <w:tr w:rsidR="002772A7" w:rsidRPr="00FB2E5E" w14:paraId="22917EF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542F8207"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3D9C1C1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28EF48A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16666666666700</w:t>
            </w:r>
          </w:p>
        </w:tc>
        <w:tc>
          <w:tcPr>
            <w:tcW w:w="1791" w:type="dxa"/>
            <w:tcBorders>
              <w:top w:val="nil"/>
              <w:bottom w:val="nil"/>
            </w:tcBorders>
            <w:hideMark/>
          </w:tcPr>
          <w:p w14:paraId="7EC2C00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5915802234020</w:t>
            </w:r>
          </w:p>
        </w:tc>
        <w:tc>
          <w:tcPr>
            <w:tcW w:w="517" w:type="dxa"/>
            <w:tcBorders>
              <w:top w:val="nil"/>
              <w:bottom w:val="nil"/>
            </w:tcBorders>
            <w:hideMark/>
          </w:tcPr>
          <w:p w14:paraId="104E91F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314238C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9</w:t>
            </w:r>
          </w:p>
        </w:tc>
        <w:tc>
          <w:tcPr>
            <w:tcW w:w="647" w:type="dxa"/>
            <w:tcBorders>
              <w:top w:val="nil"/>
              <w:bottom w:val="nil"/>
            </w:tcBorders>
            <w:hideMark/>
          </w:tcPr>
          <w:p w14:paraId="5487E1E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w:t>
            </w:r>
          </w:p>
        </w:tc>
      </w:tr>
      <w:tr w:rsidR="002772A7" w:rsidRPr="00FB2E5E" w14:paraId="1FF260C9"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42C0105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5D3F87D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694AF9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26168224299100</w:t>
            </w:r>
          </w:p>
        </w:tc>
        <w:tc>
          <w:tcPr>
            <w:tcW w:w="1791" w:type="dxa"/>
            <w:tcBorders>
              <w:top w:val="nil"/>
              <w:bottom w:val="nil"/>
            </w:tcBorders>
            <w:hideMark/>
          </w:tcPr>
          <w:p w14:paraId="7C4CDF0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0313037070750</w:t>
            </w:r>
          </w:p>
        </w:tc>
        <w:tc>
          <w:tcPr>
            <w:tcW w:w="517" w:type="dxa"/>
            <w:tcBorders>
              <w:top w:val="nil"/>
              <w:bottom w:val="nil"/>
            </w:tcBorders>
            <w:hideMark/>
          </w:tcPr>
          <w:p w14:paraId="2C1476D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281F0C04"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w:t>
            </w:r>
          </w:p>
        </w:tc>
        <w:tc>
          <w:tcPr>
            <w:tcW w:w="647" w:type="dxa"/>
            <w:tcBorders>
              <w:top w:val="nil"/>
              <w:bottom w:val="nil"/>
            </w:tcBorders>
            <w:hideMark/>
          </w:tcPr>
          <w:p w14:paraId="4A1CB1F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7</w:t>
            </w:r>
          </w:p>
        </w:tc>
      </w:tr>
      <w:tr w:rsidR="002772A7" w:rsidRPr="00FB2E5E" w14:paraId="092A2D1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077C6BA"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7E0FA0E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389C241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5191637630660</w:t>
            </w:r>
          </w:p>
        </w:tc>
        <w:tc>
          <w:tcPr>
            <w:tcW w:w="1791" w:type="dxa"/>
            <w:tcBorders>
              <w:top w:val="nil"/>
              <w:bottom w:val="nil"/>
            </w:tcBorders>
            <w:hideMark/>
          </w:tcPr>
          <w:p w14:paraId="592086E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38670647571100</w:t>
            </w:r>
          </w:p>
        </w:tc>
        <w:tc>
          <w:tcPr>
            <w:tcW w:w="517" w:type="dxa"/>
            <w:tcBorders>
              <w:top w:val="nil"/>
              <w:bottom w:val="nil"/>
            </w:tcBorders>
            <w:hideMark/>
          </w:tcPr>
          <w:p w14:paraId="4FE426E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EB4733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6BB4A08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6</w:t>
            </w:r>
          </w:p>
        </w:tc>
      </w:tr>
      <w:tr w:rsidR="002772A7" w:rsidRPr="00FB2E5E" w14:paraId="0C2D460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210046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2B85965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3EE681C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06201550387600</w:t>
            </w:r>
          </w:p>
        </w:tc>
        <w:tc>
          <w:tcPr>
            <w:tcW w:w="1791" w:type="dxa"/>
            <w:tcBorders>
              <w:top w:val="nil"/>
              <w:bottom w:val="nil"/>
            </w:tcBorders>
            <w:hideMark/>
          </w:tcPr>
          <w:p w14:paraId="2C0D327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638625911079600</w:t>
            </w:r>
          </w:p>
        </w:tc>
        <w:tc>
          <w:tcPr>
            <w:tcW w:w="517" w:type="dxa"/>
            <w:tcBorders>
              <w:top w:val="nil"/>
              <w:bottom w:val="nil"/>
            </w:tcBorders>
            <w:hideMark/>
          </w:tcPr>
          <w:p w14:paraId="1154E4A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00D4BF1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7CB2FEA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3</w:t>
            </w:r>
          </w:p>
        </w:tc>
      </w:tr>
      <w:tr w:rsidR="002772A7" w:rsidRPr="00FB2E5E" w14:paraId="52DC439A"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FE3F633"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2768C7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79C7374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1898148148150</w:t>
            </w:r>
          </w:p>
        </w:tc>
        <w:tc>
          <w:tcPr>
            <w:tcW w:w="1791" w:type="dxa"/>
            <w:tcBorders>
              <w:top w:val="nil"/>
              <w:bottom w:val="nil"/>
            </w:tcBorders>
            <w:hideMark/>
          </w:tcPr>
          <w:p w14:paraId="6A9FA2A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401312112061</w:t>
            </w:r>
          </w:p>
        </w:tc>
        <w:tc>
          <w:tcPr>
            <w:tcW w:w="517" w:type="dxa"/>
            <w:tcBorders>
              <w:top w:val="nil"/>
              <w:bottom w:val="nil"/>
            </w:tcBorders>
            <w:hideMark/>
          </w:tcPr>
          <w:p w14:paraId="092F21F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7036663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71FBCD8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4</w:t>
            </w:r>
          </w:p>
        </w:tc>
      </w:tr>
      <w:tr w:rsidR="002772A7" w:rsidRPr="00FB2E5E" w14:paraId="159BC68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1A5E8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79AA783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nil"/>
            </w:tcBorders>
            <w:hideMark/>
          </w:tcPr>
          <w:p w14:paraId="1BD23E1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38307349665900</w:t>
            </w:r>
          </w:p>
        </w:tc>
        <w:tc>
          <w:tcPr>
            <w:tcW w:w="1791" w:type="dxa"/>
            <w:tcBorders>
              <w:top w:val="nil"/>
              <w:bottom w:val="nil"/>
            </w:tcBorders>
            <w:hideMark/>
          </w:tcPr>
          <w:p w14:paraId="6BA461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9499433536300</w:t>
            </w:r>
          </w:p>
        </w:tc>
        <w:tc>
          <w:tcPr>
            <w:tcW w:w="517" w:type="dxa"/>
            <w:tcBorders>
              <w:top w:val="nil"/>
              <w:bottom w:val="nil"/>
            </w:tcBorders>
            <w:hideMark/>
          </w:tcPr>
          <w:p w14:paraId="1C379C9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1C7F90C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64E2953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9</w:t>
            </w:r>
          </w:p>
        </w:tc>
      </w:tr>
      <w:tr w:rsidR="002772A7" w:rsidRPr="00FB2E5E" w14:paraId="7065A553"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41B9351"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00EF4A5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nil"/>
              <w:bottom w:val="nil"/>
            </w:tcBorders>
            <w:hideMark/>
          </w:tcPr>
          <w:p w14:paraId="7703C31E"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775204359673</w:t>
            </w:r>
          </w:p>
        </w:tc>
        <w:tc>
          <w:tcPr>
            <w:tcW w:w="1791" w:type="dxa"/>
            <w:tcBorders>
              <w:top w:val="nil"/>
              <w:bottom w:val="nil"/>
            </w:tcBorders>
            <w:hideMark/>
          </w:tcPr>
          <w:p w14:paraId="66615C1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60603930962200</w:t>
            </w:r>
          </w:p>
        </w:tc>
        <w:tc>
          <w:tcPr>
            <w:tcW w:w="517" w:type="dxa"/>
            <w:tcBorders>
              <w:top w:val="nil"/>
              <w:bottom w:val="nil"/>
            </w:tcBorders>
            <w:hideMark/>
          </w:tcPr>
          <w:p w14:paraId="4016F63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4BF13CC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00B4939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w:t>
            </w:r>
          </w:p>
        </w:tc>
      </w:tr>
      <w:tr w:rsidR="002772A7" w:rsidRPr="00FB2E5E" w14:paraId="3D5E32F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6846135"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lastRenderedPageBreak/>
              <w:t>Male</w:t>
            </w:r>
          </w:p>
        </w:tc>
        <w:tc>
          <w:tcPr>
            <w:tcW w:w="1496" w:type="dxa"/>
            <w:tcBorders>
              <w:top w:val="nil"/>
              <w:bottom w:val="nil"/>
            </w:tcBorders>
            <w:hideMark/>
          </w:tcPr>
          <w:p w14:paraId="1F91F21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3D00386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57731958762900</w:t>
            </w:r>
          </w:p>
        </w:tc>
        <w:tc>
          <w:tcPr>
            <w:tcW w:w="1791" w:type="dxa"/>
            <w:tcBorders>
              <w:top w:val="nil"/>
              <w:bottom w:val="nil"/>
            </w:tcBorders>
            <w:hideMark/>
          </w:tcPr>
          <w:p w14:paraId="4C8103D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02130523601870</w:t>
            </w:r>
          </w:p>
        </w:tc>
        <w:tc>
          <w:tcPr>
            <w:tcW w:w="517" w:type="dxa"/>
            <w:tcBorders>
              <w:top w:val="nil"/>
              <w:bottom w:val="nil"/>
            </w:tcBorders>
            <w:hideMark/>
          </w:tcPr>
          <w:p w14:paraId="0C7E087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5A173BC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485E3CB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6</w:t>
            </w:r>
          </w:p>
        </w:tc>
      </w:tr>
      <w:tr w:rsidR="002772A7" w:rsidRPr="00FB2E5E" w14:paraId="7B6F84AF"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1D5B49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5E7F2CE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4FE9638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875</w:t>
            </w:r>
          </w:p>
        </w:tc>
        <w:tc>
          <w:tcPr>
            <w:tcW w:w="1791" w:type="dxa"/>
            <w:tcBorders>
              <w:top w:val="nil"/>
              <w:bottom w:val="nil"/>
            </w:tcBorders>
            <w:hideMark/>
          </w:tcPr>
          <w:p w14:paraId="479CA0F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13121747475350</w:t>
            </w:r>
          </w:p>
        </w:tc>
        <w:tc>
          <w:tcPr>
            <w:tcW w:w="517" w:type="dxa"/>
            <w:tcBorders>
              <w:top w:val="nil"/>
              <w:bottom w:val="nil"/>
            </w:tcBorders>
            <w:hideMark/>
          </w:tcPr>
          <w:p w14:paraId="5ED8ED6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4318DDB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2BFF7A8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9</w:t>
            </w:r>
          </w:p>
        </w:tc>
      </w:tr>
      <w:tr w:rsidR="002772A7" w:rsidRPr="00FB2E5E" w14:paraId="71A3EDFD"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04230EC"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065B89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00BAB7C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61668839634900</w:t>
            </w:r>
          </w:p>
        </w:tc>
        <w:tc>
          <w:tcPr>
            <w:tcW w:w="1791" w:type="dxa"/>
            <w:tcBorders>
              <w:top w:val="nil"/>
              <w:bottom w:val="nil"/>
            </w:tcBorders>
            <w:hideMark/>
          </w:tcPr>
          <w:p w14:paraId="162A406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82284166518600</w:t>
            </w:r>
          </w:p>
        </w:tc>
        <w:tc>
          <w:tcPr>
            <w:tcW w:w="517" w:type="dxa"/>
            <w:tcBorders>
              <w:top w:val="nil"/>
              <w:bottom w:val="nil"/>
            </w:tcBorders>
            <w:hideMark/>
          </w:tcPr>
          <w:p w14:paraId="6DF5658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A4601C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6ABE679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w:t>
            </w:r>
          </w:p>
        </w:tc>
      </w:tr>
      <w:tr w:rsidR="002772A7" w:rsidRPr="00FB2E5E" w14:paraId="29835410"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8EDF22E"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1B709E8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4A7DCC3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506993006993</w:t>
            </w:r>
          </w:p>
        </w:tc>
        <w:tc>
          <w:tcPr>
            <w:tcW w:w="1791" w:type="dxa"/>
            <w:tcBorders>
              <w:top w:val="nil"/>
              <w:bottom w:val="nil"/>
            </w:tcBorders>
            <w:hideMark/>
          </w:tcPr>
          <w:p w14:paraId="57108F3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19884523148900</w:t>
            </w:r>
          </w:p>
        </w:tc>
        <w:tc>
          <w:tcPr>
            <w:tcW w:w="517" w:type="dxa"/>
            <w:tcBorders>
              <w:top w:val="nil"/>
              <w:bottom w:val="nil"/>
            </w:tcBorders>
            <w:hideMark/>
          </w:tcPr>
          <w:p w14:paraId="3153B32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30DE95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w:t>
            </w:r>
          </w:p>
        </w:tc>
        <w:tc>
          <w:tcPr>
            <w:tcW w:w="647" w:type="dxa"/>
            <w:tcBorders>
              <w:top w:val="nil"/>
              <w:bottom w:val="nil"/>
            </w:tcBorders>
            <w:hideMark/>
          </w:tcPr>
          <w:p w14:paraId="77BE861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2</w:t>
            </w:r>
          </w:p>
        </w:tc>
      </w:tr>
      <w:tr w:rsidR="002772A7" w:rsidRPr="00FB2E5E" w14:paraId="4C741AF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E3CBBB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6AF9FD0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136D9D9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64948453608200</w:t>
            </w:r>
          </w:p>
        </w:tc>
        <w:tc>
          <w:tcPr>
            <w:tcW w:w="1791" w:type="dxa"/>
            <w:tcBorders>
              <w:top w:val="nil"/>
              <w:bottom w:val="nil"/>
            </w:tcBorders>
            <w:hideMark/>
          </w:tcPr>
          <w:p w14:paraId="6F43507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72725217206960</w:t>
            </w:r>
          </w:p>
        </w:tc>
        <w:tc>
          <w:tcPr>
            <w:tcW w:w="517" w:type="dxa"/>
            <w:tcBorders>
              <w:top w:val="nil"/>
              <w:bottom w:val="nil"/>
            </w:tcBorders>
            <w:hideMark/>
          </w:tcPr>
          <w:p w14:paraId="0471EDC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21BC706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w:t>
            </w:r>
          </w:p>
        </w:tc>
        <w:tc>
          <w:tcPr>
            <w:tcW w:w="647" w:type="dxa"/>
            <w:tcBorders>
              <w:top w:val="nil"/>
              <w:bottom w:val="nil"/>
            </w:tcBorders>
            <w:hideMark/>
          </w:tcPr>
          <w:p w14:paraId="5531936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w:t>
            </w:r>
          </w:p>
        </w:tc>
      </w:tr>
      <w:tr w:rsidR="002772A7" w:rsidRPr="00FB2E5E" w14:paraId="467F796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tcBorders>
            <w:hideMark/>
          </w:tcPr>
          <w:p w14:paraId="1D3BE19B"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tcBorders>
            <w:hideMark/>
          </w:tcPr>
          <w:p w14:paraId="1D4AC9A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tcBorders>
            <w:hideMark/>
          </w:tcPr>
          <w:p w14:paraId="5926FD6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65599268069500</w:t>
            </w:r>
          </w:p>
        </w:tc>
        <w:tc>
          <w:tcPr>
            <w:tcW w:w="1791" w:type="dxa"/>
            <w:tcBorders>
              <w:top w:val="nil"/>
            </w:tcBorders>
            <w:hideMark/>
          </w:tcPr>
          <w:p w14:paraId="47D474A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20542984852300</w:t>
            </w:r>
          </w:p>
        </w:tc>
        <w:tc>
          <w:tcPr>
            <w:tcW w:w="517" w:type="dxa"/>
            <w:tcBorders>
              <w:top w:val="nil"/>
            </w:tcBorders>
            <w:hideMark/>
          </w:tcPr>
          <w:p w14:paraId="3C8BAD1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tcBorders>
            <w:hideMark/>
          </w:tcPr>
          <w:p w14:paraId="557B37D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tcBorders>
            <w:hideMark/>
          </w:tcPr>
          <w:p w14:paraId="73195A8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66</w:t>
            </w:r>
          </w:p>
        </w:tc>
      </w:tr>
    </w:tbl>
    <w:p w14:paraId="16F1BC16" w14:textId="77777777" w:rsidR="005A7AC7" w:rsidRPr="00FB2E5E"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ascii="Didot" w:eastAsia="Calibri" w:hAnsi="Didot" w:cs="Didot" w:hint="cs"/>
          <w:b/>
          <w:bCs/>
          <w:color w:val="000000" w:themeColor="text1"/>
          <w:sz w:val="18"/>
          <w:szCs w:val="18"/>
        </w:rPr>
      </w:pPr>
    </w:p>
    <w:p w14:paraId="54C064A8" w14:textId="48187947" w:rsidR="61C1C9BE" w:rsidRPr="00FB2E5E" w:rsidRDefault="61C1C9BE" w:rsidP="00EA535E">
      <w:pPr>
        <w:pStyle w:val="Heading3"/>
        <w:snapToGrid w:val="0"/>
        <w:spacing w:before="120" w:after="240"/>
        <w:jc w:val="both"/>
        <w:rPr>
          <w:rFonts w:ascii="Didot" w:hAnsi="Didot" w:cs="Didot" w:hint="cs"/>
          <w:szCs w:val="22"/>
        </w:rPr>
      </w:pPr>
      <w:r w:rsidRPr="00FB2E5E">
        <w:rPr>
          <w:rFonts w:ascii="Didot" w:hAnsi="Didot" w:cs="Didot" w:hint="cs"/>
          <w:szCs w:val="22"/>
        </w:rPr>
        <w:t xml:space="preserve">5.3.3. </w:t>
      </w:r>
      <w:r w:rsidR="451918C9" w:rsidRPr="00FB2E5E">
        <w:rPr>
          <w:rFonts w:ascii="Didot" w:hAnsi="Didot" w:cs="Didot" w:hint="cs"/>
          <w:szCs w:val="22"/>
        </w:rPr>
        <w:t>Polygenic scores</w:t>
      </w:r>
    </w:p>
    <w:p w14:paraId="498F31BD" w14:textId="35F6097A" w:rsidR="00AC3CFE" w:rsidRPr="00FB2E5E" w:rsidRDefault="00A76CA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fter adjusting the polygenic scores (PGS) for all participants in the SPARK and ABCD cohorts using the first five genetic principal components, we focused on participants from the ABCD dataset who had reported performance data in the first run of the SST. We then examined the correlation between the </w:t>
      </w:r>
      <w:r w:rsidR="00574FF4" w:rsidRPr="00FB2E5E">
        <w:rPr>
          <w:rFonts w:ascii="Didot" w:eastAsia="Calibri" w:hAnsi="Didot" w:cs="Didot" w:hint="cs"/>
          <w:color w:val="000000" w:themeColor="text1"/>
        </w:rPr>
        <w:t>PGS</w:t>
      </w:r>
      <w:r w:rsidR="00AC3CFE" w:rsidRPr="00FB2E5E">
        <w:rPr>
          <w:rFonts w:ascii="Didot" w:eastAsia="Calibri" w:hAnsi="Didot" w:cs="Didot" w:hint="cs"/>
          <w:color w:val="000000" w:themeColor="text1"/>
        </w:rPr>
        <w:t xml:space="preserve"> and the calculated deltas for both: the SST, and the CBCL. The correlation was performed in R, using the ‘</w:t>
      </w:r>
      <w:proofErr w:type="gramStart"/>
      <w:r w:rsidR="00AC3CFE" w:rsidRPr="00FB2E5E">
        <w:rPr>
          <w:rFonts w:ascii="Didot" w:eastAsia="Calibri" w:hAnsi="Didot" w:cs="Didot" w:hint="cs"/>
          <w:color w:val="000000" w:themeColor="text1"/>
        </w:rPr>
        <w:t>cor(</w:t>
      </w:r>
      <w:proofErr w:type="gramEnd"/>
      <w:r w:rsidR="00AC3CFE" w:rsidRPr="00FB2E5E">
        <w:rPr>
          <w:rFonts w:ascii="Didot" w:eastAsia="Calibri" w:hAnsi="Didot" w:cs="Didot" w:hint="cs"/>
          <w:color w:val="000000" w:themeColor="text1"/>
        </w:rPr>
        <w:t xml:space="preserve">)’ function with specifying the method to be Spearman rank-based correlation. </w:t>
      </w:r>
    </w:p>
    <w:p w14:paraId="6C33863A" w14:textId="02B457A1" w:rsidR="451918C9" w:rsidRPr="00FB2E5E" w:rsidRDefault="451918C9" w:rsidP="00DA5697">
      <w:pPr>
        <w:pStyle w:val="Heading2"/>
        <w:rPr>
          <w:rFonts w:ascii="Didot" w:hAnsi="Didot" w:cs="Didot" w:hint="cs"/>
        </w:rPr>
      </w:pPr>
      <w:r w:rsidRPr="00FB2E5E">
        <w:rPr>
          <w:rFonts w:ascii="Didot" w:eastAsia="Calibri Light" w:hAnsi="Didot" w:cs="Didot" w:hint="cs"/>
        </w:rPr>
        <w:t>5.4.</w:t>
      </w:r>
      <w:r w:rsidR="00EA535E" w:rsidRPr="00FB2E5E">
        <w:rPr>
          <w:rFonts w:ascii="Didot" w:eastAsia="Times New Roman" w:hAnsi="Didot" w:cs="Didot" w:hint="cs"/>
        </w:rPr>
        <w:t xml:space="preserve"> </w:t>
      </w:r>
      <w:r w:rsidRPr="00FB2E5E">
        <w:rPr>
          <w:rFonts w:ascii="Didot" w:eastAsia="Calibri Light" w:hAnsi="Didot" w:cs="Didot" w:hint="cs"/>
        </w:rPr>
        <w:t xml:space="preserve">Transcriptome imputation </w:t>
      </w:r>
    </w:p>
    <w:p w14:paraId="0E286DB3" w14:textId="01243679" w:rsidR="001C3F36" w:rsidRPr="00FB2E5E" w:rsidRDefault="008C181A" w:rsidP="00EA535E">
      <w:pPr>
        <w:snapToGrid w:val="0"/>
        <w:spacing w:before="120" w:after="240"/>
        <w:jc w:val="both"/>
        <w:rPr>
          <w:rFonts w:ascii="Didot" w:hAnsi="Didot" w:cs="Didot" w:hint="cs"/>
        </w:rPr>
      </w:pPr>
      <w:r w:rsidRPr="00FB2E5E">
        <w:rPr>
          <w:rFonts w:ascii="Didot" w:hAnsi="Didot" w:cs="Didot" w:hint="cs"/>
        </w:rPr>
        <w:t>To</w:t>
      </w:r>
      <w:r w:rsidR="00A76CA9" w:rsidRPr="00FB2E5E">
        <w:rPr>
          <w:rFonts w:ascii="Didot" w:hAnsi="Didot" w:cs="Didot" w:hint="cs"/>
        </w:rPr>
        <w:t xml:space="preserve"> investigate how different genetic variants influence gene expression in specific cell types, we utilized cis-eQTL weights obtained from  </w:t>
      </w:r>
      <w:r w:rsidR="00A76CA9"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FB2E5E">
        <w:rPr>
          <w:rFonts w:ascii="Didot" w:hAnsi="Didot" w:cs="Didot" w:hint="cs"/>
        </w:rPr>
        <w:instrText xml:space="preserve"> ADDIN EN.CITE </w:instrText>
      </w:r>
      <w:r w:rsidR="00A76CA9"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FB2E5E">
        <w:rPr>
          <w:rFonts w:ascii="Didot" w:hAnsi="Didot" w:cs="Didot" w:hint="cs"/>
        </w:rPr>
        <w:instrText xml:space="preserve"> ADDIN EN.CITE.DATA </w:instrText>
      </w:r>
      <w:r w:rsidR="00A76CA9" w:rsidRPr="00FB2E5E">
        <w:rPr>
          <w:rFonts w:ascii="Didot" w:hAnsi="Didot" w:cs="Didot" w:hint="cs"/>
        </w:rPr>
      </w:r>
      <w:r w:rsidR="00A76CA9" w:rsidRPr="00FB2E5E">
        <w:rPr>
          <w:rFonts w:ascii="Didot" w:hAnsi="Didot" w:cs="Didot" w:hint="cs"/>
        </w:rPr>
        <w:fldChar w:fldCharType="end"/>
      </w:r>
      <w:r w:rsidR="00A76CA9" w:rsidRPr="00FB2E5E">
        <w:rPr>
          <w:rFonts w:ascii="Didot" w:hAnsi="Didot" w:cs="Didot" w:hint="cs"/>
        </w:rPr>
      </w:r>
      <w:r w:rsidR="00A76CA9" w:rsidRPr="00FB2E5E">
        <w:rPr>
          <w:rFonts w:ascii="Didot" w:hAnsi="Didot" w:cs="Didot" w:hint="cs"/>
        </w:rPr>
        <w:fldChar w:fldCharType="separate"/>
      </w:r>
      <w:r w:rsidR="00A76CA9" w:rsidRPr="00FB2E5E">
        <w:rPr>
          <w:rFonts w:ascii="Didot" w:hAnsi="Didot" w:cs="Didot" w:hint="cs"/>
        </w:rPr>
        <w:t>(Bryois et al., 2022)</w:t>
      </w:r>
      <w:r w:rsidR="00A76CA9" w:rsidRPr="00FB2E5E">
        <w:rPr>
          <w:rFonts w:ascii="Didot" w:hAnsi="Didot" w:cs="Didot" w:hint="cs"/>
        </w:rPr>
        <w:fldChar w:fldCharType="end"/>
      </w:r>
      <w:r w:rsidR="00A76CA9" w:rsidRPr="00FB2E5E">
        <w:rPr>
          <w:rFonts w:ascii="Didot" w:hAnsi="Didot" w:cs="Didot" w:hint="cs"/>
        </w:rPr>
        <w:t>. These weights were assigned to each variant-gene pair and were derived using a specific statistical model that accounted for various factors such as genotype, cell type, principal components, study, disease status, and individual-specific random effects.</w:t>
      </w:r>
      <w:r w:rsidR="00D329F2" w:rsidRPr="00FB2E5E">
        <w:rPr>
          <w:rFonts w:ascii="Didot" w:hAnsi="Didot" w:cs="Didot" w:hint="cs"/>
        </w:rPr>
        <w:t xml:space="preserve"> The eQTLs were derived by the following model as defined by the authors: </w:t>
      </w:r>
    </w:p>
    <w:p w14:paraId="64B9B4FF" w14:textId="2CD7AF7D" w:rsidR="001C3F36" w:rsidRPr="00FB2E5E" w:rsidRDefault="00F4715F" w:rsidP="00EA535E">
      <w:pPr>
        <w:snapToGrid w:val="0"/>
        <w:spacing w:before="120" w:after="240"/>
        <w:jc w:val="both"/>
        <w:rPr>
          <w:rFonts w:ascii="Didot" w:hAnsi="Didot" w:cs="Didot" w:hint="cs"/>
        </w:rPr>
      </w:pPr>
      <m:oMath>
        <m:r>
          <w:rPr>
            <w:rFonts w:ascii="Cambria Math" w:hAnsi="Cambria Math" w:cs="Didot" w:hint="cs"/>
          </w:rPr>
          <m:t xml:space="preserve">raw counts (each gene)~ </m:t>
        </m:r>
        <m:r>
          <m:rPr>
            <m:sty m:val="p"/>
          </m:rPr>
          <w:rPr>
            <w:rFonts w:ascii="Cambria Math" w:hAnsi="Cambria Math" w:cs="Didot" w:hint="cs"/>
          </w:rPr>
          <m:t>genotype (0,1,2)+ cell_type+  genotype:cell_type_eqtl (cell type in which the eQTL was discovered, coded as 0,1)+ PC 1-3 genotype matrix + PC 1-5 expression matrix + study + disease_status+ (1│individual)(random effect)</m:t>
        </m:r>
      </m:oMath>
      <w:r w:rsidR="001C3F36" w:rsidRPr="00FB2E5E">
        <w:rPr>
          <w:rFonts w:ascii="Didot" w:hAnsi="Didot" w:cs="Didot" w:hint="cs"/>
        </w:rPr>
        <w:t xml:space="preserve"> </w:t>
      </w:r>
    </w:p>
    <w:p w14:paraId="74326BE0" w14:textId="697421E1" w:rsidR="00D329F2" w:rsidRPr="00FB2E5E" w:rsidRDefault="00A76CA9" w:rsidP="00EA535E">
      <w:pPr>
        <w:snapToGrid w:val="0"/>
        <w:spacing w:before="120" w:after="240"/>
        <w:jc w:val="both"/>
        <w:rPr>
          <w:rFonts w:ascii="Didot" w:hAnsi="Didot" w:cs="Didot" w:hint="cs"/>
        </w:rPr>
      </w:pPr>
      <w:r w:rsidRPr="00FB2E5E">
        <w:rPr>
          <w:rFonts w:ascii="Didot" w:hAnsi="Didot" w:cs="Didot" w:hint="cs"/>
        </w:rPr>
        <w:t>The study provided cis-eQTL weights for eight different cell types, including astrocytes, endothelial cells, excitatory neurons, inhibitory neurons, microglia, oligodendrocytes, OPCs (oligodendrocyte progenitor cells), and pericytes. However, for our investigation into methylphenidate response, we focused solely on excitatory neurons. To narrow down the list of eQTLs, we filtered them based on a false discovery rate (FDR) threshold of less than 0.05, resulting in a final set of 328,061 unique significant eQTLs out of the original 2,438,542 eQTLs.</w:t>
      </w:r>
    </w:p>
    <w:p w14:paraId="47D0A720" w14:textId="77777777" w:rsidR="00A76CA9" w:rsidRPr="00FB2E5E" w:rsidRDefault="00A76CA9" w:rsidP="00EA535E">
      <w:pPr>
        <w:snapToGrid w:val="0"/>
        <w:spacing w:before="120" w:after="240"/>
        <w:jc w:val="both"/>
        <w:rPr>
          <w:rFonts w:ascii="Didot" w:hAnsi="Didot" w:cs="Didot" w:hint="cs"/>
        </w:rPr>
      </w:pPr>
      <w:r w:rsidRPr="00FB2E5E">
        <w:rPr>
          <w:rFonts w:ascii="Didot" w:hAnsi="Didot" w:cs="Didot" w:hint="cs"/>
        </w:rPr>
        <w:lastRenderedPageBreak/>
        <w:t>To impute gene expression in excitatory neurons for individuals, we performed a simple matrix multiplication using the following formula:</w:t>
      </w:r>
    </w:p>
    <w:p w14:paraId="34DFF995" w14:textId="3A2F838F" w:rsidR="00407808" w:rsidRPr="00FB2E5E" w:rsidRDefault="00F4715F" w:rsidP="00EA535E">
      <w:pPr>
        <w:pStyle w:val="Caption"/>
        <w:snapToGrid w:val="0"/>
        <w:spacing w:before="120" w:after="240"/>
        <w:jc w:val="both"/>
        <w:rPr>
          <w:rFonts w:ascii="Didot" w:hAnsi="Didot" w:cs="Didot" w:hint="cs"/>
          <w:sz w:val="22"/>
          <w:szCs w:val="22"/>
        </w:rPr>
      </w:pPr>
      <m:oMath>
        <m:r>
          <w:rPr>
            <w:rFonts w:ascii="Cambria Math" w:hAnsi="Cambria Math" w:cs="Didot" w:hint="cs"/>
            <w:sz w:val="22"/>
            <w:szCs w:val="22"/>
          </w:rPr>
          <m:t>Imputed_tx= Genotypes_Matrix x cell_type_Weights_Matrix</m:t>
        </m:r>
      </m:oMath>
      <w:r w:rsidR="00407808" w:rsidRPr="00FB2E5E">
        <w:rPr>
          <w:rFonts w:ascii="Didot" w:hAnsi="Didot" w:cs="Didot" w:hint="cs"/>
          <w:sz w:val="22"/>
          <w:szCs w:val="22"/>
        </w:rPr>
        <w:t xml:space="preserve">  </w:t>
      </w:r>
    </w:p>
    <w:p w14:paraId="1AA99790" w14:textId="27449BEB"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 xml:space="preserve">The cell_type_Weights_Matrix represents the weights matrix derived from </w:t>
      </w:r>
      <w:r w:rsidR="00675D00"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FB2E5E">
        <w:rPr>
          <w:rFonts w:ascii="Didot" w:hAnsi="Didot" w:cs="Didot" w:hint="cs"/>
        </w:rPr>
        <w:instrText xml:space="preserve"> ADDIN EN.CITE </w:instrText>
      </w:r>
      <w:r w:rsidR="003F54B6"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FB2E5E">
        <w:rPr>
          <w:rFonts w:ascii="Didot" w:hAnsi="Didot" w:cs="Didot" w:hint="cs"/>
        </w:rPr>
        <w:instrText xml:space="preserve"> ADDIN EN.CITE.DATA </w:instrText>
      </w:r>
      <w:r w:rsidR="003F54B6" w:rsidRPr="00FB2E5E">
        <w:rPr>
          <w:rFonts w:ascii="Didot" w:hAnsi="Didot" w:cs="Didot" w:hint="cs"/>
        </w:rPr>
      </w:r>
      <w:r w:rsidR="003F54B6" w:rsidRPr="00FB2E5E">
        <w:rPr>
          <w:rFonts w:ascii="Didot" w:hAnsi="Didot" w:cs="Didot" w:hint="cs"/>
        </w:rPr>
        <w:fldChar w:fldCharType="end"/>
      </w:r>
      <w:r w:rsidR="00675D00" w:rsidRPr="00FB2E5E">
        <w:rPr>
          <w:rFonts w:ascii="Didot" w:hAnsi="Didot" w:cs="Didot" w:hint="cs"/>
        </w:rPr>
      </w:r>
      <w:r w:rsidR="00675D00" w:rsidRPr="00FB2E5E">
        <w:rPr>
          <w:rFonts w:ascii="Didot" w:hAnsi="Didot" w:cs="Didot" w:hint="cs"/>
        </w:rPr>
        <w:fldChar w:fldCharType="separate"/>
      </w:r>
      <w:r w:rsidR="00675D00" w:rsidRPr="00FB2E5E">
        <w:rPr>
          <w:rFonts w:ascii="Didot" w:hAnsi="Didot" w:cs="Didot" w:hint="cs"/>
        </w:rPr>
        <w:t>(Bryois et al., 2022)</w:t>
      </w:r>
      <w:r w:rsidR="00675D00" w:rsidRPr="00FB2E5E">
        <w:rPr>
          <w:rFonts w:ascii="Didot" w:hAnsi="Didot" w:cs="Didot" w:hint="cs"/>
        </w:rPr>
        <w:fldChar w:fldCharType="end"/>
      </w:r>
      <w:r w:rsidR="00407808" w:rsidRPr="00FB2E5E">
        <w:rPr>
          <w:rFonts w:ascii="Didot" w:hAnsi="Didot" w:cs="Didot" w:hint="cs"/>
        </w:rPr>
        <w:t xml:space="preserve">. </w:t>
      </w:r>
      <w:r w:rsidRPr="00FB2E5E">
        <w:rPr>
          <w:rFonts w:ascii="Didot" w:hAnsi="Didot" w:cs="Didot" w:hint="cs"/>
        </w:rPr>
        <w:t xml:space="preserve">It has dimensions MxN, where M represents the number of variants and N represents the number of genes. The Genotypes_Matrix, on the other hand, has rows representing individuals and columns representing genotypes. The values in this matrix indicate the type of genotype alleles found for </w:t>
      </w:r>
      <w:proofErr w:type="gramStart"/>
      <w:r w:rsidRPr="00FB2E5E">
        <w:rPr>
          <w:rFonts w:ascii="Didot" w:hAnsi="Didot" w:cs="Didot" w:hint="cs"/>
        </w:rPr>
        <w:t>each individual</w:t>
      </w:r>
      <w:proofErr w:type="gramEnd"/>
      <w:r w:rsidRPr="00FB2E5E">
        <w:rPr>
          <w:rFonts w:ascii="Didot" w:hAnsi="Didot" w:cs="Didot" w:hint="cs"/>
        </w:rPr>
        <w:t xml:space="preserve"> (0 for homozygous reference, 1 for heterozygous, and 2 for homozygous alternate).</w:t>
      </w:r>
    </w:p>
    <w:p w14:paraId="5DBC63A9" w14:textId="0E1E3E6C"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For our analysis, we used the Genotypes_Matrix specific to participants from the Adolescent Brain Cognitive Development (ABCD) study. The ABCD study is one of the largest long-term studies funded by the National Institutes of Health (NIH) that focuses on brain development and child health in the United States. It includes approximately 11,000 children aged 9-10 years at the beginning of the study.</w:t>
      </w:r>
      <w:r w:rsidR="00407808" w:rsidRPr="00FB2E5E">
        <w:rPr>
          <w:rFonts w:ascii="Didot" w:hAnsi="Didot" w:cs="Didot" w:hint="cs"/>
        </w:rPr>
        <w:t xml:space="preserve"> </w:t>
      </w:r>
    </w:p>
    <w:p w14:paraId="2F469097" w14:textId="394D639E"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 xml:space="preserve">After imputing transcriptome data for the ABCD participants, we further standardized the imputed values on a gene level by z-scaling them, ensuring a mean of 0 and a standard deviation </w:t>
      </w:r>
      <w:r w:rsidR="001C3F36" w:rsidRPr="00FB2E5E">
        <w:rPr>
          <w:rFonts w:ascii="Didot" w:hAnsi="Didot" w:cs="Didot" w:hint="cs"/>
        </w:rPr>
        <w:t>(</w:t>
      </w:r>
      <w:r w:rsidR="001C3F36" w:rsidRPr="00FB2E5E">
        <w:rPr>
          <w:rFonts w:ascii="Didot" w:hAnsi="Didot" w:cs="Didot" w:hint="cs"/>
        </w:rPr>
        <w:sym w:font="Symbol" w:char="F073"/>
      </w:r>
      <w:r w:rsidR="001C3F36" w:rsidRPr="00FB2E5E">
        <w:rPr>
          <w:rFonts w:ascii="Didot" w:hAnsi="Didot" w:cs="Didot" w:hint="cs"/>
        </w:rPr>
        <w:t xml:space="preserve">) </w:t>
      </w:r>
      <w:r w:rsidRPr="00FB2E5E">
        <w:rPr>
          <w:rFonts w:ascii="Didot" w:hAnsi="Didot" w:cs="Didot" w:hint="cs"/>
        </w:rPr>
        <w:t>of 1. This normalization step allows for easier interpretation and comparison of gene expression levels across individuals.</w:t>
      </w:r>
      <w:r w:rsidR="451918C9" w:rsidRPr="00FB2E5E">
        <w:rPr>
          <w:rFonts w:ascii="Didot" w:hAnsi="Didot" w:cs="Didot" w:hint="cs"/>
        </w:rPr>
        <w:t xml:space="preserve"> </w:t>
      </w:r>
    </w:p>
    <w:p w14:paraId="7B4D3116" w14:textId="46CEB2E7" w:rsidR="451918C9" w:rsidRPr="00FB2E5E" w:rsidRDefault="451918C9" w:rsidP="00DA5697">
      <w:pPr>
        <w:pStyle w:val="Heading2"/>
        <w:rPr>
          <w:rFonts w:ascii="Didot" w:eastAsia="Calibri Light" w:hAnsi="Didot" w:cs="Didot" w:hint="cs"/>
        </w:rPr>
      </w:pPr>
      <w:r w:rsidRPr="00FB2E5E">
        <w:rPr>
          <w:rFonts w:ascii="Didot" w:eastAsia="Calibri Light" w:hAnsi="Didot" w:cs="Didot" w:hint="cs"/>
        </w:rPr>
        <w:t>5.5.</w:t>
      </w:r>
      <w:r w:rsidRPr="00FB2E5E">
        <w:rPr>
          <w:rFonts w:ascii="Didot" w:eastAsia="Times New Roman" w:hAnsi="Didot" w:cs="Didot" w:hint="cs"/>
        </w:rPr>
        <w:t xml:space="preserve">    </w:t>
      </w:r>
      <w:r w:rsidRPr="00FB2E5E">
        <w:rPr>
          <w:rFonts w:ascii="Didot" w:eastAsia="Calibri Light" w:hAnsi="Didot" w:cs="Didot" w:hint="cs"/>
        </w:rPr>
        <w:t>Drug response</w:t>
      </w:r>
    </w:p>
    <w:p w14:paraId="797BFCF1" w14:textId="28DFC5A8" w:rsidR="00F4715F" w:rsidRPr="00FB2E5E" w:rsidRDefault="00F4715F" w:rsidP="00EA535E">
      <w:pPr>
        <w:pStyle w:val="Heading3"/>
        <w:snapToGrid w:val="0"/>
        <w:spacing w:before="120" w:after="240"/>
        <w:jc w:val="both"/>
        <w:rPr>
          <w:rFonts w:ascii="Didot" w:hAnsi="Didot" w:cs="Didot" w:hint="cs"/>
          <w:szCs w:val="22"/>
        </w:rPr>
      </w:pPr>
      <w:r w:rsidRPr="00FB2E5E">
        <w:rPr>
          <w:rFonts w:ascii="Didot" w:hAnsi="Didot" w:cs="Didot" w:hint="cs"/>
          <w:szCs w:val="22"/>
        </w:rPr>
        <w:t>5.5.1. calculating polygenic drug response</w:t>
      </w:r>
    </w:p>
    <w:p w14:paraId="5DDE8E60" w14:textId="52220A55" w:rsidR="00EA535E" w:rsidRPr="00FB2E5E" w:rsidRDefault="0061719E" w:rsidP="00EA535E">
      <w:pPr>
        <w:snapToGrid w:val="0"/>
        <w:spacing w:before="120" w:after="240"/>
        <w:jc w:val="both"/>
        <w:rPr>
          <w:rFonts w:ascii="Didot" w:hAnsi="Didot" w:cs="Didot" w:hint="cs"/>
        </w:rPr>
      </w:pPr>
      <w:r w:rsidRPr="00FB2E5E">
        <w:rPr>
          <w:rFonts w:ascii="Didot" w:hAnsi="Didot" w:cs="Didot" w:hint="cs"/>
        </w:rPr>
        <w:t xml:space="preserve">To assess individuals' response to methylphenidate (MPH), we calculated the correlation between their imputed transcriptome in excitatory neurons and the drug signature obtained from the connectivity map </w:t>
      </w:r>
      <w:r w:rsidR="00932578" w:rsidRPr="00FB2E5E">
        <w:rPr>
          <w:rFonts w:ascii="Didot" w:hAnsi="Didot" w:cs="Didot" w:hint="cs"/>
        </w:rPr>
        <w:t>(CMap)</w:t>
      </w:r>
      <w:r w:rsidR="00932578" w:rsidRPr="00FB2E5E">
        <w:rPr>
          <w:rStyle w:val="FootnoteReference"/>
          <w:rFonts w:ascii="Didot" w:hAnsi="Didot" w:cs="Didot" w:hint="cs"/>
        </w:rPr>
        <w:footnoteReference w:id="3"/>
      </w:r>
      <w:r w:rsidRPr="00FB2E5E">
        <w:rPr>
          <w:rFonts w:ascii="Didot" w:hAnsi="Didot" w:cs="Didot" w:hint="cs"/>
        </w:rPr>
        <w:t xml:space="preserve"> database developed by the BROAD Institute. The CMap database provides a measure of cellular response to different perturbagens (including drugs) in various cell lines.</w:t>
      </w:r>
      <w:r w:rsidR="00932578" w:rsidRPr="00FB2E5E">
        <w:rPr>
          <w:rFonts w:ascii="Didot" w:hAnsi="Didot" w:cs="Didot" w:hint="cs"/>
        </w:rPr>
        <w:t xml:space="preserve"> </w:t>
      </w:r>
    </w:p>
    <w:p w14:paraId="74DBB8E4" w14:textId="7EF33DF6" w:rsidR="00EA535E" w:rsidRPr="00FB2E5E" w:rsidRDefault="0061719E" w:rsidP="00C54BB9">
      <w:pPr>
        <w:snapToGrid w:val="0"/>
        <w:spacing w:before="120" w:after="240"/>
        <w:jc w:val="both"/>
        <w:rPr>
          <w:rFonts w:ascii="Didot" w:hAnsi="Didot" w:cs="Didot" w:hint="cs"/>
        </w:rPr>
      </w:pPr>
      <w:r w:rsidRPr="00FB2E5E">
        <w:rPr>
          <w:rFonts w:ascii="Didot" w:hAnsi="Didot" w:cs="Didot" w:hint="cs"/>
        </w:rPr>
        <w:t>The drug signature matrix for each drug is a 1xG matrix, where G represents the total number of genes with measured gene expression after introducing the drug to the cell line. The gene expression values in the signature matrix range from 0 to 1, representing fluorescence intensity. For our analysis, we used the fitted data from the CMap, which controls for the cell line and drug dose, ensuring that the signature reflects the drug effect specifically.</w:t>
      </w:r>
    </w:p>
    <w:p w14:paraId="36FA492D" w14:textId="549CF376" w:rsidR="00EA535E" w:rsidRPr="00FB2E5E" w:rsidRDefault="00B000F7" w:rsidP="00C54BB9">
      <w:pPr>
        <w:snapToGrid w:val="0"/>
        <w:spacing w:before="120" w:after="240"/>
        <w:jc w:val="both"/>
        <w:rPr>
          <w:rFonts w:ascii="Didot" w:hAnsi="Didot" w:cs="Didot" w:hint="cs"/>
        </w:rPr>
      </w:pPr>
      <w:r w:rsidRPr="00FB2E5E">
        <w:rPr>
          <w:rFonts w:ascii="Didot" w:hAnsi="Didot" w:cs="Didot" w:hint="cs"/>
        </w:rPr>
        <w:t xml:space="preserve">To calculate the correlation, we employed the </w:t>
      </w:r>
      <w:proofErr w:type="gramStart"/>
      <w:r w:rsidRPr="00FB2E5E">
        <w:rPr>
          <w:rFonts w:ascii="Didot" w:hAnsi="Didot" w:cs="Didot" w:hint="cs"/>
        </w:rPr>
        <w:t>cor(</w:t>
      </w:r>
      <w:proofErr w:type="gramEnd"/>
      <w:r w:rsidRPr="00FB2E5E">
        <w:rPr>
          <w:rFonts w:ascii="Didot" w:hAnsi="Didot" w:cs="Didot" w:hint="cs"/>
        </w:rPr>
        <w:t>) function in R, specifically using Spearman rank-based correlation. This correlation measures how different an individual's imputed gene expression is compared to the drug signature.</w:t>
      </w:r>
      <w:r w:rsidR="00932578" w:rsidRPr="00FB2E5E">
        <w:rPr>
          <w:rFonts w:ascii="Didot" w:hAnsi="Didot" w:cs="Didot" w:hint="cs"/>
        </w:rPr>
        <w:t xml:space="preserve"> </w:t>
      </w:r>
      <w:r w:rsidRPr="00FB2E5E">
        <w:rPr>
          <w:rFonts w:ascii="Didot" w:hAnsi="Didot" w:cs="Didot" w:hint="cs"/>
        </w:rPr>
        <w:t xml:space="preserve">Before </w:t>
      </w:r>
      <w:r w:rsidRPr="00FB2E5E">
        <w:rPr>
          <w:rFonts w:ascii="Didot" w:hAnsi="Didot" w:cs="Didot" w:hint="cs"/>
        </w:rPr>
        <w:lastRenderedPageBreak/>
        <w:t>calculating the correlation, we accounted for genes that had a measured change in the drug signature but did not have imputed transcriptome values (either due to a lack of eQTLs found in the sample or the gene not having significant eQTLs with weights). In these cases, we added those genes to the imputed transcriptome vector with a value of 0.</w:t>
      </w:r>
    </w:p>
    <w:p w14:paraId="4310AD46" w14:textId="2434E1B1" w:rsidR="00EA535E" w:rsidRPr="00FB2E5E" w:rsidRDefault="00B000F7" w:rsidP="00C54BB9">
      <w:pPr>
        <w:snapToGrid w:val="0"/>
        <w:spacing w:before="120" w:after="240"/>
        <w:jc w:val="both"/>
        <w:rPr>
          <w:rFonts w:ascii="Didot" w:hAnsi="Didot" w:cs="Didot" w:hint="cs"/>
        </w:rPr>
      </w:pPr>
      <w:r w:rsidRPr="00FB2E5E">
        <w:rPr>
          <w:rFonts w:ascii="Didot" w:hAnsi="Didot" w:cs="Didot" w:hint="cs"/>
        </w:rPr>
        <w:t>The calculated correlations serve as a measure of how an individual's imputed gene expression differs from the drug signature. Based on these correlations, individuals were categorized as positive responders to the drug if their imputed tissue expression had a negative correlation with the drug perturbation signature. Conversely, individuals were categorized as negative responders if they had a positive correlation. In this context, a negative correlation indicates that the drug is expected to reverse the imputed transcriptome, thereby normalizing the gene expression.</w:t>
      </w:r>
      <w:r w:rsidR="00932578" w:rsidRPr="00FB2E5E">
        <w:rPr>
          <w:rFonts w:ascii="Didot" w:hAnsi="Didot" w:cs="Didot" w:hint="cs"/>
        </w:rPr>
        <w:t xml:space="preserve"> </w:t>
      </w:r>
    </w:p>
    <w:p w14:paraId="740A7BB6" w14:textId="4354406A" w:rsidR="00EA535E" w:rsidRPr="00FB2E5E" w:rsidRDefault="00B000F7" w:rsidP="001D4703">
      <w:pPr>
        <w:snapToGrid w:val="0"/>
        <w:spacing w:before="120" w:after="240"/>
        <w:jc w:val="both"/>
        <w:rPr>
          <w:rFonts w:ascii="Didot" w:hAnsi="Didot" w:cs="Didot" w:hint="cs"/>
        </w:rPr>
      </w:pPr>
      <w:r w:rsidRPr="00FB2E5E">
        <w:rPr>
          <w:rFonts w:ascii="Didot" w:hAnsi="Didot" w:cs="Didot" w:hint="cs"/>
        </w:rPr>
        <w:t>To ensure consistency in the interpretation, we multiplied the calculated correlations by -1 to reverse the sign. Thus, a positive value in the correlation indicates that an individual is predicted to be a responder to methylphenidate (MPH).</w:t>
      </w:r>
      <w:r w:rsidR="00932578" w:rsidRPr="00FB2E5E">
        <w:rPr>
          <w:rFonts w:ascii="Didot" w:hAnsi="Didot" w:cs="Didot" w:hint="cs"/>
        </w:rPr>
        <w:t xml:space="preserve"> </w:t>
      </w:r>
    </w:p>
    <w:p w14:paraId="4590B295" w14:textId="7F246BAB" w:rsidR="00D502A8" w:rsidRPr="00FB2E5E" w:rsidRDefault="00222EEB" w:rsidP="00222EEB">
      <w:pPr>
        <w:snapToGrid w:val="0"/>
        <w:spacing w:before="120" w:after="240"/>
        <w:jc w:val="both"/>
        <w:rPr>
          <w:rFonts w:ascii="Didot" w:hAnsi="Didot" w:cs="Didot" w:hint="cs"/>
        </w:rPr>
      </w:pPr>
      <w:r w:rsidRPr="00FB2E5E">
        <w:rPr>
          <w:rFonts w:ascii="Didot" w:hAnsi="Didot" w:cs="Didot" w:hint="cs"/>
        </w:rPr>
        <w:t>5.5.2. comparing predicted polygenic MPH response to participants’ CBCL deltas</w:t>
      </w:r>
      <w:r w:rsidR="002E0243">
        <w:rPr>
          <w:rFonts w:ascii="Didot" w:hAnsi="Didot" w:cs="Didot"/>
        </w:rPr>
        <w:t xml:space="preserve"> and cognitive </w:t>
      </w:r>
      <w:proofErr w:type="spellStart"/>
      <w:r w:rsidR="002E0243">
        <w:rPr>
          <w:rFonts w:ascii="Didot" w:hAnsi="Didot" w:cs="Didot"/>
        </w:rPr>
        <w:t>gFactor</w:t>
      </w:r>
      <w:proofErr w:type="spellEnd"/>
      <w:r w:rsidR="002E0243">
        <w:rPr>
          <w:rFonts w:ascii="Didot" w:hAnsi="Didot" w:cs="Didot"/>
        </w:rPr>
        <w:t xml:space="preserve"> PGS</w:t>
      </w:r>
    </w:p>
    <w:p w14:paraId="6ECFCC2F" w14:textId="183F3931" w:rsidR="00D502A8" w:rsidRPr="00FB2E5E" w:rsidRDefault="00222EEB" w:rsidP="001D4703">
      <w:pPr>
        <w:snapToGrid w:val="0"/>
        <w:spacing w:before="120" w:after="240"/>
        <w:jc w:val="both"/>
        <w:rPr>
          <w:rFonts w:ascii="Didot" w:hAnsi="Didot" w:cs="Didot" w:hint="cs"/>
        </w:rPr>
      </w:pPr>
      <w:r w:rsidRPr="00FB2E5E">
        <w:rPr>
          <w:rFonts w:ascii="Didot" w:hAnsi="Didot" w:cs="Didot" w:hint="cs"/>
        </w:rPr>
        <w:t xml:space="preserve">To assess the relationship between the predicted polygenic response to methylphenidate (MPH) and participants' CBCL deltas, we conducted </w:t>
      </w:r>
      <w:r w:rsidRPr="00FB2E5E">
        <w:rPr>
          <w:rFonts w:ascii="Didot" w:hAnsi="Didot" w:cs="Didot" w:hint="cs"/>
        </w:rPr>
        <w:t>Spearman’s rank-based correlation</w:t>
      </w:r>
      <w:r w:rsidRPr="00FB2E5E">
        <w:rPr>
          <w:rFonts w:ascii="Didot" w:hAnsi="Didot" w:cs="Didot" w:hint="cs"/>
        </w:rPr>
        <w:t xml:space="preserve"> analyses using the </w:t>
      </w:r>
      <w:proofErr w:type="gramStart"/>
      <w:r w:rsidRPr="00FB2E5E">
        <w:rPr>
          <w:rFonts w:ascii="Didot" w:hAnsi="Didot" w:cs="Didot" w:hint="cs"/>
        </w:rPr>
        <w:t>cor</w:t>
      </w:r>
      <w:r w:rsidRPr="00FB2E5E">
        <w:rPr>
          <w:rFonts w:ascii="Didot" w:hAnsi="Didot" w:cs="Didot" w:hint="cs"/>
        </w:rPr>
        <w:t>(</w:t>
      </w:r>
      <w:proofErr w:type="gramEnd"/>
      <w:r w:rsidRPr="00FB2E5E">
        <w:rPr>
          <w:rFonts w:ascii="Didot" w:hAnsi="Didot" w:cs="Didot" w:hint="cs"/>
        </w:rPr>
        <w:t>) function in R.</w:t>
      </w:r>
      <w:r w:rsidR="002E0243">
        <w:rPr>
          <w:rFonts w:ascii="Didot" w:hAnsi="Didot" w:cs="Didot"/>
        </w:rPr>
        <w:t xml:space="preserve"> We also conducted a Pearson’s correlation between the predicted MPH response and participants cognitive </w:t>
      </w:r>
      <w:proofErr w:type="spellStart"/>
      <w:r w:rsidR="002E0243">
        <w:rPr>
          <w:rFonts w:ascii="Didot" w:hAnsi="Didot" w:cs="Didot"/>
        </w:rPr>
        <w:t>gFactor</w:t>
      </w:r>
      <w:proofErr w:type="spellEnd"/>
      <w:r w:rsidR="002E0243">
        <w:rPr>
          <w:rFonts w:ascii="Didot" w:hAnsi="Didot" w:cs="Didot"/>
        </w:rPr>
        <w:t xml:space="preserve"> PGS as shown in </w:t>
      </w:r>
      <w:r w:rsidR="002E0243" w:rsidRPr="002E0243">
        <w:rPr>
          <w:rFonts w:ascii="Didot" w:hAnsi="Didot" w:cs="Didot"/>
          <w:color w:val="FF0000"/>
        </w:rPr>
        <w:t>Figure 4-B</w:t>
      </w:r>
      <w:r w:rsidR="002E0243">
        <w:rPr>
          <w:rFonts w:ascii="Didot" w:hAnsi="Didot" w:cs="Didot"/>
        </w:rPr>
        <w:t xml:space="preserve">. </w:t>
      </w:r>
    </w:p>
    <w:p w14:paraId="35544C29" w14:textId="598A8F1B" w:rsidR="00F5677F" w:rsidRPr="00FB2E5E" w:rsidRDefault="00F5677F" w:rsidP="003A5113">
      <w:pPr>
        <w:snapToGrid w:val="0"/>
        <w:spacing w:before="120" w:after="240"/>
        <w:jc w:val="both"/>
        <w:rPr>
          <w:rFonts w:ascii="Didot" w:eastAsia="Calibri Light" w:hAnsi="Didot" w:cs="Didot" w:hint="cs"/>
        </w:rPr>
      </w:pPr>
    </w:p>
    <w:p w14:paraId="7DE2265F" w14:textId="7384C143" w:rsidR="0097728C" w:rsidRPr="00FB2E5E" w:rsidRDefault="0097728C" w:rsidP="00EA535E">
      <w:pPr>
        <w:snapToGrid w:val="0"/>
        <w:spacing w:before="120" w:after="240"/>
        <w:jc w:val="both"/>
        <w:rPr>
          <w:rFonts w:ascii="Didot" w:eastAsia="Calibri Light" w:hAnsi="Didot" w:cs="Didot" w:hint="cs"/>
          <w:color w:val="2F5496" w:themeColor="accent1" w:themeShade="BF"/>
        </w:rPr>
      </w:pPr>
      <w:r w:rsidRPr="00FB2E5E">
        <w:rPr>
          <w:rFonts w:ascii="Didot" w:eastAsia="Calibri Light" w:hAnsi="Didot" w:cs="Didot" w:hint="cs"/>
        </w:rPr>
        <w:br w:type="page"/>
      </w:r>
    </w:p>
    <w:p w14:paraId="24EE4786" w14:textId="232D2300" w:rsidR="00765B0A" w:rsidRPr="00FB2E5E" w:rsidRDefault="00765B0A" w:rsidP="007A759A">
      <w:pPr>
        <w:pStyle w:val="Heading1"/>
        <w:rPr>
          <w:rFonts w:ascii="Didot" w:hAnsi="Didot" w:hint="cs"/>
        </w:rPr>
      </w:pPr>
      <w:r w:rsidRPr="00FB2E5E">
        <w:rPr>
          <w:rFonts w:ascii="Didot" w:hAnsi="Didot" w:hint="cs"/>
        </w:rPr>
        <w:lastRenderedPageBreak/>
        <w:t xml:space="preserve">6. Limitations </w:t>
      </w:r>
    </w:p>
    <w:p w14:paraId="6B5BFF1C" w14:textId="6D600DC2" w:rsidR="00EA535E" w:rsidRPr="00FB2E5E" w:rsidRDefault="00413228"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Several limitations should be considered when interpreting the findings of this study. Firstly, the use of subjective reporting for MPH effectiveness and social communication abilities relies on the accuracy of parent reports, which can be influenced by various factors such as recall bias or subjective perceptions. Objective measures, although employed in the validation stage, still have inherent </w:t>
      </w:r>
      <w:r w:rsidR="008C181A" w:rsidRPr="00FB2E5E">
        <w:rPr>
          <w:rFonts w:ascii="Didot" w:hAnsi="Didot" w:cs="Didot" w:hint="cs"/>
          <w:szCs w:val="22"/>
        </w:rPr>
        <w:t>limitations,</w:t>
      </w:r>
      <w:r w:rsidRPr="00FB2E5E">
        <w:rPr>
          <w:rFonts w:ascii="Didot" w:hAnsi="Didot" w:cs="Didot" w:hint="cs"/>
          <w:szCs w:val="22"/>
        </w:rPr>
        <w:t xml:space="preserve"> and may not fully capture the complexity of drug response in real-world settings.</w:t>
      </w:r>
      <w:r w:rsidR="00142CB9" w:rsidRPr="00FB2E5E">
        <w:rPr>
          <w:rFonts w:ascii="Didot" w:hAnsi="Didot" w:cs="Didot" w:hint="cs"/>
          <w:szCs w:val="22"/>
        </w:rPr>
        <w:t xml:space="preserve"> The objective measure, mainly SST, was not designed to specifically study drug effectiveness. However, we used it to study the variability in performance based on the drug history for participants.</w:t>
      </w:r>
    </w:p>
    <w:p w14:paraId="0A3002C2" w14:textId="3F435E9E"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Another limitation is the reliance on transcriptomic imputation for predicting drug response. While this approach provides valuable insights into gene expression patterns, it relies on the assumption that imputed values accurately represent the true transcriptomic profile of the individual. It is also worth noting that the eQTL weights were derived from postmortem samples. The imputation process itself introduces inherent uncertainty and potential biases, which may affect the accuracy of the predicted drug response.</w:t>
      </w:r>
    </w:p>
    <w:p w14:paraId="65F3D0B9" w14:textId="742EDEB1"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Furthermore, the study's sample size, although representative of the targeted populations, may limit the generalizability of the findings. The SPARK and ABCD cohorts, while providing valuable data, may not fully capture the diversity and heterogeneity present in the broader population of individuals with neurodevelopmental disorders.</w:t>
      </w:r>
    </w:p>
    <w:p w14:paraId="658E4E95" w14:textId="04316A40"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Additionally, the regression models used in this study are based on associations and correlations and do not establish causality. Other factors beyond the genetic and transcriptomic profiles, such as environmental influences or individual-specific physiological processes, could contribute to the observed drug response variations.</w:t>
      </w:r>
    </w:p>
    <w:p w14:paraId="313A2D43" w14:textId="76C5CD2C"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Lastly, it is worth noting that the study focused specifically on methylphenidate response in individuals with neurodevelopmental disorders. The generalizability of the findings to other medications or different patient populations requires further investigation.</w:t>
      </w:r>
    </w:p>
    <w:p w14:paraId="4654D096" w14:textId="1FE736E3"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se limitations highlight the need for caution when interpreting the results and suggest avenues for future research. Larger and more diverse cohorts, rigorous validation of predictive models, and longitudinal studies assessing the long-term effects of predicted drug response are essential to further refine and validate the proposed method for personalized pharmacological management in neurodevelopmental disorders.</w:t>
      </w:r>
    </w:p>
    <w:p w14:paraId="5CF6FC63" w14:textId="77777777" w:rsidR="00765B0A" w:rsidRPr="00FB2E5E" w:rsidRDefault="00765B0A" w:rsidP="007A759A">
      <w:pPr>
        <w:pStyle w:val="Heading1"/>
        <w:rPr>
          <w:rFonts w:ascii="Didot" w:hAnsi="Didot" w:hint="cs"/>
        </w:rPr>
      </w:pPr>
      <w:r w:rsidRPr="00FB2E5E">
        <w:rPr>
          <w:rFonts w:ascii="Didot" w:hAnsi="Didot" w:hint="cs"/>
        </w:rPr>
        <w:lastRenderedPageBreak/>
        <w:t xml:space="preserve">7. Acknowledgements </w:t>
      </w:r>
    </w:p>
    <w:p w14:paraId="6E25B1B9" w14:textId="2B5B17C0" w:rsidR="00765B0A" w:rsidRPr="00FB2E5E" w:rsidRDefault="00EB76DC" w:rsidP="00EA535E">
      <w:pPr>
        <w:pStyle w:val="BodyText"/>
        <w:snapToGrid w:val="0"/>
        <w:spacing w:before="120" w:after="240"/>
        <w:jc w:val="both"/>
        <w:rPr>
          <w:rFonts w:ascii="Didot" w:hAnsi="Didot" w:cs="Didot" w:hint="cs"/>
          <w:szCs w:val="22"/>
        </w:rPr>
      </w:pPr>
      <w:r w:rsidRPr="00FB2E5E">
        <w:rPr>
          <w:rFonts w:ascii="Didot" w:hAnsi="Didot" w:cs="Didot" w:hint="cs"/>
          <w:szCs w:val="22"/>
        </w:rPr>
        <w:t>Data used in the preparation of this article were obtained from the Adolescent Brain Cognitive Development</w:t>
      </w:r>
      <w:r w:rsidRPr="00FB2E5E">
        <w:rPr>
          <w:rFonts w:ascii="Didot" w:hAnsi="Didot" w:cs="Didot" w:hint="cs"/>
          <w:szCs w:val="22"/>
          <w:vertAlign w:val="superscript"/>
        </w:rPr>
        <w:t>SM</w:t>
      </w:r>
      <w:r w:rsidRPr="00FB2E5E">
        <w:rPr>
          <w:rFonts w:ascii="Didot" w:hAnsi="Didot" w:cs="Didot" w:hint="cs"/>
          <w:szCs w:val="22"/>
        </w:rPr>
        <w:t xml:space="preserve"> (ABCD) Study (https://abcdstudy.org), held in the NIMH Data Archive (NDA). This is a multisite, longitudinal study designed to recruit more than 10,000 children </w:t>
      </w:r>
      <w:proofErr w:type="gramStart"/>
      <w:r w:rsidRPr="00FB2E5E">
        <w:rPr>
          <w:rFonts w:ascii="Didot" w:hAnsi="Didot" w:cs="Didot" w:hint="cs"/>
          <w:szCs w:val="22"/>
        </w:rPr>
        <w:t>age</w:t>
      </w:r>
      <w:proofErr w:type="gramEnd"/>
      <w:r w:rsidRPr="00FB2E5E">
        <w:rPr>
          <w:rFonts w:ascii="Didot" w:hAnsi="Didot" w:cs="Didot" w:hint="cs"/>
          <w:szCs w:val="22"/>
        </w:rPr>
        <w:t xml:space="preserve">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supporters is available at </w:t>
      </w:r>
      <w:hyperlink r:id="rId32" w:history="1">
        <w:r w:rsidRPr="00FB2E5E">
          <w:rPr>
            <w:rFonts w:ascii="Didot" w:hAnsi="Didot" w:cs="Didot" w:hint="cs"/>
            <w:szCs w:val="22"/>
          </w:rPr>
          <w:t>https://abcdstudy.org/federal-partners.html</w:t>
        </w:r>
      </w:hyperlink>
      <w:r w:rsidRPr="00FB2E5E">
        <w:rPr>
          <w:rFonts w:ascii="Didot" w:hAnsi="Didot" w:cs="Didot" w:hint="cs"/>
          <w:szCs w:val="22"/>
        </w:rPr>
        <w:t>. A listing of participating sites and a complete listing of the study investigators can be found at</w:t>
      </w:r>
      <w:hyperlink r:id="rId33" w:history="1">
        <w:r w:rsidRPr="00FB2E5E">
          <w:rPr>
            <w:rFonts w:ascii="Didot" w:hAnsi="Didot" w:cs="Didot" w:hint="cs"/>
            <w:szCs w:val="22"/>
          </w:rPr>
          <w:t>https://abcdstudy.org/consortium_members/</w:t>
        </w:r>
      </w:hyperlink>
      <w:r w:rsidRPr="00FB2E5E">
        <w:rPr>
          <w:rFonts w:ascii="Didot" w:hAnsi="Didot" w:cs="Didot" w:hint="cs"/>
          <w:szCs w:val="22"/>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w:t>
      </w:r>
    </w:p>
    <w:p w14:paraId="70177422" w14:textId="2B20AB2D" w:rsidR="00EB76DC" w:rsidRPr="00FB2E5E" w:rsidRDefault="00EB76DC" w:rsidP="008F2FC9">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ABCD data repository grows and changes over time. </w:t>
      </w:r>
      <w:r w:rsidR="00E61CC1" w:rsidRPr="00FB2E5E">
        <w:rPr>
          <w:rFonts w:ascii="Didot" w:hAnsi="Didot" w:cs="Didot" w:hint="cs"/>
          <w:szCs w:val="22"/>
        </w:rPr>
        <w:t xml:space="preserve">The ABCD data used in this report came from [NIMH Data Archive Digital Object Identifier </w:t>
      </w:r>
      <w:hyperlink r:id="rId34" w:tgtFrame="_blank" w:tooltip="Open in new window" w:history="1">
        <w:r w:rsidR="008F2FC9" w:rsidRPr="00FB2E5E">
          <w:rPr>
            <w:rStyle w:val="Hyperlink"/>
            <w:rFonts w:ascii="Didot" w:hAnsi="Didot" w:cs="Didot" w:hint="cs"/>
            <w:szCs w:val="22"/>
          </w:rPr>
          <w:t>10.15154/8873-zj65</w:t>
        </w:r>
      </w:hyperlink>
      <w:r w:rsidR="00E61CC1" w:rsidRPr="00FB2E5E">
        <w:rPr>
          <w:rFonts w:ascii="Didot" w:hAnsi="Didot" w:cs="Didot" w:hint="cs"/>
          <w:szCs w:val="22"/>
        </w:rPr>
        <w:t>]. DOIs can be found at https://nda.nih.gov/abcd.</w:t>
      </w:r>
    </w:p>
    <w:p w14:paraId="31A842C1" w14:textId="60AAEE73" w:rsidR="00E61CC1"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SPARK data can be obtained at SFARI Base: </w:t>
      </w:r>
      <w:hyperlink r:id="rId35" w:history="1">
        <w:r w:rsidRPr="00FB2E5E">
          <w:rPr>
            <w:rStyle w:val="Hyperlink"/>
            <w:rFonts w:ascii="Didot" w:hAnsi="Didot" w:cs="Didot" w:hint="cs"/>
            <w:szCs w:val="22"/>
          </w:rPr>
          <w:t>https://base.sfari.org</w:t>
        </w:r>
      </w:hyperlink>
      <w:r w:rsidRPr="00FB2E5E">
        <w:rPr>
          <w:rFonts w:ascii="Didot" w:hAnsi="Didot" w:cs="Didot" w:hint="cs"/>
          <w:szCs w:val="22"/>
        </w:rPr>
        <w:t xml:space="preserve">. </w:t>
      </w:r>
    </w:p>
    <w:p w14:paraId="60118D1E" w14:textId="477FBDB0" w:rsidR="00134410" w:rsidRPr="00FB2E5E" w:rsidRDefault="00134410" w:rsidP="007A759A">
      <w:pPr>
        <w:pStyle w:val="Heading1"/>
        <w:rPr>
          <w:rFonts w:ascii="Didot" w:hAnsi="Didot" w:hint="cs"/>
        </w:rPr>
      </w:pPr>
      <w:r w:rsidRPr="00FB2E5E">
        <w:rPr>
          <w:rFonts w:ascii="Didot" w:hAnsi="Didot" w:hint="cs"/>
        </w:rPr>
        <w:t>8. Data availability</w:t>
      </w:r>
    </w:p>
    <w:p w14:paraId="5BB1633A" w14:textId="743B7B0A"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 data used in this study is subject to data access and sharing policies set forth by the respective cohorts and databases. The SPARK (Simons Foundation Powering Autism Research for Knowledge) cohort data can be accessed through an application process via the SPARK website (https://sparkforautism.org/). Researchers interested in accessing the ABCD (Adolescent Brain Cognitive Development) cohort data can submit data access requests to the ABCD Study Data Repository (https://nda.nih.gov/abcd).</w:t>
      </w:r>
    </w:p>
    <w:p w14:paraId="75A8DBA4" w14:textId="5BF33C03"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 imputation weights used in this study are derived from publicly available resources. The specific sources and versions of the genetic data are detailed in the Methods section. Researchers can access these resources directly to obtain the necessary genetic information.</w:t>
      </w:r>
    </w:p>
    <w:p w14:paraId="7B732993" w14:textId="7392DD1C"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connectivity map (CMap) drug perturbation signature data used to compute drug response correlations can be obtained from the BROAD Institute's CMap website (https://clue.io/). </w:t>
      </w:r>
    </w:p>
    <w:p w14:paraId="30870B4A" w14:textId="64397647"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lastRenderedPageBreak/>
        <w:t>Due to the sensitive nature of the participant data, including clinical and behavioral information, access to individual-level data from the SPARK and ABCD cohorts may require adherence to ethical and privacy considerations. Researchers interested in accessing the individual-level data should consult the respective cohort data access policies and procedures, ensuring compliance with relevant legal and ethical guidelines.</w:t>
      </w:r>
    </w:p>
    <w:p w14:paraId="406CB5B0" w14:textId="51102A81" w:rsidR="00134410"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In summary, access to the data used in this study is subject to the policies and procedures of the SPARK and ABCD cohorts, as well as the availability of publicly accessible resources. Researchers can refer to the cohort websites and associated repositories for detailed information on data access and availability.</w:t>
      </w:r>
    </w:p>
    <w:p w14:paraId="70FFE912" w14:textId="37D3B57A" w:rsidR="00AB7DAD" w:rsidRPr="00FB2E5E" w:rsidRDefault="00AB7DAD" w:rsidP="00EA535E">
      <w:pPr>
        <w:pStyle w:val="BodyText"/>
        <w:snapToGrid w:val="0"/>
        <w:spacing w:before="120" w:after="240"/>
        <w:jc w:val="both"/>
        <w:rPr>
          <w:rFonts w:ascii="Didot" w:hAnsi="Didot" w:cs="Didot" w:hint="cs"/>
          <w:b/>
          <w:bCs/>
          <w:szCs w:val="22"/>
        </w:rPr>
      </w:pPr>
      <w:r w:rsidRPr="00FB2E5E">
        <w:rPr>
          <w:rFonts w:ascii="Didot" w:hAnsi="Didot" w:cs="Didot" w:hint="cs"/>
          <w:b/>
          <w:bCs/>
          <w:szCs w:val="22"/>
        </w:rPr>
        <w:t>9. Code availability</w:t>
      </w:r>
    </w:p>
    <w:p w14:paraId="3DC4B60C" w14:textId="75C596E7" w:rsidR="00AB7DAD" w:rsidRPr="00FB2E5E" w:rsidRDefault="00AB7DAD" w:rsidP="00AB7DAD">
      <w:pPr>
        <w:pStyle w:val="BodyText"/>
        <w:snapToGrid w:val="0"/>
        <w:spacing w:before="120" w:after="240"/>
        <w:jc w:val="both"/>
        <w:rPr>
          <w:rFonts w:ascii="Didot" w:hAnsi="Didot" w:cs="Didot" w:hint="cs"/>
          <w:szCs w:val="22"/>
        </w:rPr>
      </w:pPr>
      <w:r w:rsidRPr="00FB2E5E">
        <w:rPr>
          <w:rFonts w:ascii="Didot" w:hAnsi="Didot" w:cs="Didot" w:hint="cs"/>
          <w:szCs w:val="22"/>
        </w:rPr>
        <w:t xml:space="preserve">To promote transparency and reproducibility, the code used for data analysis, statistical modeling, and generation of results and figures can be found here </w:t>
      </w:r>
      <w:r w:rsidRPr="00FB2E5E">
        <w:rPr>
          <w:rFonts w:ascii="Didot" w:hAnsi="Didot" w:cs="Didot" w:hint="cs"/>
          <w:color w:val="FF0000"/>
          <w:szCs w:val="22"/>
        </w:rPr>
        <w:t>[link]</w:t>
      </w:r>
      <w:r w:rsidRPr="00FB2E5E">
        <w:rPr>
          <w:rFonts w:ascii="Didot" w:hAnsi="Didot" w:cs="Didot" w:hint="cs"/>
          <w:szCs w:val="22"/>
        </w:rPr>
        <w:t xml:space="preserve">. </w:t>
      </w:r>
    </w:p>
    <w:p w14:paraId="5324A71C" w14:textId="1B0776C4" w:rsidR="00765B0A" w:rsidRPr="00FB2E5E" w:rsidRDefault="00AB7DAD" w:rsidP="007A759A">
      <w:pPr>
        <w:pStyle w:val="Heading1"/>
        <w:rPr>
          <w:rFonts w:ascii="Didot" w:hAnsi="Didot" w:hint="cs"/>
        </w:rPr>
      </w:pPr>
      <w:r w:rsidRPr="00FB2E5E">
        <w:rPr>
          <w:rFonts w:ascii="Didot" w:hAnsi="Didot" w:hint="cs"/>
        </w:rPr>
        <w:t>10</w:t>
      </w:r>
      <w:r w:rsidR="00765B0A" w:rsidRPr="00FB2E5E">
        <w:rPr>
          <w:rFonts w:ascii="Didot" w:hAnsi="Didot" w:hint="cs"/>
        </w:rPr>
        <w:t>. Funding</w:t>
      </w:r>
    </w:p>
    <w:p w14:paraId="6DE065CE" w14:textId="6CD5ECD3" w:rsidR="00765B0A" w:rsidRPr="00FB2E5E" w:rsidRDefault="00C54BB9" w:rsidP="00EA535E">
      <w:pPr>
        <w:pStyle w:val="BodyText"/>
        <w:snapToGrid w:val="0"/>
        <w:spacing w:before="120" w:after="240"/>
        <w:jc w:val="both"/>
        <w:rPr>
          <w:rFonts w:ascii="Didot" w:hAnsi="Didot" w:cs="Didot" w:hint="cs"/>
          <w:color w:val="FF0000"/>
          <w:szCs w:val="22"/>
        </w:rPr>
      </w:pPr>
      <w:r w:rsidRPr="00FB2E5E">
        <w:rPr>
          <w:rFonts w:ascii="Didot" w:hAnsi="Didot" w:cs="Didot" w:hint="cs"/>
          <w:color w:val="FF0000"/>
          <w:szCs w:val="22"/>
        </w:rPr>
        <w:t>[ask Jake]</w:t>
      </w:r>
    </w:p>
    <w:p w14:paraId="7827C5B7" w14:textId="7E45C72C" w:rsidR="00765B0A" w:rsidRPr="00FB2E5E" w:rsidRDefault="00134410" w:rsidP="007A759A">
      <w:pPr>
        <w:pStyle w:val="Heading1"/>
        <w:rPr>
          <w:rFonts w:ascii="Didot" w:hAnsi="Didot" w:hint="cs"/>
        </w:rPr>
      </w:pPr>
      <w:r w:rsidRPr="00FB2E5E">
        <w:rPr>
          <w:rFonts w:ascii="Didot" w:hAnsi="Didot" w:hint="cs"/>
        </w:rPr>
        <w:t>1</w:t>
      </w:r>
      <w:r w:rsidR="00AB7DAD" w:rsidRPr="00FB2E5E">
        <w:rPr>
          <w:rFonts w:ascii="Didot" w:hAnsi="Didot" w:hint="cs"/>
        </w:rPr>
        <w:t>1</w:t>
      </w:r>
      <w:r w:rsidR="00765B0A" w:rsidRPr="00FB2E5E">
        <w:rPr>
          <w:rFonts w:ascii="Didot" w:hAnsi="Didot" w:hint="cs"/>
        </w:rPr>
        <w:t>. Conflicts of interest</w:t>
      </w:r>
    </w:p>
    <w:p w14:paraId="68F69D5C" w14:textId="40294139" w:rsidR="00765B0A"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The authors declare that the research was conducted in the absence of any commercial or financial relationships that could be construed as a potential conflict of interest.</w:t>
      </w:r>
    </w:p>
    <w:p w14:paraId="4FA745FA" w14:textId="792C1490" w:rsidR="00E61CC1" w:rsidRPr="00FB2E5E" w:rsidRDefault="00765B0A" w:rsidP="007A759A">
      <w:pPr>
        <w:pStyle w:val="Heading1"/>
        <w:rPr>
          <w:rFonts w:ascii="Didot" w:hAnsi="Didot" w:hint="cs"/>
        </w:rPr>
      </w:pPr>
      <w:r w:rsidRPr="00FB2E5E">
        <w:rPr>
          <w:rFonts w:ascii="Didot" w:hAnsi="Didot" w:hint="cs"/>
        </w:rPr>
        <w:t>1</w:t>
      </w:r>
      <w:r w:rsidR="00AB7DAD" w:rsidRPr="00FB2E5E">
        <w:rPr>
          <w:rFonts w:ascii="Didot" w:hAnsi="Didot" w:hint="cs"/>
        </w:rPr>
        <w:t>2</w:t>
      </w:r>
      <w:r w:rsidRPr="00FB2E5E">
        <w:rPr>
          <w:rFonts w:ascii="Didot" w:hAnsi="Didot" w:hint="cs"/>
        </w:rPr>
        <w:t>. Author contributions</w:t>
      </w:r>
    </w:p>
    <w:p w14:paraId="24AB7490" w14:textId="52F6D966" w:rsidR="00765B0A"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ME contributed to the study design, generating the imputed transcriptome, predicting drug response, processing the data, performing the statistical analyses, and writing the manuscript. TRT contributed to processing the data, genotype imputations, generating the polygenic scores, and writing the manuscript. </w:t>
      </w:r>
      <w:r w:rsidR="00707A60" w:rsidRPr="00FB2E5E">
        <w:rPr>
          <w:rFonts w:ascii="Didot" w:hAnsi="Didot" w:cs="Didot" w:hint="cs"/>
          <w:szCs w:val="22"/>
        </w:rPr>
        <w:t>LCG contributed to processing the data</w:t>
      </w:r>
      <w:r w:rsidRPr="00FB2E5E">
        <w:rPr>
          <w:rFonts w:ascii="Didot" w:hAnsi="Didot" w:cs="Didot" w:hint="cs"/>
          <w:szCs w:val="22"/>
        </w:rPr>
        <w:t>. JJM contributed to study design and writing the manuscript.</w:t>
      </w:r>
      <w:r w:rsidR="00765B0A" w:rsidRPr="00FB2E5E">
        <w:rPr>
          <w:rFonts w:ascii="Didot" w:hAnsi="Didot" w:cs="Didot" w:hint="cs"/>
          <w:szCs w:val="22"/>
        </w:rPr>
        <w:br w:type="page"/>
      </w:r>
    </w:p>
    <w:p w14:paraId="50166B44" w14:textId="3383AC11" w:rsidR="451918C9" w:rsidRPr="00FB2E5E" w:rsidRDefault="00765B0A" w:rsidP="007A759A">
      <w:pPr>
        <w:pStyle w:val="Heading1"/>
        <w:rPr>
          <w:rFonts w:ascii="Didot" w:hAnsi="Didot" w:hint="cs"/>
        </w:rPr>
      </w:pPr>
      <w:r w:rsidRPr="00FB2E5E">
        <w:rPr>
          <w:rFonts w:ascii="Didot" w:hAnsi="Didot" w:hint="cs"/>
        </w:rPr>
        <w:lastRenderedPageBreak/>
        <w:t>1</w:t>
      </w:r>
      <w:r w:rsidR="00AB7DAD" w:rsidRPr="00FB2E5E">
        <w:rPr>
          <w:rFonts w:ascii="Didot" w:hAnsi="Didot" w:hint="cs"/>
        </w:rPr>
        <w:t>3</w:t>
      </w:r>
      <w:r w:rsidR="451918C9" w:rsidRPr="00FB2E5E">
        <w:rPr>
          <w:rFonts w:ascii="Didot" w:hAnsi="Didot" w:hint="cs"/>
        </w:rPr>
        <w:t>.</w:t>
      </w:r>
      <w:r w:rsidR="451918C9" w:rsidRPr="00FB2E5E">
        <w:rPr>
          <w:rFonts w:ascii="Didot" w:eastAsia="Times New Roman" w:hAnsi="Didot" w:hint="cs"/>
        </w:rPr>
        <w:t xml:space="preserve">        </w:t>
      </w:r>
      <w:r w:rsidR="451918C9" w:rsidRPr="00FB2E5E">
        <w:rPr>
          <w:rFonts w:ascii="Didot" w:hAnsi="Didot" w:hint="cs"/>
        </w:rPr>
        <w:t xml:space="preserve">References </w:t>
      </w:r>
    </w:p>
    <w:p w14:paraId="6ABA0DE2" w14:textId="18DEF5F2" w:rsidR="00F0269B" w:rsidRPr="00F0269B" w:rsidRDefault="004C0EAA" w:rsidP="00F0269B">
      <w:pPr>
        <w:pStyle w:val="EndNoteBibliography"/>
        <w:ind w:left="720" w:hanging="720"/>
        <w:rPr>
          <w:noProof/>
        </w:rPr>
      </w:pPr>
      <w:r w:rsidRPr="00FB2E5E">
        <w:rPr>
          <w:rFonts w:ascii="Didot" w:hAnsi="Didot" w:cs="Didot" w:hint="cs"/>
        </w:rPr>
        <w:fldChar w:fldCharType="begin"/>
      </w:r>
      <w:r w:rsidRPr="00FB2E5E">
        <w:rPr>
          <w:rFonts w:ascii="Didot" w:hAnsi="Didot" w:cs="Didot" w:hint="cs"/>
        </w:rPr>
        <w:instrText xml:space="preserve"> ADDIN EN.REFLIST </w:instrText>
      </w:r>
      <w:r w:rsidRPr="00FB2E5E">
        <w:rPr>
          <w:rFonts w:ascii="Didot" w:hAnsi="Didot" w:cs="Didot" w:hint="cs"/>
        </w:rPr>
        <w:fldChar w:fldCharType="separate"/>
      </w:r>
      <w:r w:rsidR="00F0269B" w:rsidRPr="00F0269B">
        <w:rPr>
          <w:noProof/>
        </w:rPr>
        <w:t xml:space="preserve">Advokat, C., &amp; Scheithauer, M. (2013). Attention-deficit hyperactivity disorder (ADHD) stimulant medications as cognitive enhancers. </w:t>
      </w:r>
      <w:r w:rsidR="00F0269B" w:rsidRPr="00F0269B">
        <w:rPr>
          <w:i/>
          <w:noProof/>
        </w:rPr>
        <w:t>Front Neurosci</w:t>
      </w:r>
      <w:r w:rsidR="00F0269B" w:rsidRPr="00F0269B">
        <w:rPr>
          <w:noProof/>
        </w:rPr>
        <w:t>,</w:t>
      </w:r>
      <w:r w:rsidR="00F0269B" w:rsidRPr="00F0269B">
        <w:rPr>
          <w:i/>
          <w:noProof/>
        </w:rPr>
        <w:t xml:space="preserve"> 7</w:t>
      </w:r>
      <w:r w:rsidR="00F0269B" w:rsidRPr="00F0269B">
        <w:rPr>
          <w:noProof/>
        </w:rPr>
        <w:t xml:space="preserve">, 82. </w:t>
      </w:r>
      <w:hyperlink r:id="rId36" w:history="1">
        <w:r w:rsidR="00F0269B" w:rsidRPr="00F0269B">
          <w:rPr>
            <w:rStyle w:val="Hyperlink"/>
            <w:noProof/>
          </w:rPr>
          <w:t>https://doi.org/10.3389/fnins.2013.00082</w:t>
        </w:r>
      </w:hyperlink>
      <w:r w:rsidR="00F0269B" w:rsidRPr="00F0269B">
        <w:rPr>
          <w:noProof/>
        </w:rPr>
        <w:t xml:space="preserve"> </w:t>
      </w:r>
    </w:p>
    <w:p w14:paraId="1DF3855B" w14:textId="5EB9ACA1" w:rsidR="00F0269B" w:rsidRPr="00F0269B" w:rsidRDefault="00F0269B" w:rsidP="00F0269B">
      <w:pPr>
        <w:pStyle w:val="EndNoteBibliography"/>
        <w:ind w:left="720" w:hanging="720"/>
        <w:rPr>
          <w:noProof/>
        </w:rPr>
      </w:pPr>
      <w:r w:rsidRPr="00F0269B">
        <w:rPr>
          <w:noProof/>
        </w:rPr>
        <w:t xml:space="preserve">American-Academy-of-Pediatrics. (2022). Common ADHD Medications &amp; Treatments for Children. Retrieved 06/19/2023, from </w:t>
      </w:r>
      <w:hyperlink r:id="rId37" w:history="1">
        <w:r w:rsidRPr="00F0269B">
          <w:rPr>
            <w:rStyle w:val="Hyperlink"/>
            <w:noProof/>
          </w:rPr>
          <w:t>https://www.healthychildren.org/English/health-issues/conditions/adhd/Pages/Determining-ADHD-Medication-Treatments.aspx</w:t>
        </w:r>
      </w:hyperlink>
      <w:r w:rsidRPr="00F0269B">
        <w:rPr>
          <w:noProof/>
        </w:rPr>
        <w:t xml:space="preserve"> </w:t>
      </w:r>
    </w:p>
    <w:p w14:paraId="34C4DE19" w14:textId="56AABA77" w:rsidR="00F0269B" w:rsidRPr="00F0269B" w:rsidRDefault="00F0269B" w:rsidP="00F0269B">
      <w:pPr>
        <w:pStyle w:val="EndNoteBibliography"/>
        <w:ind w:left="720" w:hanging="720"/>
        <w:rPr>
          <w:noProof/>
        </w:rPr>
      </w:pPr>
      <w:r w:rsidRPr="00F0269B">
        <w:rPr>
          <w:noProof/>
        </w:rPr>
        <w:t xml:space="preserve">Belle, D. J., &amp; Singh, H. (2008). Genetic factors in drug metabolism. </w:t>
      </w:r>
      <w:r w:rsidRPr="00F0269B">
        <w:rPr>
          <w:i/>
          <w:noProof/>
        </w:rPr>
        <w:t>Am Fam Physician</w:t>
      </w:r>
      <w:r w:rsidRPr="00F0269B">
        <w:rPr>
          <w:noProof/>
        </w:rPr>
        <w:t>,</w:t>
      </w:r>
      <w:r w:rsidRPr="00F0269B">
        <w:rPr>
          <w:i/>
          <w:noProof/>
        </w:rPr>
        <w:t xml:space="preserve"> 77</w:t>
      </w:r>
      <w:r w:rsidRPr="00F0269B">
        <w:rPr>
          <w:noProof/>
        </w:rPr>
        <w:t xml:space="preserve">(11), 1553-1560. </w:t>
      </w:r>
      <w:hyperlink r:id="rId38" w:history="1">
        <w:r w:rsidRPr="00F0269B">
          <w:rPr>
            <w:rStyle w:val="Hyperlink"/>
            <w:noProof/>
          </w:rPr>
          <w:t>https://www.ncbi.nlm.nih.gov/pubmed/18581835</w:t>
        </w:r>
      </w:hyperlink>
      <w:r w:rsidRPr="00F0269B">
        <w:rPr>
          <w:noProof/>
        </w:rPr>
        <w:t xml:space="preserve"> </w:t>
      </w:r>
    </w:p>
    <w:p w14:paraId="23A71B51" w14:textId="7F8595FC" w:rsidR="00F0269B" w:rsidRPr="00F0269B" w:rsidRDefault="00F0269B" w:rsidP="00F0269B">
      <w:pPr>
        <w:pStyle w:val="EndNoteBibliography"/>
        <w:ind w:left="720" w:hanging="720"/>
        <w:rPr>
          <w:noProof/>
        </w:rPr>
      </w:pPr>
      <w:r w:rsidRPr="00F0269B">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F0269B">
        <w:rPr>
          <w:i/>
          <w:noProof/>
        </w:rPr>
        <w:t>Nat Neurosci</w:t>
      </w:r>
      <w:r w:rsidRPr="00F0269B">
        <w:rPr>
          <w:noProof/>
        </w:rPr>
        <w:t>,</w:t>
      </w:r>
      <w:r w:rsidRPr="00F0269B">
        <w:rPr>
          <w:i/>
          <w:noProof/>
        </w:rPr>
        <w:t xml:space="preserve"> 25</w:t>
      </w:r>
      <w:r w:rsidRPr="00F0269B">
        <w:rPr>
          <w:noProof/>
        </w:rPr>
        <w:t xml:space="preserve">(8), 1104-1112. </w:t>
      </w:r>
      <w:hyperlink r:id="rId39" w:history="1">
        <w:r w:rsidRPr="00F0269B">
          <w:rPr>
            <w:rStyle w:val="Hyperlink"/>
            <w:noProof/>
          </w:rPr>
          <w:t>https://doi.org/10.1038/s41593-022-01128-z</w:t>
        </w:r>
      </w:hyperlink>
      <w:r w:rsidRPr="00F0269B">
        <w:rPr>
          <w:noProof/>
        </w:rPr>
        <w:t xml:space="preserve"> </w:t>
      </w:r>
    </w:p>
    <w:p w14:paraId="2B06F4FC" w14:textId="6C69159F" w:rsidR="00F0269B" w:rsidRPr="00F0269B" w:rsidRDefault="00F0269B" w:rsidP="00F0269B">
      <w:pPr>
        <w:pStyle w:val="EndNoteBibliography"/>
        <w:ind w:left="720" w:hanging="720"/>
        <w:rPr>
          <w:noProof/>
        </w:rPr>
      </w:pPr>
      <w:r w:rsidRPr="00F0269B">
        <w:rPr>
          <w:noProof/>
        </w:rPr>
        <w:t xml:space="preserve">CDC, C. f. D. C. a. P. (2022, August 9, 2022). </w:t>
      </w:r>
      <w:r w:rsidRPr="00F0269B">
        <w:rPr>
          <w:i/>
          <w:noProof/>
        </w:rPr>
        <w:t>Data and Statistics About ADHD</w:t>
      </w:r>
      <w:r w:rsidRPr="00F0269B">
        <w:rPr>
          <w:noProof/>
        </w:rPr>
        <w:t xml:space="preserve">. CDC. Retrieved June 16th from </w:t>
      </w:r>
      <w:hyperlink r:id="rId40" w:history="1">
        <w:r w:rsidRPr="00F0269B">
          <w:rPr>
            <w:rStyle w:val="Hyperlink"/>
            <w:noProof/>
          </w:rPr>
          <w:t>https://www.cdc.gov/ncbddd/adhd/data.html</w:t>
        </w:r>
      </w:hyperlink>
    </w:p>
    <w:p w14:paraId="52951B39" w14:textId="4B4CDE52" w:rsidR="00F0269B" w:rsidRPr="00F0269B" w:rsidRDefault="00F0269B" w:rsidP="00F0269B">
      <w:pPr>
        <w:pStyle w:val="EndNoteBibliography"/>
        <w:ind w:left="720" w:hanging="720"/>
        <w:rPr>
          <w:noProof/>
        </w:rPr>
      </w:pPr>
      <w:r w:rsidRPr="00F0269B">
        <w:rPr>
          <w:noProof/>
        </w:rPr>
        <w:t xml:space="preserve">Chang, J. C., Lin, H. Y., Lv, J., Tseng, W. I., &amp; Gau, S. S. (2021). Regional brain volume predicts response to methylphenidate treatment in individuals with ADHD. </w:t>
      </w:r>
      <w:r w:rsidRPr="00F0269B">
        <w:rPr>
          <w:i/>
          <w:noProof/>
        </w:rPr>
        <w:t>BMC Psychiatry</w:t>
      </w:r>
      <w:r w:rsidRPr="00F0269B">
        <w:rPr>
          <w:noProof/>
        </w:rPr>
        <w:t>,</w:t>
      </w:r>
      <w:r w:rsidRPr="00F0269B">
        <w:rPr>
          <w:i/>
          <w:noProof/>
        </w:rPr>
        <w:t xml:space="preserve"> 21</w:t>
      </w:r>
      <w:r w:rsidRPr="00F0269B">
        <w:rPr>
          <w:noProof/>
        </w:rPr>
        <w:t xml:space="preserve">(1), 26. </w:t>
      </w:r>
      <w:hyperlink r:id="rId41" w:history="1">
        <w:r w:rsidRPr="00F0269B">
          <w:rPr>
            <w:rStyle w:val="Hyperlink"/>
            <w:noProof/>
          </w:rPr>
          <w:t>https://doi.org/10.1186/s12888-021-03040-5</w:t>
        </w:r>
      </w:hyperlink>
      <w:r w:rsidRPr="00F0269B">
        <w:rPr>
          <w:noProof/>
        </w:rPr>
        <w:t xml:space="preserve"> </w:t>
      </w:r>
    </w:p>
    <w:p w14:paraId="37EC13A4" w14:textId="7AF4E1D3" w:rsidR="00F0269B" w:rsidRPr="00F0269B" w:rsidRDefault="00F0269B" w:rsidP="00F0269B">
      <w:pPr>
        <w:pStyle w:val="EndNoteBibliography"/>
        <w:ind w:left="720" w:hanging="720"/>
        <w:rPr>
          <w:noProof/>
        </w:rPr>
      </w:pPr>
      <w:r w:rsidRPr="00F0269B">
        <w:rPr>
          <w:noProof/>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F0269B">
        <w:rPr>
          <w:i/>
          <w:noProof/>
        </w:rPr>
        <w:t>Lancet Psychiatry</w:t>
      </w:r>
      <w:r w:rsidRPr="00F0269B">
        <w:rPr>
          <w:noProof/>
        </w:rPr>
        <w:t>,</w:t>
      </w:r>
      <w:r w:rsidRPr="00F0269B">
        <w:rPr>
          <w:i/>
          <w:noProof/>
        </w:rPr>
        <w:t xml:space="preserve"> 5</w:t>
      </w:r>
      <w:r w:rsidRPr="00F0269B">
        <w:rPr>
          <w:noProof/>
        </w:rPr>
        <w:t xml:space="preserve">(9), 727-738. </w:t>
      </w:r>
      <w:hyperlink r:id="rId42" w:history="1">
        <w:r w:rsidRPr="00F0269B">
          <w:rPr>
            <w:rStyle w:val="Hyperlink"/>
            <w:noProof/>
          </w:rPr>
          <w:t>https://doi.org/10.1016/S2215-0366(18)30269-4</w:t>
        </w:r>
      </w:hyperlink>
      <w:r w:rsidRPr="00F0269B">
        <w:rPr>
          <w:noProof/>
        </w:rPr>
        <w:t xml:space="preserve"> </w:t>
      </w:r>
    </w:p>
    <w:p w14:paraId="2BD261E9" w14:textId="4A24F345" w:rsidR="00F0269B" w:rsidRPr="00F0269B" w:rsidRDefault="00F0269B" w:rsidP="00F0269B">
      <w:pPr>
        <w:pStyle w:val="EndNoteBibliography"/>
        <w:ind w:left="720" w:hanging="720"/>
        <w:rPr>
          <w:noProof/>
        </w:rPr>
      </w:pPr>
      <w:r w:rsidRPr="00F0269B">
        <w:rPr>
          <w:noProof/>
        </w:rPr>
        <w:t xml:space="preserve">Danecek, P., Bonfield, J. K., Liddle, J., Marshall, J., Ohan, V., Pollard, M. O., Whitwham, A., Keane, T., McCarthy, S. A., Davies, R. M., &amp; Li, H. (2021). Twelve years of SAMtools and BCFtools. </w:t>
      </w:r>
      <w:r w:rsidRPr="00F0269B">
        <w:rPr>
          <w:i/>
          <w:noProof/>
        </w:rPr>
        <w:t>Gigascience</w:t>
      </w:r>
      <w:r w:rsidRPr="00F0269B">
        <w:rPr>
          <w:noProof/>
        </w:rPr>
        <w:t>,</w:t>
      </w:r>
      <w:r w:rsidRPr="00F0269B">
        <w:rPr>
          <w:i/>
          <w:noProof/>
        </w:rPr>
        <w:t xml:space="preserve"> 10</w:t>
      </w:r>
      <w:r w:rsidRPr="00F0269B">
        <w:rPr>
          <w:noProof/>
        </w:rPr>
        <w:t xml:space="preserve">(2). </w:t>
      </w:r>
      <w:hyperlink r:id="rId43" w:history="1">
        <w:r w:rsidRPr="00F0269B">
          <w:rPr>
            <w:rStyle w:val="Hyperlink"/>
            <w:noProof/>
          </w:rPr>
          <w:t>https://doi.org/10.1093/gigascience/giab008</w:t>
        </w:r>
      </w:hyperlink>
      <w:r w:rsidRPr="00F0269B">
        <w:rPr>
          <w:noProof/>
        </w:rPr>
        <w:t xml:space="preserve"> </w:t>
      </w:r>
    </w:p>
    <w:p w14:paraId="5AE891EF" w14:textId="4944A871" w:rsidR="00F0269B" w:rsidRPr="00F0269B" w:rsidRDefault="00F0269B" w:rsidP="00F0269B">
      <w:pPr>
        <w:pStyle w:val="EndNoteBibliography"/>
        <w:ind w:left="720" w:hanging="720"/>
        <w:rPr>
          <w:noProof/>
        </w:rPr>
      </w:pPr>
      <w:r w:rsidRPr="00F0269B">
        <w:rPr>
          <w:noProof/>
        </w:rPr>
        <w:t xml:space="preserve">Das, S., Forer, L., Schonherr, S., Sidore, C., Locke, A. E., Kwong, A., Vrieze, S. I., Chew, E. Y., Levy, S., McGue, M., Schlessinger, D., Stambolian, D., Loh, P. R., Iacono, W. G., Swaroop, A., Scott, L. J., Cucca, F., Kronenberg, F., Boehnke, M., . . . Fuchsberger, C. (2016). Next-generation genotype imputation service and methods. </w:t>
      </w:r>
      <w:r w:rsidRPr="00F0269B">
        <w:rPr>
          <w:i/>
          <w:noProof/>
        </w:rPr>
        <w:t>Nat Genet</w:t>
      </w:r>
      <w:r w:rsidRPr="00F0269B">
        <w:rPr>
          <w:noProof/>
        </w:rPr>
        <w:t>,</w:t>
      </w:r>
      <w:r w:rsidRPr="00F0269B">
        <w:rPr>
          <w:i/>
          <w:noProof/>
        </w:rPr>
        <w:t xml:space="preserve"> 48</w:t>
      </w:r>
      <w:r w:rsidRPr="00F0269B">
        <w:rPr>
          <w:noProof/>
        </w:rPr>
        <w:t xml:space="preserve">(10), 1284-1287. </w:t>
      </w:r>
      <w:hyperlink r:id="rId44" w:history="1">
        <w:r w:rsidRPr="00F0269B">
          <w:rPr>
            <w:rStyle w:val="Hyperlink"/>
            <w:noProof/>
          </w:rPr>
          <w:t>https://doi.org/10.1038/ng.3656</w:t>
        </w:r>
      </w:hyperlink>
      <w:r w:rsidRPr="00F0269B">
        <w:rPr>
          <w:noProof/>
        </w:rPr>
        <w:t xml:space="preserve"> </w:t>
      </w:r>
    </w:p>
    <w:p w14:paraId="36B9FBC6" w14:textId="4D0D21B5" w:rsidR="00F0269B" w:rsidRPr="00F0269B" w:rsidRDefault="00F0269B" w:rsidP="00F0269B">
      <w:pPr>
        <w:pStyle w:val="EndNoteBibliography"/>
        <w:ind w:left="720" w:hanging="720"/>
        <w:rPr>
          <w:noProof/>
        </w:rPr>
      </w:pPr>
      <w:r w:rsidRPr="00F0269B">
        <w:rPr>
          <w:noProof/>
        </w:rPr>
        <w:t xml:space="preserve">de Faria, J. C. M., Duarte, L. J. R., Ferreira, L. A., da Silveira, V. T., Menezes de Padua, C., &amp; Perini, E. (2022). "Real-world" effectiveness of methylphenidate in improving the academic achievement of Attention-Deficit Hyperactivity Disorder diagnosed students-A systematic review. </w:t>
      </w:r>
      <w:r w:rsidRPr="00F0269B">
        <w:rPr>
          <w:i/>
          <w:noProof/>
        </w:rPr>
        <w:t>J Clin Pharm Ther</w:t>
      </w:r>
      <w:r w:rsidRPr="00F0269B">
        <w:rPr>
          <w:noProof/>
        </w:rPr>
        <w:t>,</w:t>
      </w:r>
      <w:r w:rsidRPr="00F0269B">
        <w:rPr>
          <w:i/>
          <w:noProof/>
        </w:rPr>
        <w:t xml:space="preserve"> 47</w:t>
      </w:r>
      <w:r w:rsidRPr="00F0269B">
        <w:rPr>
          <w:noProof/>
        </w:rPr>
        <w:t xml:space="preserve">(1), 6-23. </w:t>
      </w:r>
      <w:hyperlink r:id="rId45" w:history="1">
        <w:r w:rsidRPr="00F0269B">
          <w:rPr>
            <w:rStyle w:val="Hyperlink"/>
            <w:noProof/>
          </w:rPr>
          <w:t>https://doi.org/10.1111/jcpt.13486</w:t>
        </w:r>
      </w:hyperlink>
      <w:r w:rsidRPr="00F0269B">
        <w:rPr>
          <w:noProof/>
        </w:rPr>
        <w:t xml:space="preserve"> </w:t>
      </w:r>
    </w:p>
    <w:p w14:paraId="0830499F" w14:textId="039C2429" w:rsidR="00F0269B" w:rsidRPr="00F0269B" w:rsidRDefault="00F0269B" w:rsidP="00F0269B">
      <w:pPr>
        <w:pStyle w:val="EndNoteBibliography"/>
        <w:ind w:left="720" w:hanging="720"/>
        <w:rPr>
          <w:noProof/>
        </w:rPr>
      </w:pPr>
      <w:r w:rsidRPr="00F0269B">
        <w:rPr>
          <w:noProof/>
        </w:rPr>
        <w:t xml:space="preserve">de la Fuente, J., Davies, G., Grotzinger, A. D., Tucker-Drob, E. M., &amp; Deary, I. J. (2021). A general dimension of genetic sharing across diverse cognitive traits inferred from molecular data. </w:t>
      </w:r>
      <w:r w:rsidRPr="00F0269B">
        <w:rPr>
          <w:i/>
          <w:noProof/>
        </w:rPr>
        <w:t>Nat Hum Behav</w:t>
      </w:r>
      <w:r w:rsidRPr="00F0269B">
        <w:rPr>
          <w:noProof/>
        </w:rPr>
        <w:t>,</w:t>
      </w:r>
      <w:r w:rsidRPr="00F0269B">
        <w:rPr>
          <w:i/>
          <w:noProof/>
        </w:rPr>
        <w:t xml:space="preserve"> 5</w:t>
      </w:r>
      <w:r w:rsidRPr="00F0269B">
        <w:rPr>
          <w:noProof/>
        </w:rPr>
        <w:t xml:space="preserve">(1), 49-58. </w:t>
      </w:r>
      <w:hyperlink r:id="rId46" w:history="1">
        <w:r w:rsidRPr="00F0269B">
          <w:rPr>
            <w:rStyle w:val="Hyperlink"/>
            <w:noProof/>
          </w:rPr>
          <w:t>https://doi.org/10.1038/s41562-020-00936-2</w:t>
        </w:r>
      </w:hyperlink>
      <w:r w:rsidRPr="00F0269B">
        <w:rPr>
          <w:noProof/>
        </w:rPr>
        <w:t xml:space="preserve"> </w:t>
      </w:r>
    </w:p>
    <w:p w14:paraId="50D4CEEE" w14:textId="1553F783" w:rsidR="00F0269B" w:rsidRPr="00F0269B" w:rsidRDefault="00F0269B" w:rsidP="00F0269B">
      <w:pPr>
        <w:pStyle w:val="EndNoteBibliography"/>
        <w:ind w:left="720" w:hanging="720"/>
        <w:rPr>
          <w:noProof/>
        </w:rPr>
      </w:pPr>
      <w:r w:rsidRPr="00F0269B">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F0269B">
        <w:rPr>
          <w:i/>
          <w:noProof/>
        </w:rPr>
        <w:t>Nat Genet</w:t>
      </w:r>
      <w:r w:rsidRPr="00F0269B">
        <w:rPr>
          <w:noProof/>
        </w:rPr>
        <w:t>,</w:t>
      </w:r>
      <w:r w:rsidRPr="00F0269B">
        <w:rPr>
          <w:i/>
          <w:noProof/>
        </w:rPr>
        <w:t xml:space="preserve"> 51</w:t>
      </w:r>
      <w:r w:rsidRPr="00F0269B">
        <w:rPr>
          <w:noProof/>
        </w:rPr>
        <w:t xml:space="preserve">(1), 63-75. </w:t>
      </w:r>
      <w:hyperlink r:id="rId47" w:history="1">
        <w:r w:rsidRPr="00F0269B">
          <w:rPr>
            <w:rStyle w:val="Hyperlink"/>
            <w:noProof/>
          </w:rPr>
          <w:t>https://doi.org/10.1038/s41588-018-0269-7</w:t>
        </w:r>
      </w:hyperlink>
      <w:r w:rsidRPr="00F0269B">
        <w:rPr>
          <w:noProof/>
        </w:rPr>
        <w:t xml:space="preserve"> </w:t>
      </w:r>
    </w:p>
    <w:p w14:paraId="26EA7069" w14:textId="5C486771" w:rsidR="00F0269B" w:rsidRPr="00F0269B" w:rsidRDefault="00F0269B" w:rsidP="00F0269B">
      <w:pPr>
        <w:pStyle w:val="EndNoteBibliography"/>
        <w:ind w:left="720" w:hanging="720"/>
        <w:rPr>
          <w:noProof/>
        </w:rPr>
      </w:pPr>
      <w:r w:rsidRPr="00F0269B">
        <w:rPr>
          <w:noProof/>
        </w:rPr>
        <w:t xml:space="preserve">Dunnenberger, H. M., Crews, K. R., Hoffman, J. M., Caudle, K. E., Broeckel, U., Howard, S. C., Hunkler, R. J., Klein, T. E., Evans, W. E., &amp; Relling, M. V. (2015). Preemptive clinical pharmacogenetics </w:t>
      </w:r>
      <w:r w:rsidRPr="00F0269B">
        <w:rPr>
          <w:noProof/>
        </w:rPr>
        <w:lastRenderedPageBreak/>
        <w:t xml:space="preserve">implementation: current programs in five US medical centers. </w:t>
      </w:r>
      <w:r w:rsidRPr="00F0269B">
        <w:rPr>
          <w:i/>
          <w:noProof/>
        </w:rPr>
        <w:t>Annu Rev Pharmacol Toxicol</w:t>
      </w:r>
      <w:r w:rsidRPr="00F0269B">
        <w:rPr>
          <w:noProof/>
        </w:rPr>
        <w:t>,</w:t>
      </w:r>
      <w:r w:rsidRPr="00F0269B">
        <w:rPr>
          <w:i/>
          <w:noProof/>
        </w:rPr>
        <w:t xml:space="preserve"> 55</w:t>
      </w:r>
      <w:r w:rsidRPr="00F0269B">
        <w:rPr>
          <w:noProof/>
        </w:rPr>
        <w:t xml:space="preserve">, 89-106. </w:t>
      </w:r>
      <w:hyperlink r:id="rId48" w:history="1">
        <w:r w:rsidRPr="00F0269B">
          <w:rPr>
            <w:rStyle w:val="Hyperlink"/>
            <w:noProof/>
          </w:rPr>
          <w:t>https://doi.org/10.1146/annurev-pharmtox-010814-124835</w:t>
        </w:r>
      </w:hyperlink>
      <w:r w:rsidRPr="00F0269B">
        <w:rPr>
          <w:noProof/>
        </w:rPr>
        <w:t xml:space="preserve"> </w:t>
      </w:r>
    </w:p>
    <w:p w14:paraId="16562312" w14:textId="14ABB961" w:rsidR="00F0269B" w:rsidRPr="00F0269B" w:rsidRDefault="00F0269B" w:rsidP="00F0269B">
      <w:pPr>
        <w:pStyle w:val="EndNoteBibliography"/>
        <w:ind w:left="720" w:hanging="720"/>
        <w:rPr>
          <w:noProof/>
        </w:rPr>
      </w:pPr>
      <w:r w:rsidRPr="00F0269B">
        <w:rPr>
          <w:noProof/>
        </w:rPr>
        <w:t xml:space="preserve">Evans, W. E., &amp; Johnson, J. A. (2001). Pharmacogenomics: the inherited basis for interindividual differences in drug response. </w:t>
      </w:r>
      <w:r w:rsidRPr="00F0269B">
        <w:rPr>
          <w:i/>
          <w:noProof/>
        </w:rPr>
        <w:t>Annu Rev Genomics Hum Genet</w:t>
      </w:r>
      <w:r w:rsidRPr="00F0269B">
        <w:rPr>
          <w:noProof/>
        </w:rPr>
        <w:t>,</w:t>
      </w:r>
      <w:r w:rsidRPr="00F0269B">
        <w:rPr>
          <w:i/>
          <w:noProof/>
        </w:rPr>
        <w:t xml:space="preserve"> 2</w:t>
      </w:r>
      <w:r w:rsidRPr="00F0269B">
        <w:rPr>
          <w:noProof/>
        </w:rPr>
        <w:t xml:space="preserve">, 9-39. </w:t>
      </w:r>
      <w:hyperlink r:id="rId49" w:history="1">
        <w:r w:rsidRPr="00F0269B">
          <w:rPr>
            <w:rStyle w:val="Hyperlink"/>
            <w:noProof/>
          </w:rPr>
          <w:t>https://doi.org/10.1146/annurev.genom.2.1.9</w:t>
        </w:r>
      </w:hyperlink>
      <w:r w:rsidRPr="00F0269B">
        <w:rPr>
          <w:noProof/>
        </w:rPr>
        <w:t xml:space="preserve"> </w:t>
      </w:r>
    </w:p>
    <w:p w14:paraId="264778B2" w14:textId="69EFCACF" w:rsidR="00F0269B" w:rsidRPr="00F0269B" w:rsidRDefault="00F0269B" w:rsidP="00F0269B">
      <w:pPr>
        <w:pStyle w:val="EndNoteBibliography"/>
        <w:ind w:left="720" w:hanging="720"/>
        <w:rPr>
          <w:noProof/>
        </w:rPr>
      </w:pPr>
      <w:r w:rsidRPr="00F0269B">
        <w:rPr>
          <w:noProof/>
        </w:rPr>
        <w:t xml:space="preserve">Genomes Project, C., Auton, A., Brooks, L. D., Durbin, R. M., Garrison, E. P., Kang, H. M., Korbel, J. O., Marchini, J. L., McCarthy, S., McVean, G. A., &amp; Abecasis, G. R. (2015). A global reference for human genetic variation. </w:t>
      </w:r>
      <w:r w:rsidRPr="00F0269B">
        <w:rPr>
          <w:i/>
          <w:noProof/>
        </w:rPr>
        <w:t>Nature</w:t>
      </w:r>
      <w:r w:rsidRPr="00F0269B">
        <w:rPr>
          <w:noProof/>
        </w:rPr>
        <w:t>,</w:t>
      </w:r>
      <w:r w:rsidRPr="00F0269B">
        <w:rPr>
          <w:i/>
          <w:noProof/>
        </w:rPr>
        <w:t xml:space="preserve"> 526</w:t>
      </w:r>
      <w:r w:rsidRPr="00F0269B">
        <w:rPr>
          <w:noProof/>
        </w:rPr>
        <w:t xml:space="preserve">(7571), 68-74. </w:t>
      </w:r>
      <w:hyperlink r:id="rId50" w:history="1">
        <w:r w:rsidRPr="00F0269B">
          <w:rPr>
            <w:rStyle w:val="Hyperlink"/>
            <w:noProof/>
          </w:rPr>
          <w:t>https://doi.org/10.1038/nature15393</w:t>
        </w:r>
      </w:hyperlink>
      <w:r w:rsidRPr="00F0269B">
        <w:rPr>
          <w:noProof/>
        </w:rPr>
        <w:t xml:space="preserve"> </w:t>
      </w:r>
    </w:p>
    <w:p w14:paraId="64AFB118" w14:textId="34E7AC21" w:rsidR="00F0269B" w:rsidRPr="00F0269B" w:rsidRDefault="00F0269B" w:rsidP="00F0269B">
      <w:pPr>
        <w:pStyle w:val="EndNoteBibliography"/>
        <w:ind w:left="720" w:hanging="720"/>
        <w:rPr>
          <w:noProof/>
        </w:rPr>
      </w:pPr>
      <w:r w:rsidRPr="00F0269B">
        <w:rPr>
          <w:noProof/>
        </w:rPr>
        <w:t xml:space="preserve">Grazioli, S., Rosi, E., Mauri, M., Crippa, A., Tizzoni, F., Tarabelloni, A., Villa, F. M., Chiapasco, F., Reimers, M., Gatti, E., Bertella, S., Molteni, M., &amp; Nobile, M. (2021). Patterns of Response to Methylphenidate Administration in Children with ADHD: A Personalized Medicine Approach through Clustering Analysis. </w:t>
      </w:r>
      <w:r w:rsidRPr="00F0269B">
        <w:rPr>
          <w:i/>
          <w:noProof/>
        </w:rPr>
        <w:t>Children (Basel)</w:t>
      </w:r>
      <w:r w:rsidRPr="00F0269B">
        <w:rPr>
          <w:noProof/>
        </w:rPr>
        <w:t>,</w:t>
      </w:r>
      <w:r w:rsidRPr="00F0269B">
        <w:rPr>
          <w:i/>
          <w:noProof/>
        </w:rPr>
        <w:t xml:space="preserve"> 8</w:t>
      </w:r>
      <w:r w:rsidRPr="00F0269B">
        <w:rPr>
          <w:noProof/>
        </w:rPr>
        <w:t xml:space="preserve">(11). </w:t>
      </w:r>
      <w:hyperlink r:id="rId51" w:history="1">
        <w:r w:rsidRPr="00F0269B">
          <w:rPr>
            <w:rStyle w:val="Hyperlink"/>
            <w:noProof/>
          </w:rPr>
          <w:t>https://doi.org/10.3390/children8111008</w:t>
        </w:r>
      </w:hyperlink>
      <w:r w:rsidRPr="00F0269B">
        <w:rPr>
          <w:noProof/>
        </w:rPr>
        <w:t xml:space="preserve"> </w:t>
      </w:r>
    </w:p>
    <w:p w14:paraId="6AE419B1" w14:textId="3942D6BE" w:rsidR="00F0269B" w:rsidRPr="00F0269B" w:rsidRDefault="00F0269B" w:rsidP="00F0269B">
      <w:pPr>
        <w:pStyle w:val="EndNoteBibliography"/>
        <w:ind w:left="720" w:hanging="720"/>
        <w:rPr>
          <w:noProof/>
        </w:rPr>
      </w:pPr>
      <w:r w:rsidRPr="00F0269B">
        <w:rPr>
          <w:noProof/>
        </w:rPr>
        <w:t xml:space="preserve">Ingelman-Sundberg, M., Mkrtchian, S., Zhou, Y., &amp; Lauschke, V. M. (2018). Integrating rare genetic variants into pharmacogenetic drug response predictions. </w:t>
      </w:r>
      <w:r w:rsidRPr="00F0269B">
        <w:rPr>
          <w:i/>
          <w:noProof/>
        </w:rPr>
        <w:t>Hum Genomics</w:t>
      </w:r>
      <w:r w:rsidRPr="00F0269B">
        <w:rPr>
          <w:noProof/>
        </w:rPr>
        <w:t>,</w:t>
      </w:r>
      <w:r w:rsidRPr="00F0269B">
        <w:rPr>
          <w:i/>
          <w:noProof/>
        </w:rPr>
        <w:t xml:space="preserve"> 12</w:t>
      </w:r>
      <w:r w:rsidRPr="00F0269B">
        <w:rPr>
          <w:noProof/>
        </w:rPr>
        <w:t xml:space="preserve">(1), 26. </w:t>
      </w:r>
      <w:hyperlink r:id="rId52" w:history="1">
        <w:r w:rsidRPr="00F0269B">
          <w:rPr>
            <w:rStyle w:val="Hyperlink"/>
            <w:noProof/>
          </w:rPr>
          <w:t>https://doi.org/10.1186/s40246-018-0157-3</w:t>
        </w:r>
      </w:hyperlink>
      <w:r w:rsidRPr="00F0269B">
        <w:rPr>
          <w:noProof/>
        </w:rPr>
        <w:t xml:space="preserve"> </w:t>
      </w:r>
    </w:p>
    <w:p w14:paraId="401D49C3" w14:textId="0EBAE51F" w:rsidR="00F0269B" w:rsidRPr="00F0269B" w:rsidRDefault="00F0269B" w:rsidP="00F0269B">
      <w:pPr>
        <w:pStyle w:val="EndNoteBibliography"/>
        <w:ind w:left="720" w:hanging="720"/>
        <w:rPr>
          <w:noProof/>
        </w:rPr>
      </w:pPr>
      <w:r w:rsidRPr="00F0269B">
        <w:rPr>
          <w:noProof/>
        </w:rPr>
        <w:t xml:space="preserve">Kimko, H. C., Cross, J. T., &amp; Abernethy, D. R. (1999). Pharmacokinetics and clinical effectiveness of methylphenidate. </w:t>
      </w:r>
      <w:r w:rsidRPr="00F0269B">
        <w:rPr>
          <w:i/>
          <w:noProof/>
        </w:rPr>
        <w:t>Clin Pharmacokinet</w:t>
      </w:r>
      <w:r w:rsidRPr="00F0269B">
        <w:rPr>
          <w:noProof/>
        </w:rPr>
        <w:t>,</w:t>
      </w:r>
      <w:r w:rsidRPr="00F0269B">
        <w:rPr>
          <w:i/>
          <w:noProof/>
        </w:rPr>
        <w:t xml:space="preserve"> 37</w:t>
      </w:r>
      <w:r w:rsidRPr="00F0269B">
        <w:rPr>
          <w:noProof/>
        </w:rPr>
        <w:t xml:space="preserve">(6), 457-470. </w:t>
      </w:r>
      <w:hyperlink r:id="rId53" w:history="1">
        <w:r w:rsidRPr="00F0269B">
          <w:rPr>
            <w:rStyle w:val="Hyperlink"/>
            <w:noProof/>
          </w:rPr>
          <w:t>https://doi.org/10.2165/00003088-199937060-00002</w:t>
        </w:r>
      </w:hyperlink>
      <w:r w:rsidRPr="00F0269B">
        <w:rPr>
          <w:noProof/>
        </w:rPr>
        <w:t xml:space="preserve"> </w:t>
      </w:r>
    </w:p>
    <w:p w14:paraId="25B6B79C" w14:textId="7FE75E16" w:rsidR="00F0269B" w:rsidRPr="00F0269B" w:rsidRDefault="00F0269B" w:rsidP="00F0269B">
      <w:pPr>
        <w:pStyle w:val="EndNoteBibliography"/>
        <w:ind w:left="720" w:hanging="720"/>
        <w:rPr>
          <w:noProof/>
        </w:rPr>
      </w:pPr>
      <w:r w:rsidRPr="00F0269B">
        <w:rPr>
          <w:noProof/>
        </w:rPr>
        <w:t xml:space="preserve">Pliszka, S. R. (1998). Comorbidity of attention-deficit/hyperactivity disorder with psychiatric disorder: an overview. </w:t>
      </w:r>
      <w:r w:rsidRPr="00F0269B">
        <w:rPr>
          <w:i/>
          <w:noProof/>
        </w:rPr>
        <w:t>J Clin Psychiatry</w:t>
      </w:r>
      <w:r w:rsidRPr="00F0269B">
        <w:rPr>
          <w:noProof/>
        </w:rPr>
        <w:t>,</w:t>
      </w:r>
      <w:r w:rsidRPr="00F0269B">
        <w:rPr>
          <w:i/>
          <w:noProof/>
        </w:rPr>
        <w:t xml:space="preserve"> 59 Suppl 7</w:t>
      </w:r>
      <w:r w:rsidRPr="00F0269B">
        <w:rPr>
          <w:noProof/>
        </w:rPr>
        <w:t xml:space="preserve">, 50-58. </w:t>
      </w:r>
      <w:hyperlink r:id="rId54" w:history="1">
        <w:r w:rsidRPr="00F0269B">
          <w:rPr>
            <w:rStyle w:val="Hyperlink"/>
            <w:noProof/>
          </w:rPr>
          <w:t>https://www.ncbi.nlm.nih.gov/pubmed/9680053</w:t>
        </w:r>
      </w:hyperlink>
      <w:r w:rsidRPr="00F0269B">
        <w:rPr>
          <w:noProof/>
        </w:rPr>
        <w:t xml:space="preserve"> </w:t>
      </w:r>
    </w:p>
    <w:p w14:paraId="5ADFFD5E" w14:textId="3D4DF855" w:rsidR="00F0269B" w:rsidRPr="00F0269B" w:rsidRDefault="00F0269B" w:rsidP="00F0269B">
      <w:pPr>
        <w:pStyle w:val="EndNoteBibliography"/>
        <w:ind w:left="720" w:hanging="720"/>
        <w:rPr>
          <w:noProof/>
        </w:rPr>
      </w:pPr>
      <w:r w:rsidRPr="00F0269B">
        <w:rPr>
          <w:noProof/>
        </w:rPr>
        <w:t xml:space="preserve">Prive, F., Arbel, J., &amp; Vilhjalmsson, B. J. (2021). LDpred2: better, faster, stronger. </w:t>
      </w:r>
      <w:r w:rsidRPr="00F0269B">
        <w:rPr>
          <w:i/>
          <w:noProof/>
        </w:rPr>
        <w:t>Bioinformatics</w:t>
      </w:r>
      <w:r w:rsidRPr="00F0269B">
        <w:rPr>
          <w:noProof/>
        </w:rPr>
        <w:t>,</w:t>
      </w:r>
      <w:r w:rsidRPr="00F0269B">
        <w:rPr>
          <w:i/>
          <w:noProof/>
        </w:rPr>
        <w:t xml:space="preserve"> 36</w:t>
      </w:r>
      <w:r w:rsidRPr="00F0269B">
        <w:rPr>
          <w:noProof/>
        </w:rPr>
        <w:t xml:space="preserve">(22-23), 5424-5431. </w:t>
      </w:r>
      <w:hyperlink r:id="rId55" w:history="1">
        <w:r w:rsidRPr="00F0269B">
          <w:rPr>
            <w:rStyle w:val="Hyperlink"/>
            <w:noProof/>
          </w:rPr>
          <w:t>https://doi.org/10.1093/bioinformatics/btaa1029</w:t>
        </w:r>
      </w:hyperlink>
      <w:r w:rsidRPr="00F0269B">
        <w:rPr>
          <w:noProof/>
        </w:rPr>
        <w:t xml:space="preserve"> </w:t>
      </w:r>
    </w:p>
    <w:p w14:paraId="72158BC1" w14:textId="388AC449" w:rsidR="00F0269B" w:rsidRPr="00F0269B" w:rsidRDefault="00F0269B" w:rsidP="00F0269B">
      <w:pPr>
        <w:pStyle w:val="EndNoteBibliography"/>
        <w:ind w:left="720" w:hanging="720"/>
        <w:rPr>
          <w:noProof/>
        </w:rPr>
      </w:pPr>
      <w:r w:rsidRPr="00F0269B">
        <w:rPr>
          <w:noProof/>
        </w:rPr>
        <w:t xml:space="preserve">Prive, F., Aschard, H., Ziyatdinov, A., &amp; Blum, M. G. B. (2018). Efficient analysis of large-scale genome-wide data with two R packages: bigstatsr and bigsnpr. </w:t>
      </w:r>
      <w:r w:rsidRPr="00F0269B">
        <w:rPr>
          <w:i/>
          <w:noProof/>
        </w:rPr>
        <w:t>Bioinformatics</w:t>
      </w:r>
      <w:r w:rsidRPr="00F0269B">
        <w:rPr>
          <w:noProof/>
        </w:rPr>
        <w:t>,</w:t>
      </w:r>
      <w:r w:rsidRPr="00F0269B">
        <w:rPr>
          <w:i/>
          <w:noProof/>
        </w:rPr>
        <w:t xml:space="preserve"> 34</w:t>
      </w:r>
      <w:r w:rsidRPr="00F0269B">
        <w:rPr>
          <w:noProof/>
        </w:rPr>
        <w:t xml:space="preserve">(16), 2781-2787. </w:t>
      </w:r>
      <w:hyperlink r:id="rId56" w:history="1">
        <w:r w:rsidRPr="00F0269B">
          <w:rPr>
            <w:rStyle w:val="Hyperlink"/>
            <w:noProof/>
          </w:rPr>
          <w:t>https://doi.org/10.1093/bioinformatics/bty185</w:t>
        </w:r>
      </w:hyperlink>
      <w:r w:rsidRPr="00F0269B">
        <w:rPr>
          <w:noProof/>
        </w:rPr>
        <w:t xml:space="preserve"> </w:t>
      </w:r>
    </w:p>
    <w:p w14:paraId="14DFCB78" w14:textId="54EC00FE" w:rsidR="00F0269B" w:rsidRPr="00F0269B" w:rsidRDefault="00F0269B" w:rsidP="00F0269B">
      <w:pPr>
        <w:pStyle w:val="EndNoteBibliography"/>
        <w:ind w:left="720" w:hanging="720"/>
        <w:rPr>
          <w:noProof/>
        </w:rPr>
      </w:pPr>
      <w:r w:rsidRPr="00F0269B">
        <w:rPr>
          <w:noProof/>
        </w:rPr>
        <w:t xml:space="preserve">Prive, F., Luu, K., Blum, M. G. B., McGrath, J. J., &amp; Vilhjalmsson, B. J. (2020). Efficient toolkit implementing best practices for principal component analysis of population genetic data. </w:t>
      </w:r>
      <w:r w:rsidRPr="00F0269B">
        <w:rPr>
          <w:i/>
          <w:noProof/>
        </w:rPr>
        <w:t>Bioinformatics</w:t>
      </w:r>
      <w:r w:rsidRPr="00F0269B">
        <w:rPr>
          <w:noProof/>
        </w:rPr>
        <w:t>,</w:t>
      </w:r>
      <w:r w:rsidRPr="00F0269B">
        <w:rPr>
          <w:i/>
          <w:noProof/>
        </w:rPr>
        <w:t xml:space="preserve"> 36</w:t>
      </w:r>
      <w:r w:rsidRPr="00F0269B">
        <w:rPr>
          <w:noProof/>
        </w:rPr>
        <w:t xml:space="preserve">(16), 4449-4457. </w:t>
      </w:r>
      <w:hyperlink r:id="rId57" w:history="1">
        <w:r w:rsidRPr="00F0269B">
          <w:rPr>
            <w:rStyle w:val="Hyperlink"/>
            <w:noProof/>
          </w:rPr>
          <w:t>https://doi.org/10.1093/bioinformatics/btaa520</w:t>
        </w:r>
      </w:hyperlink>
      <w:r w:rsidRPr="00F0269B">
        <w:rPr>
          <w:noProof/>
        </w:rPr>
        <w:t xml:space="preserve"> </w:t>
      </w:r>
    </w:p>
    <w:p w14:paraId="22A2B99E" w14:textId="42EFE2B1" w:rsidR="00F0269B" w:rsidRPr="00F0269B" w:rsidRDefault="00F0269B" w:rsidP="00F0269B">
      <w:pPr>
        <w:pStyle w:val="EndNoteBibliography"/>
        <w:ind w:left="720" w:hanging="720"/>
        <w:rPr>
          <w:noProof/>
        </w:rPr>
      </w:pPr>
      <w:r w:rsidRPr="00F0269B">
        <w:rPr>
          <w:noProof/>
        </w:rPr>
        <w:t xml:space="preserve">Purcell, S., Neale, B., Todd-Brown, K., Thomas, L., Ferreira, M. A., Bender, D., Maller, J., Sklar, P., de Bakker, P. I., Daly, M. J., &amp; Sham, P. C. (2007). PLINK: a tool set for whole-genome association and population-based linkage analyses. </w:t>
      </w:r>
      <w:r w:rsidRPr="00F0269B">
        <w:rPr>
          <w:i/>
          <w:noProof/>
        </w:rPr>
        <w:t>Am J Hum Genet</w:t>
      </w:r>
      <w:r w:rsidRPr="00F0269B">
        <w:rPr>
          <w:noProof/>
        </w:rPr>
        <w:t>,</w:t>
      </w:r>
      <w:r w:rsidRPr="00F0269B">
        <w:rPr>
          <w:i/>
          <w:noProof/>
        </w:rPr>
        <w:t xml:space="preserve"> 81</w:t>
      </w:r>
      <w:r w:rsidRPr="00F0269B">
        <w:rPr>
          <w:noProof/>
        </w:rPr>
        <w:t xml:space="preserve">(3), 559-575. </w:t>
      </w:r>
      <w:hyperlink r:id="rId58" w:history="1">
        <w:r w:rsidRPr="00F0269B">
          <w:rPr>
            <w:rStyle w:val="Hyperlink"/>
            <w:noProof/>
          </w:rPr>
          <w:t>https://doi.org/10.1086/519795</w:t>
        </w:r>
      </w:hyperlink>
      <w:r w:rsidRPr="00F0269B">
        <w:rPr>
          <w:noProof/>
        </w:rPr>
        <w:t xml:space="preserve"> </w:t>
      </w:r>
    </w:p>
    <w:p w14:paraId="1FF975AC" w14:textId="59920DA7" w:rsidR="00F0269B" w:rsidRPr="00F0269B" w:rsidRDefault="00F0269B" w:rsidP="00F0269B">
      <w:pPr>
        <w:pStyle w:val="EndNoteBibliography"/>
        <w:ind w:left="720" w:hanging="720"/>
        <w:rPr>
          <w:noProof/>
        </w:rPr>
      </w:pPr>
      <w:r w:rsidRPr="00F0269B">
        <w:rPr>
          <w:noProof/>
        </w:rPr>
        <w:t xml:space="preserve">R-Core-Team. R: A Language and Environment for Statistical Computing. </w:t>
      </w:r>
      <w:hyperlink r:id="rId59" w:history="1">
        <w:r w:rsidRPr="00F0269B">
          <w:rPr>
            <w:rStyle w:val="Hyperlink"/>
            <w:noProof/>
          </w:rPr>
          <w:t>https://www.R-project.org/</w:t>
        </w:r>
      </w:hyperlink>
      <w:r w:rsidRPr="00F0269B">
        <w:rPr>
          <w:noProof/>
        </w:rPr>
        <w:t xml:space="preserve"> </w:t>
      </w:r>
    </w:p>
    <w:p w14:paraId="4472C695" w14:textId="223BA57F" w:rsidR="00F0269B" w:rsidRPr="00F0269B" w:rsidRDefault="00F0269B" w:rsidP="00F0269B">
      <w:pPr>
        <w:pStyle w:val="EndNoteBibliography"/>
        <w:ind w:left="720" w:hanging="720"/>
        <w:rPr>
          <w:noProof/>
        </w:rPr>
      </w:pPr>
      <w:r w:rsidRPr="00F0269B">
        <w:rPr>
          <w:noProof/>
        </w:rPr>
        <w:t xml:space="preserve">Relling, M. V., &amp; Evans, W. E. (2015). Pharmacogenomics in the clinic. </w:t>
      </w:r>
      <w:r w:rsidRPr="00F0269B">
        <w:rPr>
          <w:i/>
          <w:noProof/>
        </w:rPr>
        <w:t>Nature</w:t>
      </w:r>
      <w:r w:rsidRPr="00F0269B">
        <w:rPr>
          <w:noProof/>
        </w:rPr>
        <w:t>,</w:t>
      </w:r>
      <w:r w:rsidRPr="00F0269B">
        <w:rPr>
          <w:i/>
          <w:noProof/>
        </w:rPr>
        <w:t xml:space="preserve"> 526</w:t>
      </w:r>
      <w:r w:rsidRPr="00F0269B">
        <w:rPr>
          <w:noProof/>
        </w:rPr>
        <w:t xml:space="preserve">(7573), 343-350. </w:t>
      </w:r>
      <w:hyperlink r:id="rId60" w:history="1">
        <w:r w:rsidRPr="00F0269B">
          <w:rPr>
            <w:rStyle w:val="Hyperlink"/>
            <w:noProof/>
          </w:rPr>
          <w:t>https://doi.org/10.1038/nature15817</w:t>
        </w:r>
      </w:hyperlink>
      <w:r w:rsidRPr="00F0269B">
        <w:rPr>
          <w:noProof/>
        </w:rPr>
        <w:t xml:space="preserve"> </w:t>
      </w:r>
    </w:p>
    <w:p w14:paraId="15696E53" w14:textId="2DB7ED60" w:rsidR="00F0269B" w:rsidRPr="00F0269B" w:rsidRDefault="00F0269B" w:rsidP="00F0269B">
      <w:pPr>
        <w:pStyle w:val="EndNoteBibliography"/>
        <w:ind w:left="720" w:hanging="720"/>
        <w:rPr>
          <w:noProof/>
        </w:rPr>
      </w:pPr>
      <w:r w:rsidRPr="00F0269B">
        <w:rPr>
          <w:noProof/>
        </w:rPr>
        <w:t xml:space="preserve">Roden, D. M., Wilke, R. A., Kroemer, H. K., &amp; Stein, C. M. (2011). Pharmacogenomics: the genetics of variable drug responses. </w:t>
      </w:r>
      <w:r w:rsidRPr="00F0269B">
        <w:rPr>
          <w:i/>
          <w:noProof/>
        </w:rPr>
        <w:t>Circulation</w:t>
      </w:r>
      <w:r w:rsidRPr="00F0269B">
        <w:rPr>
          <w:noProof/>
        </w:rPr>
        <w:t>,</w:t>
      </w:r>
      <w:r w:rsidRPr="00F0269B">
        <w:rPr>
          <w:i/>
          <w:noProof/>
        </w:rPr>
        <w:t xml:space="preserve"> 123</w:t>
      </w:r>
      <w:r w:rsidRPr="00F0269B">
        <w:rPr>
          <w:noProof/>
        </w:rPr>
        <w:t xml:space="preserve">(15), 1661-1670. </w:t>
      </w:r>
      <w:hyperlink r:id="rId61" w:history="1">
        <w:r w:rsidRPr="00F0269B">
          <w:rPr>
            <w:rStyle w:val="Hyperlink"/>
            <w:noProof/>
          </w:rPr>
          <w:t>https://doi.org/10.1161/CIRCULATIONAHA.109.914820</w:t>
        </w:r>
      </w:hyperlink>
      <w:r w:rsidRPr="00F0269B">
        <w:rPr>
          <w:noProof/>
        </w:rPr>
        <w:t xml:space="preserve"> </w:t>
      </w:r>
    </w:p>
    <w:p w14:paraId="5E73FB43" w14:textId="7CDB1FCD" w:rsidR="00F0269B" w:rsidRPr="00F0269B" w:rsidRDefault="00F0269B" w:rsidP="00F0269B">
      <w:pPr>
        <w:pStyle w:val="EndNoteBibliography"/>
        <w:ind w:left="720" w:hanging="720"/>
        <w:rPr>
          <w:noProof/>
        </w:rPr>
      </w:pPr>
      <w:r w:rsidRPr="00F0269B">
        <w:rPr>
          <w:noProof/>
        </w:rPr>
        <w:t xml:space="preserve">Scharfe, C. P. I., Tremmel, R., Schwab, M., Kohlbacher, O., &amp; Marks, D. S. (2017). Genetic variation in human drug-related genes. </w:t>
      </w:r>
      <w:r w:rsidRPr="00F0269B">
        <w:rPr>
          <w:i/>
          <w:noProof/>
        </w:rPr>
        <w:t>Genome Med</w:t>
      </w:r>
      <w:r w:rsidRPr="00F0269B">
        <w:rPr>
          <w:noProof/>
        </w:rPr>
        <w:t>,</w:t>
      </w:r>
      <w:r w:rsidRPr="00F0269B">
        <w:rPr>
          <w:i/>
          <w:noProof/>
        </w:rPr>
        <w:t xml:space="preserve"> 9</w:t>
      </w:r>
      <w:r w:rsidRPr="00F0269B">
        <w:rPr>
          <w:noProof/>
        </w:rPr>
        <w:t xml:space="preserve">(1), 117. </w:t>
      </w:r>
      <w:hyperlink r:id="rId62" w:history="1">
        <w:r w:rsidRPr="00F0269B">
          <w:rPr>
            <w:rStyle w:val="Hyperlink"/>
            <w:noProof/>
          </w:rPr>
          <w:t>https://doi.org/10.1186/s13073-017-0502-5</w:t>
        </w:r>
      </w:hyperlink>
      <w:r w:rsidRPr="00F0269B">
        <w:rPr>
          <w:noProof/>
        </w:rPr>
        <w:t xml:space="preserve"> </w:t>
      </w:r>
    </w:p>
    <w:p w14:paraId="44C1FDBB" w14:textId="3EB5E92D" w:rsidR="00F0269B" w:rsidRPr="00F0269B" w:rsidRDefault="00F0269B" w:rsidP="00F0269B">
      <w:pPr>
        <w:pStyle w:val="EndNoteBibliography"/>
        <w:ind w:left="720" w:hanging="720"/>
        <w:rPr>
          <w:noProof/>
        </w:rPr>
      </w:pPr>
      <w:r w:rsidRPr="00F0269B">
        <w:rPr>
          <w:noProof/>
        </w:rPr>
        <w:t xml:space="preserve">Storebo, O. J., Pedersen, N., Ramstad, E., Kielsholm, M. L., Nielsen, S. S., Krogh, H. B., Moreira-Maia, C. R., Magnusson, F. L., Holmskov, M., Gerner, T., Skoog, M., Rosendal, S., Groth, C., Gillies, D., Buch Rasmussen, K., Gauci, D., Zwi, M., Kirubakaran, R., Hakonsen, S. J., . . . Gluud, C. (2018). Methylphenidate for attention deficit hyperactivity disorder (ADHD) in children and adolescents - assessment of adverse events in non-randomised studies. </w:t>
      </w:r>
      <w:r w:rsidRPr="00F0269B">
        <w:rPr>
          <w:i/>
          <w:noProof/>
        </w:rPr>
        <w:t>Cochrane Database Syst Rev</w:t>
      </w:r>
      <w:r w:rsidRPr="00F0269B">
        <w:rPr>
          <w:noProof/>
        </w:rPr>
        <w:t>,</w:t>
      </w:r>
      <w:r w:rsidRPr="00F0269B">
        <w:rPr>
          <w:i/>
          <w:noProof/>
        </w:rPr>
        <w:t xml:space="preserve"> 5</w:t>
      </w:r>
      <w:r w:rsidRPr="00F0269B">
        <w:rPr>
          <w:noProof/>
        </w:rPr>
        <w:t xml:space="preserve">(5), CD012069. </w:t>
      </w:r>
      <w:hyperlink r:id="rId63" w:history="1">
        <w:r w:rsidRPr="00F0269B">
          <w:rPr>
            <w:rStyle w:val="Hyperlink"/>
            <w:noProof/>
          </w:rPr>
          <w:t>https://doi.org/10.1002/14651858.CD012069.pub2</w:t>
        </w:r>
      </w:hyperlink>
      <w:r w:rsidRPr="00F0269B">
        <w:rPr>
          <w:noProof/>
        </w:rPr>
        <w:t xml:space="preserve"> </w:t>
      </w:r>
    </w:p>
    <w:p w14:paraId="57A06055" w14:textId="5A9F43C2" w:rsidR="00F0269B" w:rsidRPr="00F0269B" w:rsidRDefault="00F0269B" w:rsidP="00F0269B">
      <w:pPr>
        <w:pStyle w:val="EndNoteBibliography"/>
        <w:ind w:left="720" w:hanging="720"/>
        <w:rPr>
          <w:noProof/>
        </w:rPr>
      </w:pPr>
      <w:r w:rsidRPr="00F0269B">
        <w:rPr>
          <w:noProof/>
        </w:rPr>
        <w:t xml:space="preserve">Taliun, D., Harris, D. N., Kessler, M. D., Carlson, J., Szpiech, Z. A., Torres, R., Taliun, S. A. G., Corvelo, A., Gogarten, S. M., Kang, H. M., Pitsillides, A. N., LeFaive, J., Lee, S. B., Tian, X., Browning, B. L., Das, </w:t>
      </w:r>
      <w:r w:rsidRPr="00F0269B">
        <w:rPr>
          <w:noProof/>
        </w:rPr>
        <w:lastRenderedPageBreak/>
        <w:t xml:space="preserve">S., Emde, A. K., Clarke, W. E., Loesch, D. P., . . . Abecasis, G. R. (2021). Sequencing of 53,831 diverse genomes from the NHLBI TOPMed Program. </w:t>
      </w:r>
      <w:r w:rsidRPr="00F0269B">
        <w:rPr>
          <w:i/>
          <w:noProof/>
        </w:rPr>
        <w:t>Nature</w:t>
      </w:r>
      <w:r w:rsidRPr="00F0269B">
        <w:rPr>
          <w:noProof/>
        </w:rPr>
        <w:t>,</w:t>
      </w:r>
      <w:r w:rsidRPr="00F0269B">
        <w:rPr>
          <w:i/>
          <w:noProof/>
        </w:rPr>
        <w:t xml:space="preserve"> 590</w:t>
      </w:r>
      <w:r w:rsidRPr="00F0269B">
        <w:rPr>
          <w:noProof/>
        </w:rPr>
        <w:t xml:space="preserve">(7845), 290-299. </w:t>
      </w:r>
      <w:hyperlink r:id="rId64" w:history="1">
        <w:r w:rsidRPr="00F0269B">
          <w:rPr>
            <w:rStyle w:val="Hyperlink"/>
            <w:noProof/>
          </w:rPr>
          <w:t>https://doi.org/10.1038/s41586-021-03205-y</w:t>
        </w:r>
      </w:hyperlink>
      <w:r w:rsidRPr="00F0269B">
        <w:rPr>
          <w:noProof/>
        </w:rPr>
        <w:t xml:space="preserve"> </w:t>
      </w:r>
    </w:p>
    <w:p w14:paraId="371E0FAA" w14:textId="20897F9A" w:rsidR="00F0269B" w:rsidRPr="00F0269B" w:rsidRDefault="00F0269B" w:rsidP="00F0269B">
      <w:pPr>
        <w:pStyle w:val="EndNoteBibliography"/>
        <w:ind w:left="720" w:hanging="720"/>
        <w:rPr>
          <w:noProof/>
        </w:rPr>
      </w:pPr>
      <w:r w:rsidRPr="00F0269B">
        <w:rPr>
          <w:noProof/>
        </w:rPr>
        <w:t xml:space="preserve">Taylor R Thomas, L. G. C., Jacob J Michaelson. (2023). Environmental adversity moderates polygenic score effects on childhood behavioral problems in the United States [Preprint]. </w:t>
      </w:r>
      <w:r w:rsidRPr="00F0269B">
        <w:rPr>
          <w:i/>
          <w:noProof/>
        </w:rPr>
        <w:t>medRxiv</w:t>
      </w:r>
      <w:r w:rsidRPr="00F0269B">
        <w:rPr>
          <w:noProof/>
        </w:rPr>
        <w:t xml:space="preserve">. </w:t>
      </w:r>
      <w:hyperlink r:id="rId65" w:history="1">
        <w:r w:rsidRPr="00F0269B">
          <w:rPr>
            <w:rStyle w:val="Hyperlink"/>
            <w:noProof/>
          </w:rPr>
          <w:t>https://doi.org/10.1101/2023.06.16.23291504</w:t>
        </w:r>
      </w:hyperlink>
      <w:r w:rsidRPr="00F0269B">
        <w:rPr>
          <w:noProof/>
        </w:rPr>
        <w:t xml:space="preserve"> </w:t>
      </w:r>
    </w:p>
    <w:p w14:paraId="0C5C0883" w14:textId="56E3AFA2" w:rsidR="00F0269B" w:rsidRPr="00F0269B" w:rsidRDefault="00F0269B" w:rsidP="00F0269B">
      <w:pPr>
        <w:pStyle w:val="EndNoteBibliography"/>
        <w:ind w:left="720" w:hanging="720"/>
        <w:rPr>
          <w:noProof/>
        </w:rPr>
      </w:pPr>
      <w:r w:rsidRPr="00F0269B">
        <w:rPr>
          <w:noProof/>
        </w:rPr>
        <w:t xml:space="preserve">Taylor R. Thomas, A. J. T., Amy M. Pearlman, Katherine L. Imborek, Ji Seung Yang, John F. Strang,  Jacob J. Michaelson. (2022). Polygenic scores clarify the relationship between mental health and gender diversity. </w:t>
      </w:r>
      <w:r w:rsidRPr="00F0269B">
        <w:rPr>
          <w:i/>
          <w:noProof/>
        </w:rPr>
        <w:t>medRxiv</w:t>
      </w:r>
      <w:r w:rsidRPr="00F0269B">
        <w:rPr>
          <w:noProof/>
        </w:rPr>
        <w:t xml:space="preserve">. </w:t>
      </w:r>
      <w:hyperlink r:id="rId66" w:history="1">
        <w:r w:rsidRPr="00F0269B">
          <w:rPr>
            <w:rStyle w:val="Hyperlink"/>
            <w:noProof/>
          </w:rPr>
          <w:t>https://doi.org/10.1101/2021.11.22.21266696</w:t>
        </w:r>
      </w:hyperlink>
      <w:r w:rsidRPr="00F0269B">
        <w:rPr>
          <w:noProof/>
        </w:rPr>
        <w:t xml:space="preserve"> </w:t>
      </w:r>
    </w:p>
    <w:p w14:paraId="01E641C2" w14:textId="1CB944AC" w:rsidR="00F0269B" w:rsidRPr="00F0269B" w:rsidRDefault="00F0269B" w:rsidP="00F0269B">
      <w:pPr>
        <w:pStyle w:val="EndNoteBibliography"/>
        <w:ind w:left="720" w:hanging="720"/>
        <w:rPr>
          <w:noProof/>
        </w:rPr>
      </w:pPr>
      <w:r w:rsidRPr="00F0269B">
        <w:rPr>
          <w:noProof/>
        </w:rPr>
        <w:t xml:space="preserve">Vertessen, K., Luman, M., Swanson, J. M., Bottelier, M., Stoffelsen, R., Bet, P., Wisse, A., Twisk, J. W. R., &amp; Oosterlaan, J. (2023). Methylphenidate dose-response in children with ADHD: evidence from a double-blind, randomized placebo-controlled titration trial. </w:t>
      </w:r>
      <w:r w:rsidRPr="00F0269B">
        <w:rPr>
          <w:i/>
          <w:noProof/>
        </w:rPr>
        <w:t>Eur Child Adolesc Psychiatry</w:t>
      </w:r>
      <w:r w:rsidRPr="00F0269B">
        <w:rPr>
          <w:noProof/>
        </w:rPr>
        <w:t xml:space="preserve">. </w:t>
      </w:r>
      <w:hyperlink r:id="rId67" w:history="1">
        <w:r w:rsidRPr="00F0269B">
          <w:rPr>
            <w:rStyle w:val="Hyperlink"/>
            <w:noProof/>
          </w:rPr>
          <w:t>https://doi.org/10.1007/s00787-023-02176-x</w:t>
        </w:r>
      </w:hyperlink>
      <w:r w:rsidRPr="00F0269B">
        <w:rPr>
          <w:noProof/>
        </w:rPr>
        <w:t xml:space="preserve"> </w:t>
      </w:r>
    </w:p>
    <w:p w14:paraId="24DB396A" w14:textId="49749348" w:rsidR="00F0269B" w:rsidRPr="00F0269B" w:rsidRDefault="00F0269B" w:rsidP="00F0269B">
      <w:pPr>
        <w:pStyle w:val="EndNoteBibliography"/>
        <w:ind w:left="720" w:hanging="720"/>
        <w:rPr>
          <w:noProof/>
        </w:rPr>
      </w:pPr>
      <w:r w:rsidRPr="00F0269B">
        <w:rPr>
          <w:noProof/>
        </w:rPr>
        <w:t xml:space="preserve">Weinshilboum, R. (2003). Inheritance and drug response. </w:t>
      </w:r>
      <w:r w:rsidRPr="00F0269B">
        <w:rPr>
          <w:i/>
          <w:noProof/>
        </w:rPr>
        <w:t>N Engl J Med</w:t>
      </w:r>
      <w:r w:rsidRPr="00F0269B">
        <w:rPr>
          <w:noProof/>
        </w:rPr>
        <w:t>,</w:t>
      </w:r>
      <w:r w:rsidRPr="00F0269B">
        <w:rPr>
          <w:i/>
          <w:noProof/>
        </w:rPr>
        <w:t xml:space="preserve"> 348</w:t>
      </w:r>
      <w:r w:rsidRPr="00F0269B">
        <w:rPr>
          <w:noProof/>
        </w:rPr>
        <w:t xml:space="preserve">(6), 529-537. </w:t>
      </w:r>
      <w:hyperlink r:id="rId68" w:history="1">
        <w:r w:rsidRPr="00F0269B">
          <w:rPr>
            <w:rStyle w:val="Hyperlink"/>
            <w:noProof/>
          </w:rPr>
          <w:t>https://doi.org/10.1056/NEJMra020021</w:t>
        </w:r>
      </w:hyperlink>
      <w:r w:rsidRPr="00F0269B">
        <w:rPr>
          <w:noProof/>
        </w:rPr>
        <w:t xml:space="preserve"> </w:t>
      </w:r>
    </w:p>
    <w:p w14:paraId="278DF650" w14:textId="0ADFB66A" w:rsidR="00F0269B" w:rsidRPr="00F0269B" w:rsidRDefault="00F0269B" w:rsidP="00F0269B">
      <w:pPr>
        <w:pStyle w:val="EndNoteBibliography"/>
        <w:ind w:left="720" w:hanging="720"/>
        <w:rPr>
          <w:noProof/>
        </w:rPr>
      </w:pPr>
      <w:r w:rsidRPr="00F0269B">
        <w:rPr>
          <w:noProof/>
        </w:rPr>
        <w:t xml:space="preserve">Wilke, R. A., &amp; Dolan, M. E. (2011). Genetics and variable drug response. </w:t>
      </w:r>
      <w:r w:rsidRPr="00F0269B">
        <w:rPr>
          <w:i/>
          <w:noProof/>
        </w:rPr>
        <w:t>JAMA</w:t>
      </w:r>
      <w:r w:rsidRPr="00F0269B">
        <w:rPr>
          <w:noProof/>
        </w:rPr>
        <w:t>,</w:t>
      </w:r>
      <w:r w:rsidRPr="00F0269B">
        <w:rPr>
          <w:i/>
          <w:noProof/>
        </w:rPr>
        <w:t xml:space="preserve"> 306</w:t>
      </w:r>
      <w:r w:rsidRPr="00F0269B">
        <w:rPr>
          <w:noProof/>
        </w:rPr>
        <w:t xml:space="preserve">(3), 306-307. </w:t>
      </w:r>
      <w:hyperlink r:id="rId69" w:history="1">
        <w:r w:rsidRPr="00F0269B">
          <w:rPr>
            <w:rStyle w:val="Hyperlink"/>
            <w:noProof/>
          </w:rPr>
          <w:t>https://doi.org/10.1001/jama.2011.998</w:t>
        </w:r>
      </w:hyperlink>
      <w:r w:rsidRPr="00F0269B">
        <w:rPr>
          <w:noProof/>
        </w:rPr>
        <w:t xml:space="preserve"> </w:t>
      </w:r>
    </w:p>
    <w:p w14:paraId="06627B58" w14:textId="0742C50B" w:rsidR="0097728C" w:rsidRPr="00FB2E5E" w:rsidRDefault="004C0EAA" w:rsidP="00F0269B">
      <w:pPr>
        <w:snapToGrid w:val="0"/>
        <w:spacing w:before="120" w:after="240"/>
        <w:jc w:val="both"/>
        <w:rPr>
          <w:rFonts w:ascii="Didot" w:hAnsi="Didot" w:cs="Didot" w:hint="cs"/>
        </w:rPr>
      </w:pPr>
      <w:r w:rsidRPr="00FB2E5E">
        <w:rPr>
          <w:rFonts w:ascii="Didot" w:hAnsi="Didot" w:cs="Didot" w:hint="cs"/>
        </w:rPr>
        <w:fldChar w:fldCharType="end"/>
      </w:r>
    </w:p>
    <w:p w14:paraId="771EC24B" w14:textId="77777777" w:rsidR="00C54BB9" w:rsidRPr="00FB2E5E" w:rsidRDefault="00C54BB9">
      <w:pPr>
        <w:rPr>
          <w:rFonts w:ascii="Didot" w:eastAsia="Calibri" w:hAnsi="Didot" w:cs="Didot" w:hint="cs"/>
          <w:color w:val="000000" w:themeColor="text1"/>
        </w:rPr>
      </w:pPr>
      <w:r w:rsidRPr="00FB2E5E">
        <w:rPr>
          <w:rFonts w:ascii="Didot" w:eastAsia="Calibri" w:hAnsi="Didot" w:cs="Didot" w:hint="cs"/>
        </w:rPr>
        <w:br w:type="page"/>
      </w:r>
    </w:p>
    <w:p w14:paraId="0A179F91" w14:textId="31870EE6" w:rsidR="0097728C" w:rsidRPr="00FB2E5E" w:rsidRDefault="00DA4C71" w:rsidP="007A759A">
      <w:pPr>
        <w:pStyle w:val="Heading1"/>
        <w:rPr>
          <w:rFonts w:ascii="Didot" w:hAnsi="Didot" w:hint="cs"/>
        </w:rPr>
      </w:pPr>
      <w:r w:rsidRPr="00FB2E5E">
        <w:rPr>
          <w:rFonts w:ascii="Didot" w:eastAsia="Calibri" w:hAnsi="Didot" w:hint="cs"/>
        </w:rPr>
        <w:lastRenderedPageBreak/>
        <w:t>1</w:t>
      </w:r>
      <w:r w:rsidR="00AB7DAD" w:rsidRPr="00FB2E5E">
        <w:rPr>
          <w:rFonts w:ascii="Didot" w:eastAsia="Calibri" w:hAnsi="Didot" w:hint="cs"/>
        </w:rPr>
        <w:t>4</w:t>
      </w:r>
      <w:r w:rsidR="0097728C" w:rsidRPr="00FB2E5E">
        <w:rPr>
          <w:rFonts w:ascii="Didot" w:hAnsi="Didot" w:hint="cs"/>
        </w:rPr>
        <w:t>. Supplementary tables</w:t>
      </w:r>
    </w:p>
    <w:p w14:paraId="47512756" w14:textId="35310F7D" w:rsidR="0097728C" w:rsidRPr="00FB2E5E" w:rsidRDefault="00431BC9" w:rsidP="00EA535E">
      <w:pPr>
        <w:snapToGrid w:val="0"/>
        <w:spacing w:before="120" w:after="240"/>
        <w:jc w:val="both"/>
        <w:rPr>
          <w:rFonts w:ascii="Didot" w:eastAsia="Calibri" w:hAnsi="Didot" w:cs="Didot" w:hint="cs"/>
          <w:color w:val="FF0000"/>
        </w:rPr>
      </w:pPr>
      <w:r w:rsidRPr="00FB2E5E">
        <w:rPr>
          <w:rFonts w:ascii="Didot" w:eastAsia="Calibri" w:hAnsi="Didot" w:cs="Didot" w:hint="cs"/>
          <w:color w:val="FF0000"/>
        </w:rPr>
        <w:t>These are extra table</w:t>
      </w:r>
      <w:r w:rsidR="00C462F4" w:rsidRPr="00FB2E5E">
        <w:rPr>
          <w:rFonts w:ascii="Didot" w:eastAsia="Calibri" w:hAnsi="Didot" w:cs="Didot" w:hint="cs"/>
          <w:color w:val="FF0000"/>
        </w:rPr>
        <w:t xml:space="preserve"> (quick &amp; dirty)</w:t>
      </w:r>
      <w:r w:rsidRPr="00FB2E5E">
        <w:rPr>
          <w:rFonts w:ascii="Didot" w:eastAsia="Calibri" w:hAnsi="Didot" w:cs="Didot" w:hint="cs"/>
          <w:color w:val="FF0000"/>
        </w:rPr>
        <w:t xml:space="preserve">. I’m not sure if I will include all of these or not. </w:t>
      </w:r>
      <w:r w:rsidR="00C462F4" w:rsidRPr="00FB2E5E">
        <w:rPr>
          <w:rFonts w:ascii="Didot" w:eastAsia="Calibri" w:hAnsi="Didot" w:cs="Didot" w:hint="cs"/>
          <w:color w:val="FF0000"/>
        </w:rPr>
        <w:t>Also,</w:t>
      </w:r>
      <w:r w:rsidRPr="00FB2E5E">
        <w:rPr>
          <w:rFonts w:ascii="Didot" w:eastAsia="Calibri" w:hAnsi="Didot" w:cs="Didot" w:hint="cs"/>
          <w:color w:val="FF0000"/>
        </w:rPr>
        <w:t xml:space="preserve"> the formatting might be changed</w:t>
      </w:r>
      <w:r w:rsidR="00C462F4" w:rsidRPr="00FB2E5E">
        <w:rPr>
          <w:rFonts w:ascii="Didot" w:eastAsia="Calibri" w:hAnsi="Didot" w:cs="Didot" w:hint="cs"/>
          <w:color w:val="FF0000"/>
        </w:rPr>
        <w:t xml:space="preserve">. </w:t>
      </w:r>
    </w:p>
    <w:p w14:paraId="43390E04" w14:textId="7E439A12" w:rsidR="0041034C" w:rsidRPr="00FB2E5E" w:rsidRDefault="0041034C" w:rsidP="0041034C">
      <w:pPr>
        <w:pStyle w:val="Caption"/>
        <w:keepNext/>
        <w:rPr>
          <w:rFonts w:ascii="Didot" w:hAnsi="Didot" w:cs="Didot" w:hint="cs"/>
          <w:b/>
          <w:bCs/>
        </w:rPr>
      </w:pPr>
      <w:r w:rsidRPr="00FB2E5E">
        <w:rPr>
          <w:rFonts w:ascii="Didot" w:hAnsi="Didot" w:cs="Didot" w:hint="cs"/>
          <w:b/>
          <w:bCs/>
        </w:rPr>
        <w:t xml:space="preserve">Table S </w:t>
      </w:r>
      <w:r w:rsidRPr="00FB2E5E">
        <w:rPr>
          <w:rFonts w:ascii="Didot" w:hAnsi="Didot" w:cs="Didot" w:hint="cs"/>
          <w:b/>
          <w:bCs/>
        </w:rPr>
        <w:fldChar w:fldCharType="begin"/>
      </w:r>
      <w:r w:rsidRPr="00FB2E5E">
        <w:rPr>
          <w:rFonts w:ascii="Didot" w:hAnsi="Didot" w:cs="Didot" w:hint="cs"/>
          <w:b/>
          <w:bCs/>
        </w:rPr>
        <w:instrText xml:space="preserve"> SEQ Table_S \* ARABIC </w:instrText>
      </w:r>
      <w:r w:rsidRPr="00FB2E5E">
        <w:rPr>
          <w:rFonts w:ascii="Didot" w:hAnsi="Didot" w:cs="Didot" w:hint="cs"/>
          <w:b/>
          <w:bCs/>
        </w:rPr>
        <w:fldChar w:fldCharType="separate"/>
      </w:r>
      <w:r w:rsidRPr="00FB2E5E">
        <w:rPr>
          <w:rFonts w:ascii="Didot" w:hAnsi="Didot" w:cs="Didot" w:hint="cs"/>
          <w:b/>
          <w:bCs/>
          <w:noProof/>
        </w:rPr>
        <w:t>1</w:t>
      </w:r>
      <w:r w:rsidRPr="00FB2E5E">
        <w:rPr>
          <w:rFonts w:ascii="Didot" w:hAnsi="Didot" w:cs="Didot" w:hint="cs"/>
          <w:b/>
          <w:bCs/>
        </w:rPr>
        <w:fldChar w:fldCharType="end"/>
      </w:r>
      <w:r w:rsidRPr="00FB2E5E">
        <w:rPr>
          <w:rFonts w:ascii="Didot" w:hAnsi="Didot" w:cs="Didot" w:hint="cs"/>
          <w:b/>
          <w:bCs/>
        </w:rPr>
        <w:t xml:space="preserve"> demographics for ABCD participants that performed the stop signal fMRI task</w:t>
      </w:r>
      <w:r w:rsidR="00CE61CA" w:rsidRPr="00FB2E5E">
        <w:rPr>
          <w:rFonts w:ascii="Didot" w:hAnsi="Didot" w:cs="Didot" w:hint="cs"/>
          <w:b/>
          <w:bCs/>
        </w:rPr>
        <w:t xml:space="preserve"> and have history of methylphenidate</w:t>
      </w:r>
      <w:r w:rsidRPr="00FB2E5E">
        <w:rPr>
          <w:rFonts w:ascii="Didot" w:hAnsi="Didot" w:cs="Didot" w:hint="cs"/>
          <w:b/>
          <w:bCs/>
        </w:rPr>
        <w:t>.</w:t>
      </w:r>
    </w:p>
    <w:tbl>
      <w:tblPr>
        <w:tblStyle w:val="PlainTable2"/>
        <w:tblW w:w="0" w:type="auto"/>
        <w:tblLayout w:type="fixed"/>
        <w:tblLook w:val="06A0" w:firstRow="1" w:lastRow="0" w:firstColumn="1" w:lastColumn="0" w:noHBand="1" w:noVBand="1"/>
      </w:tblPr>
      <w:tblGrid>
        <w:gridCol w:w="3120"/>
        <w:gridCol w:w="3120"/>
        <w:gridCol w:w="3120"/>
      </w:tblGrid>
      <w:tr w:rsidR="0097728C" w:rsidRPr="00FB2E5E" w14:paraId="46CCDD5E"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46EEBFD1" w14:textId="77777777" w:rsidR="0097728C" w:rsidRPr="00FB2E5E" w:rsidRDefault="0097728C" w:rsidP="00B60661">
            <w:pPr>
              <w:snapToGrid w:val="0"/>
              <w:spacing w:before="120" w:after="240"/>
              <w:jc w:val="center"/>
              <w:rPr>
                <w:rFonts w:ascii="Didot" w:eastAsia="Calibri" w:hAnsi="Didot" w:cs="Didot" w:hint="cs"/>
                <w:color w:val="000000" w:themeColor="text1"/>
              </w:rPr>
            </w:pPr>
            <w:r w:rsidRPr="00FB2E5E">
              <w:rPr>
                <w:rFonts w:ascii="Didot" w:eastAsia="Calibri" w:hAnsi="Didot" w:cs="Didot" w:hint="cs"/>
                <w:color w:val="000000" w:themeColor="text1"/>
              </w:rPr>
              <w:t>count</w:t>
            </w:r>
          </w:p>
        </w:tc>
        <w:tc>
          <w:tcPr>
            <w:tcW w:w="3120" w:type="dxa"/>
            <w:vAlign w:val="center"/>
          </w:tcPr>
          <w:p w14:paraId="50419ECC" w14:textId="77777777"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ean of interview age in months (SD)</w:t>
            </w:r>
          </w:p>
        </w:tc>
        <w:tc>
          <w:tcPr>
            <w:tcW w:w="3120" w:type="dxa"/>
            <w:vAlign w:val="center"/>
          </w:tcPr>
          <w:p w14:paraId="0075EB34" w14:textId="668CD98A"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Sex</w:t>
            </w:r>
          </w:p>
        </w:tc>
      </w:tr>
      <w:tr w:rsidR="0097728C" w:rsidRPr="00FB2E5E" w14:paraId="6D7B23B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C5530D2" w14:textId="4F0B6C18" w:rsidR="0097728C" w:rsidRPr="00FB2E5E" w:rsidRDefault="00871B75"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218</w:t>
            </w:r>
          </w:p>
        </w:tc>
        <w:tc>
          <w:tcPr>
            <w:tcW w:w="3120" w:type="dxa"/>
            <w:vAlign w:val="center"/>
          </w:tcPr>
          <w:p w14:paraId="2B3ECD25" w14:textId="33220F39"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7E0B2D" w:rsidRPr="00FB2E5E">
              <w:rPr>
                <w:rFonts w:ascii="Didot" w:eastAsia="Calibri" w:hAnsi="Didot" w:cs="Didot" w:hint="cs"/>
                <w:color w:val="000000" w:themeColor="text1"/>
              </w:rPr>
              <w:t>42.1733</w:t>
            </w:r>
            <w:r w:rsidRPr="00FB2E5E">
              <w:rPr>
                <w:rFonts w:ascii="Didot" w:eastAsia="Calibri" w:hAnsi="Didot" w:cs="Didot" w:hint="cs"/>
                <w:color w:val="000000" w:themeColor="text1"/>
              </w:rPr>
              <w:t xml:space="preserve"> (1</w:t>
            </w:r>
            <w:r w:rsidR="007E0B2D" w:rsidRPr="00FB2E5E">
              <w:rPr>
                <w:rFonts w:ascii="Didot" w:eastAsia="Calibri" w:hAnsi="Didot" w:cs="Didot" w:hint="cs"/>
                <w:color w:val="000000" w:themeColor="text1"/>
              </w:rPr>
              <w:t>6.658</w:t>
            </w:r>
            <w:r w:rsidRPr="00FB2E5E">
              <w:rPr>
                <w:rFonts w:ascii="Didot" w:eastAsia="Calibri" w:hAnsi="Didot" w:cs="Didot" w:hint="cs"/>
                <w:color w:val="000000" w:themeColor="text1"/>
              </w:rPr>
              <w:t>)</w:t>
            </w:r>
          </w:p>
        </w:tc>
        <w:tc>
          <w:tcPr>
            <w:tcW w:w="3120" w:type="dxa"/>
            <w:vAlign w:val="center"/>
          </w:tcPr>
          <w:p w14:paraId="2350CAA7"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 &amp; F</w:t>
            </w:r>
          </w:p>
        </w:tc>
      </w:tr>
      <w:tr w:rsidR="0097728C" w:rsidRPr="00FB2E5E" w14:paraId="25048E11"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2815DC0E" w14:textId="183A291D" w:rsidR="0097728C" w:rsidRPr="00FB2E5E" w:rsidRDefault="0097728C"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1</w:t>
            </w:r>
            <w:r w:rsidR="00871B75" w:rsidRPr="00FB2E5E">
              <w:rPr>
                <w:rFonts w:ascii="Didot" w:eastAsia="Calibri" w:hAnsi="Didot" w:cs="Didot" w:hint="cs"/>
                <w:b w:val="0"/>
                <w:bCs w:val="0"/>
                <w:color w:val="000000" w:themeColor="text1"/>
              </w:rPr>
              <w:t>56</w:t>
            </w:r>
          </w:p>
        </w:tc>
        <w:tc>
          <w:tcPr>
            <w:tcW w:w="3120" w:type="dxa"/>
            <w:vAlign w:val="center"/>
          </w:tcPr>
          <w:p w14:paraId="69A7BDF4" w14:textId="6438ABAA"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871B75" w:rsidRPr="00FB2E5E">
              <w:rPr>
                <w:rFonts w:ascii="Didot" w:eastAsia="Calibri" w:hAnsi="Didot" w:cs="Didot" w:hint="cs"/>
                <w:color w:val="000000" w:themeColor="text1"/>
              </w:rPr>
              <w:t>42.4191</w:t>
            </w:r>
            <w:r w:rsidRPr="00FB2E5E">
              <w:rPr>
                <w:rFonts w:ascii="Didot" w:eastAsia="Calibri" w:hAnsi="Didot" w:cs="Didot" w:hint="cs"/>
                <w:color w:val="000000" w:themeColor="text1"/>
              </w:rPr>
              <w:t xml:space="preserve"> (1</w:t>
            </w:r>
            <w:r w:rsidR="00871B75" w:rsidRPr="00FB2E5E">
              <w:rPr>
                <w:rFonts w:ascii="Didot" w:eastAsia="Calibri" w:hAnsi="Didot" w:cs="Didot" w:hint="cs"/>
                <w:color w:val="000000" w:themeColor="text1"/>
              </w:rPr>
              <w:t>6</w:t>
            </w:r>
            <w:r w:rsidRPr="00FB2E5E">
              <w:rPr>
                <w:rFonts w:ascii="Didot" w:eastAsia="Calibri" w:hAnsi="Didot" w:cs="Didot" w:hint="cs"/>
                <w:color w:val="000000" w:themeColor="text1"/>
              </w:rPr>
              <w:t>.</w:t>
            </w:r>
            <w:r w:rsidR="00871B75" w:rsidRPr="00FB2E5E">
              <w:rPr>
                <w:rFonts w:ascii="Didot" w:eastAsia="Calibri" w:hAnsi="Didot" w:cs="Didot" w:hint="cs"/>
                <w:color w:val="000000" w:themeColor="text1"/>
              </w:rPr>
              <w:t>75</w:t>
            </w:r>
            <w:r w:rsidR="007E0B2D" w:rsidRPr="00FB2E5E">
              <w:rPr>
                <w:rFonts w:ascii="Didot" w:eastAsia="Calibri" w:hAnsi="Didot" w:cs="Didot" w:hint="cs"/>
                <w:color w:val="000000" w:themeColor="text1"/>
              </w:rPr>
              <w:t>4</w:t>
            </w:r>
            <w:r w:rsidRPr="00FB2E5E">
              <w:rPr>
                <w:rFonts w:ascii="Didot" w:eastAsia="Calibri" w:hAnsi="Didot" w:cs="Didot" w:hint="cs"/>
                <w:color w:val="000000" w:themeColor="text1"/>
              </w:rPr>
              <w:t>)</w:t>
            </w:r>
          </w:p>
        </w:tc>
        <w:tc>
          <w:tcPr>
            <w:tcW w:w="3120" w:type="dxa"/>
            <w:vAlign w:val="center"/>
          </w:tcPr>
          <w:p w14:paraId="632F34AC"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w:t>
            </w:r>
          </w:p>
        </w:tc>
      </w:tr>
      <w:tr w:rsidR="0097728C" w:rsidRPr="00FB2E5E" w14:paraId="03CF196F"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ACAE503" w14:textId="7AE5405B" w:rsidR="0097728C" w:rsidRPr="00FB2E5E" w:rsidRDefault="00871B75"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62</w:t>
            </w:r>
          </w:p>
        </w:tc>
        <w:tc>
          <w:tcPr>
            <w:tcW w:w="3120" w:type="dxa"/>
            <w:vAlign w:val="center"/>
          </w:tcPr>
          <w:p w14:paraId="14C07ED5" w14:textId="44C74AE5"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7E0B2D" w:rsidRPr="00FB2E5E">
              <w:rPr>
                <w:rFonts w:ascii="Didot" w:eastAsia="Calibri" w:hAnsi="Didot" w:cs="Didot" w:hint="cs"/>
                <w:color w:val="000000" w:themeColor="text1"/>
              </w:rPr>
              <w:t>41.5521</w:t>
            </w:r>
            <w:r w:rsidRPr="00FB2E5E">
              <w:rPr>
                <w:rFonts w:ascii="Didot" w:eastAsia="Calibri" w:hAnsi="Didot" w:cs="Didot" w:hint="cs"/>
                <w:color w:val="000000" w:themeColor="text1"/>
              </w:rPr>
              <w:t xml:space="preserve"> (1</w:t>
            </w:r>
            <w:r w:rsidR="007E0B2D" w:rsidRPr="00FB2E5E">
              <w:rPr>
                <w:rFonts w:ascii="Didot" w:eastAsia="Calibri" w:hAnsi="Didot" w:cs="Didot" w:hint="cs"/>
                <w:color w:val="000000" w:themeColor="text1"/>
              </w:rPr>
              <w:t>6.4106</w:t>
            </w:r>
            <w:r w:rsidRPr="00FB2E5E">
              <w:rPr>
                <w:rFonts w:ascii="Didot" w:eastAsia="Calibri" w:hAnsi="Didot" w:cs="Didot" w:hint="cs"/>
                <w:color w:val="000000" w:themeColor="text1"/>
              </w:rPr>
              <w:t>)</w:t>
            </w:r>
          </w:p>
        </w:tc>
        <w:tc>
          <w:tcPr>
            <w:tcW w:w="3120" w:type="dxa"/>
            <w:vAlign w:val="center"/>
          </w:tcPr>
          <w:p w14:paraId="37CE6395" w14:textId="77777777" w:rsidR="0097728C" w:rsidRPr="00FB2E5E" w:rsidRDefault="0097728C" w:rsidP="00B60661">
            <w:pPr>
              <w:keepNext/>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F</w:t>
            </w:r>
          </w:p>
        </w:tc>
      </w:tr>
    </w:tbl>
    <w:p w14:paraId="3B0F63AF" w14:textId="1498D8CF" w:rsidR="0097728C" w:rsidRPr="00FB2E5E" w:rsidRDefault="0097728C" w:rsidP="009412CF">
      <w:pPr>
        <w:pStyle w:val="Caption"/>
        <w:rPr>
          <w:rFonts w:ascii="Didot" w:eastAsia="Calibri" w:hAnsi="Didot" w:cs="Didot" w:hint="cs"/>
          <w:color w:val="000000" w:themeColor="text1"/>
          <w:sz w:val="22"/>
          <w:szCs w:val="22"/>
        </w:rPr>
      </w:pPr>
    </w:p>
    <w:p w14:paraId="06CAE2EB" w14:textId="752A9DC8" w:rsidR="00D6750C" w:rsidRPr="00FB2E5E" w:rsidRDefault="00D6750C" w:rsidP="00D6750C">
      <w:pPr>
        <w:pStyle w:val="Caption"/>
        <w:keepNext/>
        <w:rPr>
          <w:rFonts w:ascii="Didot" w:hAnsi="Didot" w:cs="Didot" w:hint="cs"/>
          <w:b/>
          <w:bCs/>
        </w:rPr>
      </w:pPr>
      <w:r w:rsidRPr="00FB2E5E">
        <w:rPr>
          <w:rFonts w:ascii="Didot" w:hAnsi="Didot" w:cs="Didot" w:hint="cs"/>
          <w:b/>
          <w:bCs/>
        </w:rPr>
        <w:t xml:space="preserve">Table S </w:t>
      </w:r>
      <w:r w:rsidR="0041034C" w:rsidRPr="00FB2E5E">
        <w:rPr>
          <w:rFonts w:ascii="Didot" w:hAnsi="Didot" w:cs="Didot" w:hint="cs"/>
          <w:b/>
          <w:bCs/>
        </w:rPr>
        <w:fldChar w:fldCharType="begin"/>
      </w:r>
      <w:r w:rsidR="0041034C" w:rsidRPr="00FB2E5E">
        <w:rPr>
          <w:rFonts w:ascii="Didot" w:hAnsi="Didot" w:cs="Didot" w:hint="cs"/>
          <w:b/>
          <w:bCs/>
        </w:rPr>
        <w:instrText xml:space="preserve"> SEQ Table_S \* ARABIC </w:instrText>
      </w:r>
      <w:r w:rsidR="0041034C" w:rsidRPr="00FB2E5E">
        <w:rPr>
          <w:rFonts w:ascii="Didot" w:hAnsi="Didot" w:cs="Didot" w:hint="cs"/>
          <w:b/>
          <w:bCs/>
        </w:rPr>
        <w:fldChar w:fldCharType="separate"/>
      </w:r>
      <w:r w:rsidR="0041034C" w:rsidRPr="00FB2E5E">
        <w:rPr>
          <w:rFonts w:ascii="Didot" w:hAnsi="Didot" w:cs="Didot" w:hint="cs"/>
          <w:b/>
          <w:bCs/>
          <w:noProof/>
        </w:rPr>
        <w:t>2</w:t>
      </w:r>
      <w:r w:rsidR="0041034C" w:rsidRPr="00FB2E5E">
        <w:rPr>
          <w:rFonts w:ascii="Didot" w:hAnsi="Didot" w:cs="Didot" w:hint="cs"/>
          <w:b/>
          <w:bCs/>
        </w:rPr>
        <w:fldChar w:fldCharType="end"/>
      </w:r>
      <w:r w:rsidRPr="00FB2E5E">
        <w:rPr>
          <w:rFonts w:ascii="Didot" w:hAnsi="Didot" w:cs="Didot" w:hint="cs"/>
          <w:b/>
          <w:bCs/>
        </w:rPr>
        <w:t xml:space="preserve"> mean count for participants' performance in the stop signa</w:t>
      </w:r>
      <w:r w:rsidRPr="00FB2E5E">
        <w:rPr>
          <w:rFonts w:ascii="Didot" w:hAnsi="Didot" w:cs="Didot" w:hint="cs"/>
          <w:b/>
          <w:bCs/>
          <w:noProof/>
        </w:rPr>
        <w:t>l task</w:t>
      </w:r>
      <w:r w:rsidR="007E0B2D" w:rsidRPr="00FB2E5E">
        <w:rPr>
          <w:rFonts w:ascii="Didot" w:hAnsi="Didot" w:cs="Didot" w:hint="cs"/>
          <w:b/>
          <w:bCs/>
          <w:noProof/>
        </w:rPr>
        <w:t xml:space="preserve"> with history of taking MPH</w:t>
      </w:r>
    </w:p>
    <w:tbl>
      <w:tblPr>
        <w:tblStyle w:val="PlainTable2"/>
        <w:tblW w:w="9355" w:type="dxa"/>
        <w:tblLayout w:type="fixed"/>
        <w:tblLook w:val="06A0" w:firstRow="1" w:lastRow="0" w:firstColumn="1" w:lastColumn="0" w:noHBand="1" w:noVBand="1"/>
      </w:tblPr>
      <w:tblGrid>
        <w:gridCol w:w="2965"/>
        <w:gridCol w:w="4680"/>
        <w:gridCol w:w="1710"/>
      </w:tblGrid>
      <w:tr w:rsidR="00D6750C" w:rsidRPr="00FB2E5E" w14:paraId="728FB657"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86FF86E" w14:textId="36626F7D" w:rsidR="00D6750C" w:rsidRPr="00FB2E5E" w:rsidRDefault="00D6750C" w:rsidP="00B60661">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 label</w:t>
            </w:r>
          </w:p>
        </w:tc>
        <w:tc>
          <w:tcPr>
            <w:tcW w:w="4680" w:type="dxa"/>
            <w:vAlign w:val="center"/>
          </w:tcPr>
          <w:p w14:paraId="22649A16" w14:textId="44826271" w:rsidR="00D6750C" w:rsidRPr="00FB2E5E"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 details</w:t>
            </w:r>
          </w:p>
        </w:tc>
        <w:tc>
          <w:tcPr>
            <w:tcW w:w="1710" w:type="dxa"/>
            <w:vAlign w:val="center"/>
          </w:tcPr>
          <w:p w14:paraId="5A9A7537" w14:textId="7C7EAA9F" w:rsidR="00D6750C" w:rsidRPr="00FB2E5E"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an count of answers (SD)</w:t>
            </w:r>
          </w:p>
        </w:tc>
      </w:tr>
      <w:tr w:rsidR="00D6750C" w:rsidRPr="00FB2E5E" w14:paraId="22E8B79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0E530F03" w14:textId="2A551909" w:rsidR="00D6750C" w:rsidRPr="00FB2E5E" w:rsidRDefault="007E0B2D" w:rsidP="00B60661">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correct_go</w:t>
            </w:r>
            <w:proofErr w:type="spellEnd"/>
          </w:p>
        </w:tc>
        <w:tc>
          <w:tcPr>
            <w:tcW w:w="4680" w:type="dxa"/>
            <w:vAlign w:val="center"/>
          </w:tcPr>
          <w:p w14:paraId="00EF66CC" w14:textId="590764B0" w:rsidR="00D6750C" w:rsidRPr="00FB2E5E"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correct GO answers in time.</w:t>
            </w:r>
          </w:p>
        </w:tc>
        <w:tc>
          <w:tcPr>
            <w:tcW w:w="1710" w:type="dxa"/>
            <w:vAlign w:val="center"/>
          </w:tcPr>
          <w:p w14:paraId="23738CAE" w14:textId="486C3415" w:rsidR="00D6750C" w:rsidRPr="00FB2E5E"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26.</w:t>
            </w:r>
            <w:r w:rsidR="007E0B2D" w:rsidRPr="00FB2E5E">
              <w:rPr>
                <w:rFonts w:ascii="Didot" w:eastAsia="Calibri" w:hAnsi="Didot" w:cs="Didot" w:hint="cs"/>
                <w:color w:val="000000" w:themeColor="text1"/>
                <w:sz w:val="18"/>
                <w:szCs w:val="18"/>
              </w:rPr>
              <w:t>590</w:t>
            </w:r>
            <w:r w:rsidRPr="00FB2E5E">
              <w:rPr>
                <w:rFonts w:ascii="Didot" w:eastAsia="Calibri" w:hAnsi="Didot" w:cs="Didot" w:hint="cs"/>
                <w:color w:val="000000" w:themeColor="text1"/>
                <w:sz w:val="18"/>
                <w:szCs w:val="18"/>
              </w:rPr>
              <w:t xml:space="preserve"> (2</w:t>
            </w:r>
            <w:r w:rsidR="007E0B2D" w:rsidRPr="00FB2E5E">
              <w:rPr>
                <w:rFonts w:ascii="Didot" w:eastAsia="Calibri" w:hAnsi="Didot" w:cs="Didot" w:hint="cs"/>
                <w:color w:val="000000" w:themeColor="text1"/>
                <w:sz w:val="18"/>
                <w:szCs w:val="18"/>
              </w:rPr>
              <w:t>0</w:t>
            </w:r>
            <w:r w:rsidRPr="00FB2E5E">
              <w:rPr>
                <w:rFonts w:ascii="Didot" w:eastAsia="Calibri" w:hAnsi="Didot" w:cs="Didot" w:hint="cs"/>
                <w:color w:val="000000" w:themeColor="text1"/>
                <w:sz w:val="18"/>
                <w:szCs w:val="18"/>
              </w:rPr>
              <w:t>.</w:t>
            </w:r>
            <w:r w:rsidR="007E0B2D" w:rsidRPr="00FB2E5E">
              <w:rPr>
                <w:rFonts w:ascii="Didot" w:eastAsia="Calibri" w:hAnsi="Didot" w:cs="Didot" w:hint="cs"/>
                <w:color w:val="000000" w:themeColor="text1"/>
                <w:sz w:val="18"/>
                <w:szCs w:val="18"/>
              </w:rPr>
              <w:t>545</w:t>
            </w:r>
            <w:r w:rsidRPr="00FB2E5E">
              <w:rPr>
                <w:rFonts w:ascii="Didot" w:eastAsia="Calibri" w:hAnsi="Didot" w:cs="Didot" w:hint="cs"/>
                <w:color w:val="000000" w:themeColor="text1"/>
                <w:sz w:val="18"/>
                <w:szCs w:val="18"/>
              </w:rPr>
              <w:t>)</w:t>
            </w:r>
          </w:p>
        </w:tc>
      </w:tr>
      <w:tr w:rsidR="007E0B2D" w:rsidRPr="00FB2E5E" w14:paraId="7AB06B62"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D05D5E5" w14:textId="2FF90907"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w:t>
            </w:r>
            <w:r w:rsidRPr="00FB2E5E">
              <w:rPr>
                <w:rFonts w:ascii="Didot" w:eastAsia="Calibri" w:hAnsi="Didot" w:cs="Didot" w:hint="cs"/>
                <w:color w:val="000000" w:themeColor="text1"/>
                <w:sz w:val="18"/>
                <w:szCs w:val="18"/>
              </w:rPr>
              <w:t>no_response_on</w:t>
            </w:r>
            <w:r w:rsidRPr="00FB2E5E">
              <w:rPr>
                <w:rFonts w:ascii="Didot" w:eastAsia="Calibri" w:hAnsi="Didot" w:cs="Didot" w:hint="cs"/>
                <w:color w:val="000000" w:themeColor="text1"/>
                <w:sz w:val="18"/>
                <w:szCs w:val="18"/>
              </w:rPr>
              <w:t>_go</w:t>
            </w:r>
            <w:proofErr w:type="spellEnd"/>
          </w:p>
        </w:tc>
        <w:tc>
          <w:tcPr>
            <w:tcW w:w="4680" w:type="dxa"/>
            <w:vAlign w:val="center"/>
          </w:tcPr>
          <w:p w14:paraId="0E137872" w14:textId="7E5334CC"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NO RESPONSE on GO trials.</w:t>
            </w:r>
          </w:p>
        </w:tc>
        <w:tc>
          <w:tcPr>
            <w:tcW w:w="1710" w:type="dxa"/>
            <w:vAlign w:val="center"/>
          </w:tcPr>
          <w:p w14:paraId="03EB733C" w14:textId="3F6DEEC6"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345 (12.767)</w:t>
            </w:r>
          </w:p>
        </w:tc>
      </w:tr>
      <w:tr w:rsidR="007E0B2D" w:rsidRPr="00FB2E5E" w14:paraId="4C026217"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D147D58" w14:textId="297F7854"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correct_</w:t>
            </w:r>
            <w:r w:rsidRPr="00FB2E5E">
              <w:rPr>
                <w:rFonts w:ascii="Didot" w:eastAsia="Calibri" w:hAnsi="Didot" w:cs="Didot" w:hint="cs"/>
                <w:color w:val="000000" w:themeColor="text1"/>
                <w:sz w:val="18"/>
                <w:szCs w:val="18"/>
              </w:rPr>
              <w:t>stop</w:t>
            </w:r>
            <w:proofErr w:type="spellEnd"/>
          </w:p>
        </w:tc>
        <w:tc>
          <w:tcPr>
            <w:tcW w:w="4680" w:type="dxa"/>
            <w:vAlign w:val="center"/>
          </w:tcPr>
          <w:p w14:paraId="590FD447" w14:textId="5B114411"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Number of correct STOP answers.</w:t>
            </w:r>
          </w:p>
        </w:tc>
        <w:tc>
          <w:tcPr>
            <w:tcW w:w="1710" w:type="dxa"/>
            <w:vAlign w:val="center"/>
          </w:tcPr>
          <w:p w14:paraId="761984A3" w14:textId="677D323A"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5.267 (3.760)</w:t>
            </w:r>
          </w:p>
        </w:tc>
      </w:tr>
      <w:tr w:rsidR="007E0B2D" w:rsidRPr="00FB2E5E" w14:paraId="29CDA6F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49FF7673" w14:textId="6A6B8835"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w:t>
            </w:r>
            <w:r w:rsidRPr="00FB2E5E">
              <w:rPr>
                <w:rFonts w:ascii="Didot" w:eastAsia="Calibri" w:hAnsi="Didot" w:cs="Didot" w:hint="cs"/>
                <w:color w:val="000000" w:themeColor="text1"/>
                <w:sz w:val="18"/>
                <w:szCs w:val="18"/>
              </w:rPr>
              <w:t>stop_doesnot_stop</w:t>
            </w:r>
            <w:proofErr w:type="spellEnd"/>
          </w:p>
        </w:tc>
        <w:tc>
          <w:tcPr>
            <w:tcW w:w="4680" w:type="dxa"/>
            <w:vAlign w:val="center"/>
          </w:tcPr>
          <w:p w14:paraId="44105FFC" w14:textId="2DA8BFCD"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STOP SIGNAL DOESN’T STOP trials.</w:t>
            </w:r>
          </w:p>
        </w:tc>
        <w:tc>
          <w:tcPr>
            <w:tcW w:w="1710" w:type="dxa"/>
            <w:vAlign w:val="center"/>
          </w:tcPr>
          <w:p w14:paraId="686FF317" w14:textId="589FCE3D"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0.808 (1.243)</w:t>
            </w:r>
          </w:p>
        </w:tc>
      </w:tr>
    </w:tbl>
    <w:p w14:paraId="3E93C73B" w14:textId="77777777" w:rsidR="00501B5A" w:rsidRPr="00FB2E5E" w:rsidRDefault="00501B5A" w:rsidP="00D6750C">
      <w:pPr>
        <w:pStyle w:val="Caption"/>
        <w:keepNext/>
        <w:rPr>
          <w:rFonts w:ascii="Didot" w:hAnsi="Didot" w:cs="Didot" w:hint="cs"/>
          <w:b/>
          <w:bCs/>
        </w:rPr>
      </w:pPr>
    </w:p>
    <w:p w14:paraId="265DCFCD" w14:textId="20F53C39" w:rsidR="00D6750C" w:rsidRPr="00FB2E5E" w:rsidRDefault="00D6750C" w:rsidP="00D6750C">
      <w:pPr>
        <w:pStyle w:val="Caption"/>
        <w:keepNext/>
        <w:rPr>
          <w:rFonts w:ascii="Didot" w:hAnsi="Didot" w:cs="Didot" w:hint="cs"/>
          <w:b/>
          <w:bCs/>
        </w:rPr>
      </w:pPr>
      <w:r w:rsidRPr="00FB2E5E">
        <w:rPr>
          <w:rFonts w:ascii="Didot" w:hAnsi="Didot" w:cs="Didot" w:hint="cs"/>
          <w:b/>
          <w:bCs/>
        </w:rPr>
        <w:t xml:space="preserve">Table S </w:t>
      </w:r>
      <w:r w:rsidR="0041034C" w:rsidRPr="00FB2E5E">
        <w:rPr>
          <w:rFonts w:ascii="Didot" w:hAnsi="Didot" w:cs="Didot" w:hint="cs"/>
          <w:b/>
          <w:bCs/>
        </w:rPr>
        <w:fldChar w:fldCharType="begin"/>
      </w:r>
      <w:r w:rsidR="0041034C" w:rsidRPr="00FB2E5E">
        <w:rPr>
          <w:rFonts w:ascii="Didot" w:hAnsi="Didot" w:cs="Didot" w:hint="cs"/>
          <w:b/>
          <w:bCs/>
        </w:rPr>
        <w:instrText xml:space="preserve"> SEQ Table_S \* ARABIC </w:instrText>
      </w:r>
      <w:r w:rsidR="0041034C" w:rsidRPr="00FB2E5E">
        <w:rPr>
          <w:rFonts w:ascii="Didot" w:hAnsi="Didot" w:cs="Didot" w:hint="cs"/>
          <w:b/>
          <w:bCs/>
        </w:rPr>
        <w:fldChar w:fldCharType="separate"/>
      </w:r>
      <w:r w:rsidR="0041034C" w:rsidRPr="00FB2E5E">
        <w:rPr>
          <w:rFonts w:ascii="Didot" w:hAnsi="Didot" w:cs="Didot" w:hint="cs"/>
          <w:b/>
          <w:bCs/>
          <w:noProof/>
        </w:rPr>
        <w:t>3</w:t>
      </w:r>
      <w:r w:rsidR="0041034C" w:rsidRPr="00FB2E5E">
        <w:rPr>
          <w:rFonts w:ascii="Didot" w:hAnsi="Didot" w:cs="Didot" w:hint="cs"/>
          <w:b/>
          <w:bCs/>
        </w:rPr>
        <w:fldChar w:fldCharType="end"/>
      </w:r>
      <w:r w:rsidRPr="00FB2E5E">
        <w:rPr>
          <w:rFonts w:ascii="Didot" w:hAnsi="Didot" w:cs="Didot" w:hint="cs"/>
          <w:b/>
          <w:bCs/>
        </w:rPr>
        <w:t xml:space="preserve"> demographics of SPARK participants with reported methylphe</w:t>
      </w:r>
      <w:r w:rsidRPr="00FB2E5E">
        <w:rPr>
          <w:rFonts w:ascii="Didot" w:hAnsi="Didot" w:cs="Didot" w:hint="cs"/>
          <w:b/>
          <w:bCs/>
          <w:noProof/>
        </w:rPr>
        <w:t>nidate effectiveness</w:t>
      </w:r>
    </w:p>
    <w:tbl>
      <w:tblPr>
        <w:tblStyle w:val="PlainTable2"/>
        <w:tblW w:w="9360" w:type="dxa"/>
        <w:tblLayout w:type="fixed"/>
        <w:tblLook w:val="06A0" w:firstRow="1" w:lastRow="0" w:firstColumn="1" w:lastColumn="0" w:noHBand="1" w:noVBand="1"/>
      </w:tblPr>
      <w:tblGrid>
        <w:gridCol w:w="2520"/>
        <w:gridCol w:w="4140"/>
        <w:gridCol w:w="2700"/>
      </w:tblGrid>
      <w:tr w:rsidR="00501B5A" w:rsidRPr="00FB2E5E" w14:paraId="06DF30E9" w14:textId="77777777" w:rsidTr="00501B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318E11B" w14:textId="77777777" w:rsidR="0097728C" w:rsidRPr="00FB2E5E" w:rsidRDefault="0097728C" w:rsidP="00B60661">
            <w:pPr>
              <w:snapToGrid w:val="0"/>
              <w:spacing w:before="120" w:after="240"/>
              <w:jc w:val="center"/>
              <w:rPr>
                <w:rFonts w:ascii="Didot" w:eastAsia="Calibri" w:hAnsi="Didot" w:cs="Didot" w:hint="cs"/>
                <w:color w:val="000000" w:themeColor="text1"/>
              </w:rPr>
            </w:pPr>
            <w:r w:rsidRPr="00FB2E5E">
              <w:rPr>
                <w:rFonts w:ascii="Didot" w:eastAsia="Calibri" w:hAnsi="Didot" w:cs="Didot" w:hint="cs"/>
                <w:color w:val="000000" w:themeColor="text1"/>
              </w:rPr>
              <w:t>count</w:t>
            </w:r>
          </w:p>
        </w:tc>
        <w:tc>
          <w:tcPr>
            <w:tcW w:w="4140" w:type="dxa"/>
            <w:vAlign w:val="center"/>
          </w:tcPr>
          <w:p w14:paraId="7C80B1EE" w14:textId="77777777"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ean of interview age in months (SD)</w:t>
            </w:r>
          </w:p>
        </w:tc>
        <w:tc>
          <w:tcPr>
            <w:tcW w:w="2700" w:type="dxa"/>
            <w:vAlign w:val="center"/>
          </w:tcPr>
          <w:p w14:paraId="7036F197" w14:textId="15B9F7B2"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Sex</w:t>
            </w:r>
          </w:p>
        </w:tc>
      </w:tr>
      <w:tr w:rsidR="00501B5A" w:rsidRPr="00FB2E5E" w14:paraId="389D3A2B" w14:textId="77777777" w:rsidTr="00501B5A">
        <w:trPr>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3B640248" w14:textId="77777777" w:rsidR="0097728C" w:rsidRPr="00FB2E5E" w:rsidRDefault="0097728C"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1460</w:t>
            </w:r>
          </w:p>
        </w:tc>
        <w:tc>
          <w:tcPr>
            <w:tcW w:w="4140" w:type="dxa"/>
            <w:vAlign w:val="center"/>
          </w:tcPr>
          <w:p w14:paraId="06B8615F"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60.580 (65.164)</w:t>
            </w:r>
          </w:p>
        </w:tc>
        <w:tc>
          <w:tcPr>
            <w:tcW w:w="2700" w:type="dxa"/>
            <w:vAlign w:val="center"/>
          </w:tcPr>
          <w:p w14:paraId="6A7C2B7D"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 &amp; F</w:t>
            </w:r>
          </w:p>
        </w:tc>
      </w:tr>
    </w:tbl>
    <w:p w14:paraId="5EAE191E" w14:textId="77777777" w:rsidR="00201BE7" w:rsidRPr="00FB2E5E" w:rsidRDefault="00201BE7">
      <w:pPr>
        <w:rPr>
          <w:rFonts w:ascii="Didot" w:hAnsi="Didot" w:cs="Didot" w:hint="cs"/>
        </w:rPr>
      </w:pPr>
      <w:r w:rsidRPr="00FB2E5E">
        <w:rPr>
          <w:rFonts w:ascii="Didot" w:hAnsi="Didot" w:cs="Didot" w:hint="cs"/>
        </w:rPr>
        <w:br w:type="page"/>
      </w:r>
    </w:p>
    <w:p w14:paraId="5AB5B666" w14:textId="3DFAFF87" w:rsidR="2AC9F6CA" w:rsidRPr="00FB2E5E" w:rsidRDefault="00201BE7" w:rsidP="00EA535E">
      <w:pPr>
        <w:snapToGrid w:val="0"/>
        <w:spacing w:before="120" w:after="240"/>
        <w:jc w:val="both"/>
        <w:rPr>
          <w:rFonts w:ascii="Didot" w:hAnsi="Didot" w:cs="Didot" w:hint="cs"/>
        </w:rPr>
      </w:pPr>
      <w:r w:rsidRPr="00FB2E5E">
        <w:rPr>
          <w:rFonts w:ascii="Didot" w:hAnsi="Didot" w:cs="Didot" w:hint="cs"/>
          <w:noProof/>
        </w:rPr>
        <w:lastRenderedPageBreak/>
        <mc:AlternateContent>
          <mc:Choice Requires="wpg">
            <w:drawing>
              <wp:anchor distT="0" distB="0" distL="114300" distR="114300" simplePos="0" relativeHeight="251665408" behindDoc="0" locked="0" layoutInCell="1" allowOverlap="1" wp14:anchorId="6129B170" wp14:editId="1685DC03">
                <wp:simplePos x="0" y="0"/>
                <wp:positionH relativeFrom="column">
                  <wp:posOffset>0</wp:posOffset>
                </wp:positionH>
                <wp:positionV relativeFrom="paragraph">
                  <wp:posOffset>331596</wp:posOffset>
                </wp:positionV>
                <wp:extent cx="3134590" cy="3295587"/>
                <wp:effectExtent l="0" t="0" r="0" b="0"/>
                <wp:wrapNone/>
                <wp:docPr id="151855345" name="Group 3"/>
                <wp:cNvGraphicFramePr/>
                <a:graphic xmlns:a="http://schemas.openxmlformats.org/drawingml/2006/main">
                  <a:graphicData uri="http://schemas.microsoft.com/office/word/2010/wordprocessingGroup">
                    <wpg:wgp>
                      <wpg:cNvGrpSpPr/>
                      <wpg:grpSpPr>
                        <a:xfrm>
                          <a:off x="0" y="0"/>
                          <a:ext cx="3134590" cy="3295587"/>
                          <a:chOff x="0" y="0"/>
                          <a:chExt cx="3134590" cy="3295587"/>
                        </a:xfrm>
                      </wpg:grpSpPr>
                      <wps:wsp>
                        <wps:cNvPr id="773856459" name="Text Box 2"/>
                        <wps:cNvSpPr txBox="1"/>
                        <wps:spPr>
                          <a:xfrm>
                            <a:off x="0" y="0"/>
                            <a:ext cx="241160" cy="261257"/>
                          </a:xfrm>
                          <a:prstGeom prst="rect">
                            <a:avLst/>
                          </a:prstGeom>
                          <a:noFill/>
                          <a:ln w="6350">
                            <a:noFill/>
                          </a:ln>
                        </wps:spPr>
                        <wps:txbx>
                          <w:txbxContent>
                            <w:p w14:paraId="270BB601" w14:textId="66BAFAAB" w:rsidR="00201BE7" w:rsidRPr="00201BE7" w:rsidRDefault="006B0754">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409176" name="Text Box 2"/>
                        <wps:cNvSpPr txBox="1"/>
                        <wps:spPr>
                          <a:xfrm>
                            <a:off x="2893925" y="0"/>
                            <a:ext cx="240665" cy="260985"/>
                          </a:xfrm>
                          <a:prstGeom prst="rect">
                            <a:avLst/>
                          </a:prstGeom>
                          <a:noFill/>
                          <a:ln w="6350">
                            <a:noFill/>
                          </a:ln>
                        </wps:spPr>
                        <wps:txbx>
                          <w:txbxContent>
                            <w:p w14:paraId="0DCBC1CA" w14:textId="35B9A502" w:rsidR="00201BE7" w:rsidRPr="00201BE7" w:rsidRDefault="006B0754" w:rsidP="00201BE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3884879" name="Text Box 2"/>
                        <wps:cNvSpPr txBox="1"/>
                        <wps:spPr>
                          <a:xfrm>
                            <a:off x="2893925" y="3024553"/>
                            <a:ext cx="240665" cy="260985"/>
                          </a:xfrm>
                          <a:prstGeom prst="rect">
                            <a:avLst/>
                          </a:prstGeom>
                          <a:noFill/>
                          <a:ln w="6350">
                            <a:noFill/>
                          </a:ln>
                        </wps:spPr>
                        <wps:txbx>
                          <w:txbxContent>
                            <w:p w14:paraId="26BFF0F0" w14:textId="4CCCE9D2" w:rsidR="00201BE7" w:rsidRPr="00201BE7" w:rsidRDefault="006B0754" w:rsidP="00201BE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457919" name="Text Box 2"/>
                        <wps:cNvSpPr txBox="1"/>
                        <wps:spPr>
                          <a:xfrm>
                            <a:off x="0" y="3034602"/>
                            <a:ext cx="240665" cy="260985"/>
                          </a:xfrm>
                          <a:prstGeom prst="rect">
                            <a:avLst/>
                          </a:prstGeom>
                          <a:noFill/>
                          <a:ln w="6350">
                            <a:noFill/>
                          </a:ln>
                        </wps:spPr>
                        <wps:txbx>
                          <w:txbxContent>
                            <w:p w14:paraId="1B827FDB" w14:textId="45BD1947" w:rsidR="00201BE7" w:rsidRPr="00201BE7" w:rsidRDefault="006B0754" w:rsidP="00201BE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29B170" id="Group 3" o:spid="_x0000_s1032" style="position:absolute;left:0;text-align:left;margin-left:0;margin-top:26.1pt;width:246.8pt;height:259.5pt;z-index:251665408" coordsize="31345,32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">
                <v:shape id="Text Box 2" o:spid="_x0000_s1033" type="#_x0000_t202" style="position:absolute;width:2411;height:2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" filled="f" stroked="f" strokeweight=".5pt">
                  <v:textbox>
                    <w:txbxContent>
                      <w:p w14:paraId="270BB601" w14:textId="66BAFAAB" w:rsidR="00201BE7" w:rsidRPr="00201BE7" w:rsidRDefault="006B0754">
                        <w:pPr>
                          <w:rPr>
                            <w:b/>
                            <w:bCs/>
                          </w:rPr>
                        </w:pPr>
                        <w:r>
                          <w:rPr>
                            <w:b/>
                            <w:bCs/>
                          </w:rPr>
                          <w:t>A</w:t>
                        </w:r>
                      </w:p>
                    </w:txbxContent>
                  </v:textbox>
                </v:shape>
                <v:shape id="Text Box 2" o:spid="_x0000_s1034" type="#_x0000_t202" style="position:absolute;left:28939;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" filled="f" stroked="f" strokeweight=".5pt">
                  <v:textbox>
                    <w:txbxContent>
                      <w:p w14:paraId="0DCBC1CA" w14:textId="35B9A502" w:rsidR="00201BE7" w:rsidRPr="00201BE7" w:rsidRDefault="006B0754" w:rsidP="00201BE7">
                        <w:pPr>
                          <w:rPr>
                            <w:b/>
                            <w:bCs/>
                          </w:rPr>
                        </w:pPr>
                        <w:r>
                          <w:rPr>
                            <w:b/>
                            <w:bCs/>
                          </w:rPr>
                          <w:t>C</w:t>
                        </w:r>
                      </w:p>
                    </w:txbxContent>
                  </v:textbox>
                </v:shape>
                <v:shape id="Text Box 2" o:spid="_x0000_s1035" type="#_x0000_t202" style="position:absolute;left:28939;top:30245;width:2406;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" filled="f" stroked="f" strokeweight=".5pt">
                  <v:textbox>
                    <w:txbxContent>
                      <w:p w14:paraId="26BFF0F0" w14:textId="4CCCE9D2" w:rsidR="00201BE7" w:rsidRPr="00201BE7" w:rsidRDefault="006B0754" w:rsidP="00201BE7">
                        <w:pPr>
                          <w:rPr>
                            <w:b/>
                            <w:bCs/>
                          </w:rPr>
                        </w:pPr>
                        <w:r>
                          <w:rPr>
                            <w:b/>
                            <w:bCs/>
                          </w:rPr>
                          <w:t>D</w:t>
                        </w:r>
                      </w:p>
                    </w:txbxContent>
                  </v:textbox>
                </v:shape>
                <v:shape id="Text Box 2" o:spid="_x0000_s1036" type="#_x0000_t202" style="position:absolute;top:30346;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" filled="f" stroked="f" strokeweight=".5pt">
                  <v:textbox>
                    <w:txbxContent>
                      <w:p w14:paraId="1B827FDB" w14:textId="45BD1947" w:rsidR="00201BE7" w:rsidRPr="00201BE7" w:rsidRDefault="006B0754" w:rsidP="00201BE7">
                        <w:pPr>
                          <w:rPr>
                            <w:b/>
                            <w:bCs/>
                          </w:rPr>
                        </w:pPr>
                        <w:r>
                          <w:rPr>
                            <w:b/>
                            <w:bCs/>
                          </w:rPr>
                          <w:t>B</w:t>
                        </w:r>
                      </w:p>
                    </w:txbxContent>
                  </v:textbox>
                </v:shape>
              </v:group>
            </w:pict>
          </mc:Fallback>
        </mc:AlternateContent>
      </w:r>
      <w:r w:rsidR="00391E4E" w:rsidRPr="00FB2E5E">
        <w:rPr>
          <w:rFonts w:ascii="Didot" w:hAnsi="Didot" w:cs="Didot" w:hint="cs"/>
        </w:rPr>
        <w:t>1</w:t>
      </w:r>
      <w:r w:rsidR="00AB7DAD" w:rsidRPr="00FB2E5E">
        <w:rPr>
          <w:rFonts w:ascii="Didot" w:hAnsi="Didot" w:cs="Didot" w:hint="cs"/>
        </w:rPr>
        <w:t>5</w:t>
      </w:r>
      <w:r w:rsidR="00391E4E" w:rsidRPr="00FB2E5E">
        <w:rPr>
          <w:rFonts w:ascii="Didot" w:hAnsi="Didot" w:cs="Didot" w:hint="cs"/>
        </w:rPr>
        <w:t>. supplementary figs</w:t>
      </w:r>
    </w:p>
    <w:p w14:paraId="49A8E6EE" w14:textId="77777777" w:rsidR="00201BE7" w:rsidRPr="00FB2E5E" w:rsidRDefault="00391E4E" w:rsidP="00193E07">
      <w:pPr>
        <w:keepNext/>
        <w:snapToGrid w:val="0"/>
        <w:spacing w:before="120" w:after="240"/>
        <w:jc w:val="center"/>
        <w:rPr>
          <w:rFonts w:ascii="Didot" w:hAnsi="Didot" w:cs="Didot" w:hint="cs"/>
        </w:rPr>
      </w:pPr>
      <w:r w:rsidRPr="00FB2E5E">
        <w:rPr>
          <w:rFonts w:ascii="Didot" w:hAnsi="Didot" w:cs="Didot" w:hint="cs"/>
          <w:noProof/>
        </w:rPr>
        <w:drawing>
          <wp:inline distT="0" distB="0" distL="0" distR="0" wp14:anchorId="3A1E4CB2" wp14:editId="3E55E177">
            <wp:extent cx="5943600" cy="5943600"/>
            <wp:effectExtent l="0" t="0" r="0" b="0"/>
            <wp:docPr id="8846628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62869" name="Graphic 884662869"/>
                    <pic:cNvPicPr/>
                  </pic:nvPicPr>
                  <pic:blipFill>
                    <a:blip r:embed="rId70">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943600" cy="5943600"/>
                    </a:xfrm>
                    <a:prstGeom prst="rect">
                      <a:avLst/>
                    </a:prstGeom>
                  </pic:spPr>
                </pic:pic>
              </a:graphicData>
            </a:graphic>
          </wp:inline>
        </w:drawing>
      </w:r>
    </w:p>
    <w:p w14:paraId="0363AFA1" w14:textId="630001CC" w:rsidR="00391E4E" w:rsidRPr="00FB2E5E" w:rsidRDefault="00201BE7" w:rsidP="00201BE7">
      <w:pPr>
        <w:pStyle w:val="Caption"/>
        <w:jc w:val="both"/>
        <w:rPr>
          <w:rFonts w:ascii="Didot" w:hAnsi="Didot" w:cs="Didot" w:hint="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1</w:t>
      </w:r>
      <w:r w:rsidR="000D38A8" w:rsidRPr="00FB2E5E">
        <w:rPr>
          <w:rFonts w:ascii="Didot" w:hAnsi="Didot" w:cs="Didot" w:hint="cs"/>
          <w:b/>
          <w:bCs/>
        </w:rPr>
        <w:fldChar w:fldCharType="end"/>
      </w:r>
      <w:r w:rsidRPr="00FB2E5E">
        <w:rPr>
          <w:rFonts w:ascii="Didot" w:hAnsi="Didot" w:cs="Didot" w:hint="cs"/>
          <w:b/>
          <w:bCs/>
        </w:rPr>
        <w:t xml:space="preserve"> distributions of excitatory eQTL weights.</w:t>
      </w:r>
      <w:r w:rsidRPr="00FB2E5E">
        <w:rPr>
          <w:rFonts w:ascii="Didot" w:hAnsi="Didot" w:cs="Didot" w:hint="cs"/>
        </w:rPr>
        <w:t xml:space="preserve"> </w:t>
      </w:r>
      <w:r w:rsidRPr="00FB2E5E">
        <w:rPr>
          <w:rFonts w:ascii="Didot" w:hAnsi="Didot" w:cs="Didot" w:hint="cs"/>
        </w:rPr>
        <w:br/>
        <w:t xml:space="preserve">A) a histogram distribution of all significant (FDR &lt; 0.05) gene-eQTL weights of all chromosomes. B) boxplot distribution of number of eQTL associations found per gene on each chromosome. C) boxplot for distribution of number of significant (FDR &lt; 0.05) gene-eQTL associations per chromosome. D) distribution of number of unique genes found with significant (FDR &lt; 0.05) gene-eQTL associations per chromosome. </w:t>
      </w:r>
    </w:p>
    <w:p w14:paraId="5011EBBB" w14:textId="3697843E" w:rsidR="000422A8" w:rsidRPr="00FB2E5E" w:rsidRDefault="000422A8">
      <w:pPr>
        <w:rPr>
          <w:rFonts w:ascii="Didot" w:hAnsi="Didot" w:cs="Didot" w:hint="cs"/>
        </w:rPr>
      </w:pPr>
      <w:r w:rsidRPr="00FB2E5E">
        <w:rPr>
          <w:rFonts w:ascii="Didot" w:hAnsi="Didot" w:cs="Didot" w:hint="cs"/>
        </w:rPr>
        <w:br w:type="page"/>
      </w:r>
    </w:p>
    <w:p w14:paraId="32BB1A57" w14:textId="77777777" w:rsidR="000422A8" w:rsidRPr="00FB2E5E" w:rsidRDefault="000422A8" w:rsidP="008A6362">
      <w:pPr>
        <w:keepNext/>
        <w:jc w:val="center"/>
        <w:rPr>
          <w:rFonts w:ascii="Didot" w:hAnsi="Didot" w:cs="Didot" w:hint="cs"/>
        </w:rPr>
      </w:pPr>
      <w:r w:rsidRPr="00FB2E5E">
        <w:rPr>
          <w:rFonts w:ascii="Didot" w:hAnsi="Didot" w:cs="Didot" w:hint="cs"/>
          <w:noProof/>
        </w:rPr>
        <w:lastRenderedPageBreak/>
        <w:drawing>
          <wp:inline distT="0" distB="0" distL="0" distR="0" wp14:anchorId="2EE9607C" wp14:editId="60947951">
            <wp:extent cx="5042675" cy="7516167"/>
            <wp:effectExtent l="0" t="0" r="0" b="2540"/>
            <wp:docPr id="99599577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95772" name="Graphic 995995772"/>
                    <pic:cNvPicPr/>
                  </pic:nvPicPr>
                  <pic:blipFill>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052792" cy="7531247"/>
                    </a:xfrm>
                    <a:prstGeom prst="rect">
                      <a:avLst/>
                    </a:prstGeom>
                  </pic:spPr>
                </pic:pic>
              </a:graphicData>
            </a:graphic>
          </wp:inline>
        </w:drawing>
      </w:r>
    </w:p>
    <w:p w14:paraId="0EA15F51" w14:textId="12DD7ECD" w:rsidR="00391E4E" w:rsidRPr="00FB2E5E" w:rsidRDefault="000422A8" w:rsidP="000422A8">
      <w:pPr>
        <w:pStyle w:val="Caption"/>
        <w:rPr>
          <w:rFonts w:ascii="Didot" w:hAnsi="Didot" w:cs="Didot" w:hint="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2</w:t>
      </w:r>
      <w:r w:rsidR="000D38A8" w:rsidRPr="00FB2E5E">
        <w:rPr>
          <w:rFonts w:ascii="Didot" w:hAnsi="Didot" w:cs="Didot" w:hint="cs"/>
          <w:b/>
          <w:bCs/>
        </w:rPr>
        <w:fldChar w:fldCharType="end"/>
      </w:r>
      <w:r w:rsidRPr="00FB2E5E">
        <w:rPr>
          <w:rFonts w:ascii="Didot" w:hAnsi="Didot" w:cs="Didot" w:hint="cs"/>
          <w:b/>
          <w:bCs/>
        </w:rPr>
        <w:t xml:space="preserve"> distribution of answers to social communication questionnaire in SPARK and used MPH effectiveness label.</w:t>
      </w:r>
      <w:r w:rsidRPr="00FB2E5E">
        <w:rPr>
          <w:rFonts w:ascii="Didot" w:hAnsi="Didot" w:cs="Didot" w:hint="cs"/>
        </w:rPr>
        <w:t xml:space="preserve"> </w:t>
      </w:r>
      <w:r w:rsidRPr="00FB2E5E">
        <w:rPr>
          <w:rFonts w:ascii="Didot" w:hAnsi="Didot" w:cs="Didot" w:hint="cs"/>
        </w:rPr>
        <w:br/>
        <w:t xml:space="preserve">The figure shows number of YES (=1) and NO (=0) answers per question in the social communication questionnaire for all samples with reported methylphenidate effectiveness. </w:t>
      </w:r>
    </w:p>
    <w:p w14:paraId="3EC4DFA8" w14:textId="0EF99653" w:rsidR="00F23D3C" w:rsidRPr="00FB2E5E" w:rsidRDefault="00F23D3C">
      <w:pPr>
        <w:rPr>
          <w:rFonts w:ascii="Didot" w:hAnsi="Didot" w:cs="Didot" w:hint="cs"/>
        </w:rPr>
      </w:pPr>
      <w:r w:rsidRPr="00FB2E5E">
        <w:rPr>
          <w:rFonts w:ascii="Didot" w:hAnsi="Didot" w:cs="Didot" w:hint="cs"/>
          <w:noProof/>
        </w:rPr>
        <w:lastRenderedPageBreak/>
        <w:drawing>
          <wp:inline distT="0" distB="0" distL="0" distR="0" wp14:anchorId="180897E4" wp14:editId="775AAC2B">
            <wp:extent cx="5943600" cy="4261485"/>
            <wp:effectExtent l="0" t="0" r="0" b="5715"/>
            <wp:docPr id="1956211254"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11254" name="Graphic 1956211254"/>
                    <pic:cNvPicPr/>
                  </pic:nvPicPr>
                  <pic:blipFill>
                    <a:blip r:embed="rId74">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943600" cy="4261485"/>
                    </a:xfrm>
                    <a:prstGeom prst="rect">
                      <a:avLst/>
                    </a:prstGeom>
                  </pic:spPr>
                </pic:pic>
              </a:graphicData>
            </a:graphic>
          </wp:inline>
        </w:drawing>
      </w:r>
      <w:r w:rsidRPr="00FB2E5E">
        <w:rPr>
          <w:rFonts w:ascii="Didot" w:hAnsi="Didot" w:cs="Didot" w:hint="cs"/>
        </w:rPr>
        <w:br w:type="page"/>
      </w:r>
    </w:p>
    <w:p w14:paraId="41C995C6" w14:textId="4D011D10" w:rsidR="000422A8" w:rsidRPr="00FB2E5E" w:rsidRDefault="00F23D3C" w:rsidP="00193E07">
      <w:pPr>
        <w:keepNext/>
        <w:jc w:val="center"/>
        <w:rPr>
          <w:rFonts w:ascii="Didot" w:hAnsi="Didot" w:cs="Didot" w:hint="cs"/>
        </w:rPr>
      </w:pPr>
      <w:r w:rsidRPr="00FB2E5E">
        <w:rPr>
          <w:rFonts w:ascii="Didot" w:hAnsi="Didot" w:cs="Didot" w:hint="cs"/>
          <w:noProof/>
        </w:rPr>
        <w:lastRenderedPageBreak/>
        <w:drawing>
          <wp:inline distT="0" distB="0" distL="0" distR="0" wp14:anchorId="2BDC7DC7" wp14:editId="654958A3">
            <wp:extent cx="5943600" cy="4839335"/>
            <wp:effectExtent l="0" t="0" r="0" b="0"/>
            <wp:docPr id="1670189952"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89952" name="Graphic 1670189952"/>
                    <pic:cNvPicPr/>
                  </pic:nvPicPr>
                  <pic:blipFill>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943600" cy="4839335"/>
                    </a:xfrm>
                    <a:prstGeom prst="rect">
                      <a:avLst/>
                    </a:prstGeom>
                  </pic:spPr>
                </pic:pic>
              </a:graphicData>
            </a:graphic>
          </wp:inline>
        </w:drawing>
      </w:r>
    </w:p>
    <w:p w14:paraId="788031A6" w14:textId="4B04B2A8" w:rsidR="000422A8" w:rsidRPr="00FB2E5E" w:rsidRDefault="000422A8" w:rsidP="000422A8">
      <w:pPr>
        <w:pStyle w:val="Caption"/>
        <w:rPr>
          <w:rFonts w:ascii="Didot" w:hAnsi="Didot" w:cs="Didot" w:hint="cs"/>
          <w:b/>
          <w:b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3</w:t>
      </w:r>
      <w:r w:rsidR="000D38A8" w:rsidRPr="00FB2E5E">
        <w:rPr>
          <w:rFonts w:ascii="Didot" w:hAnsi="Didot" w:cs="Didot" w:hint="cs"/>
          <w:b/>
          <w:bCs/>
        </w:rPr>
        <w:fldChar w:fldCharType="end"/>
      </w:r>
      <w:r w:rsidRPr="00FB2E5E">
        <w:rPr>
          <w:rFonts w:ascii="Didot" w:hAnsi="Didot" w:cs="Didot" w:hint="cs"/>
          <w:b/>
          <w:bCs/>
        </w:rPr>
        <w:t xml:space="preserve"> distribution of calculated polygenic scores for SPARK participants with reported methylphenidate effectiveness.</w:t>
      </w:r>
    </w:p>
    <w:p w14:paraId="4C13D0E4" w14:textId="77777777" w:rsidR="0089680E" w:rsidRPr="00FB2E5E" w:rsidRDefault="0089680E">
      <w:pPr>
        <w:rPr>
          <w:rFonts w:ascii="Didot" w:hAnsi="Didot" w:cs="Didot" w:hint="cs"/>
        </w:rPr>
      </w:pPr>
    </w:p>
    <w:p w14:paraId="00FCE0CA" w14:textId="77777777" w:rsidR="0089680E" w:rsidRPr="00FB2E5E" w:rsidRDefault="0089680E">
      <w:pPr>
        <w:rPr>
          <w:rFonts w:ascii="Didot" w:hAnsi="Didot" w:cs="Didot" w:hint="cs"/>
        </w:rPr>
      </w:pPr>
      <w:r w:rsidRPr="00FB2E5E">
        <w:rPr>
          <w:rFonts w:ascii="Didot" w:hAnsi="Didot" w:cs="Didot" w:hint="cs"/>
        </w:rPr>
        <w:br w:type="page"/>
      </w:r>
    </w:p>
    <w:p w14:paraId="581306D4" w14:textId="512A80E3" w:rsidR="00F23D3C" w:rsidRPr="00FB2E5E" w:rsidRDefault="0089680E">
      <w:pPr>
        <w:rPr>
          <w:rFonts w:ascii="Didot" w:hAnsi="Didot" w:cs="Didot" w:hint="cs"/>
        </w:rPr>
      </w:pPr>
      <w:r w:rsidRPr="00FB2E5E">
        <w:rPr>
          <w:rFonts w:ascii="Didot" w:hAnsi="Didot" w:cs="Didot" w:hint="cs"/>
          <w:noProof/>
        </w:rPr>
        <w:lastRenderedPageBreak/>
        <w:drawing>
          <wp:inline distT="0" distB="0" distL="0" distR="0" wp14:anchorId="669F578F" wp14:editId="7395F72A">
            <wp:extent cx="5943600" cy="2343785"/>
            <wp:effectExtent l="0" t="0" r="0" b="5715"/>
            <wp:docPr id="1871863955"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863955" name="Graphic 1871863955"/>
                    <pic:cNvPicPr/>
                  </pic:nvPicPr>
                  <pic:blipFill>
                    <a:blip r:embed="rId78" cstate="print">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5943600" cy="2343785"/>
                    </a:xfrm>
                    <a:prstGeom prst="rect">
                      <a:avLst/>
                    </a:prstGeom>
                  </pic:spPr>
                </pic:pic>
              </a:graphicData>
            </a:graphic>
          </wp:inline>
        </w:drawing>
      </w:r>
      <w:r w:rsidR="00F23D3C" w:rsidRPr="00FB2E5E">
        <w:rPr>
          <w:rFonts w:ascii="Didot" w:hAnsi="Didot" w:cs="Didot" w:hint="cs"/>
        </w:rPr>
        <w:br w:type="page"/>
      </w:r>
    </w:p>
    <w:p w14:paraId="640507DB" w14:textId="02A24F05" w:rsidR="00F23D3C" w:rsidRPr="00FB2E5E" w:rsidRDefault="00F23D3C">
      <w:pPr>
        <w:rPr>
          <w:rFonts w:ascii="Didot" w:hAnsi="Didot" w:cs="Didot" w:hint="cs"/>
        </w:rPr>
      </w:pPr>
      <w:r w:rsidRPr="00FB2E5E">
        <w:rPr>
          <w:rFonts w:ascii="Didot" w:hAnsi="Didot" w:cs="Didot" w:hint="cs"/>
          <w:noProof/>
        </w:rPr>
        <w:lastRenderedPageBreak/>
        <w:drawing>
          <wp:inline distT="0" distB="0" distL="0" distR="0" wp14:anchorId="0EFCF8FD" wp14:editId="4239B390">
            <wp:extent cx="3394898" cy="2771775"/>
            <wp:effectExtent l="0" t="0" r="0" b="0"/>
            <wp:docPr id="57858918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89189" name="Graphic 578589189"/>
                    <pic:cNvPicPr/>
                  </pic:nvPicPr>
                  <pic:blipFill>
                    <a:blip r:embed="rId80" cstate="print">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3418448" cy="2791003"/>
                    </a:xfrm>
                    <a:prstGeom prst="rect">
                      <a:avLst/>
                    </a:prstGeom>
                  </pic:spPr>
                </pic:pic>
              </a:graphicData>
            </a:graphic>
          </wp:inline>
        </w:drawing>
      </w:r>
      <w:r w:rsidRPr="00FB2E5E">
        <w:rPr>
          <w:rFonts w:ascii="Didot" w:hAnsi="Didot" w:cs="Didot" w:hint="cs"/>
          <w:noProof/>
        </w:rPr>
        <w:drawing>
          <wp:inline distT="0" distB="0" distL="0" distR="0" wp14:anchorId="3B21CF39" wp14:editId="22CFE225">
            <wp:extent cx="3588488" cy="3857625"/>
            <wp:effectExtent l="0" t="0" r="5715" b="3175"/>
            <wp:docPr id="1684450854"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50854" name="Graphic 1684450854"/>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3598705" cy="3868609"/>
                    </a:xfrm>
                    <a:prstGeom prst="rect">
                      <a:avLst/>
                    </a:prstGeom>
                  </pic:spPr>
                </pic:pic>
              </a:graphicData>
            </a:graphic>
          </wp:inline>
        </w:drawing>
      </w:r>
      <w:r w:rsidR="000422A8" w:rsidRPr="00FB2E5E">
        <w:rPr>
          <w:rFonts w:ascii="Didot" w:hAnsi="Didot" w:cs="Didot" w:hint="cs"/>
        </w:rPr>
        <w:br w:type="page"/>
      </w:r>
      <w:r w:rsidRPr="00FB2E5E">
        <w:rPr>
          <w:rFonts w:ascii="Didot" w:hAnsi="Didot" w:cs="Didot" w:hint="cs"/>
          <w:noProof/>
        </w:rPr>
        <w:lastRenderedPageBreak/>
        <w:drawing>
          <wp:inline distT="0" distB="0" distL="0" distR="0" wp14:anchorId="27BE119D" wp14:editId="549DB0E7">
            <wp:extent cx="3800475" cy="4210598"/>
            <wp:effectExtent l="0" t="0" r="0" b="6350"/>
            <wp:docPr id="979267867"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67867" name="Graphic 979267867"/>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3815886" cy="4227672"/>
                    </a:xfrm>
                    <a:prstGeom prst="rect">
                      <a:avLst/>
                    </a:prstGeom>
                  </pic:spPr>
                </pic:pic>
              </a:graphicData>
            </a:graphic>
          </wp:inline>
        </w:drawing>
      </w:r>
      <w:r w:rsidRPr="00FB2E5E">
        <w:rPr>
          <w:rFonts w:ascii="Didot" w:hAnsi="Didot" w:cs="Didot" w:hint="cs"/>
          <w:noProof/>
        </w:rPr>
        <w:drawing>
          <wp:inline distT="0" distB="0" distL="0" distR="0" wp14:anchorId="443E4BA2" wp14:editId="191EB341">
            <wp:extent cx="4100513" cy="3488941"/>
            <wp:effectExtent l="0" t="0" r="1905" b="3810"/>
            <wp:docPr id="1940686833"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86833" name="Graphic 1940686833"/>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4112006" cy="3498720"/>
                    </a:xfrm>
                    <a:prstGeom prst="rect">
                      <a:avLst/>
                    </a:prstGeom>
                  </pic:spPr>
                </pic:pic>
              </a:graphicData>
            </a:graphic>
          </wp:inline>
        </w:drawing>
      </w:r>
      <w:r w:rsidRPr="00FB2E5E">
        <w:rPr>
          <w:rFonts w:ascii="Didot" w:hAnsi="Didot" w:cs="Didot" w:hint="cs"/>
        </w:rPr>
        <w:br w:type="page"/>
      </w:r>
    </w:p>
    <w:p w14:paraId="1012DBFB" w14:textId="0AED4D3A" w:rsidR="0089680E" w:rsidRPr="00FB2E5E" w:rsidRDefault="0089680E" w:rsidP="0089680E">
      <w:pPr>
        <w:rPr>
          <w:rFonts w:ascii="Didot" w:hAnsi="Didot" w:cs="Didot" w:hint="cs"/>
        </w:rPr>
      </w:pPr>
      <w:r w:rsidRPr="00FB2E5E">
        <w:rPr>
          <w:rFonts w:ascii="Didot" w:hAnsi="Didot" w:cs="Didot" w:hint="cs"/>
          <w:noProof/>
        </w:rPr>
        <w:lastRenderedPageBreak/>
        <w:drawing>
          <wp:inline distT="0" distB="0" distL="0" distR="0" wp14:anchorId="519F6C4D" wp14:editId="6D434CA2">
            <wp:extent cx="5360670" cy="8229600"/>
            <wp:effectExtent l="0" t="0" r="0" b="0"/>
            <wp:docPr id="95083090"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3090" name="Graphic 95083090"/>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5360670" cy="8229600"/>
                    </a:xfrm>
                    <a:prstGeom prst="rect">
                      <a:avLst/>
                    </a:prstGeom>
                  </pic:spPr>
                </pic:pic>
              </a:graphicData>
            </a:graphic>
          </wp:inline>
        </w:drawing>
      </w:r>
      <w:r w:rsidRPr="00FB2E5E">
        <w:rPr>
          <w:rFonts w:ascii="Didot" w:hAnsi="Didot" w:cs="Didot" w:hint="cs"/>
          <w:noProof/>
        </w:rPr>
        <w:lastRenderedPageBreak/>
        <w:drawing>
          <wp:inline distT="0" distB="0" distL="0" distR="0" wp14:anchorId="6C7288C3" wp14:editId="7896687F">
            <wp:extent cx="4677410" cy="8229600"/>
            <wp:effectExtent l="0" t="0" r="0" b="0"/>
            <wp:docPr id="51357780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77803" name="Graphic 513577803"/>
                    <pic:cNvPicPr/>
                  </pic:nvPicPr>
                  <pic:blipFill>
                    <a:blip r:embed="rId90">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4677410" cy="8229600"/>
                    </a:xfrm>
                    <a:prstGeom prst="rect">
                      <a:avLst/>
                    </a:prstGeom>
                  </pic:spPr>
                </pic:pic>
              </a:graphicData>
            </a:graphic>
          </wp:inline>
        </w:drawing>
      </w:r>
    </w:p>
    <w:p w14:paraId="7AA97EBF" w14:textId="77777777" w:rsidR="0089680E" w:rsidRPr="00FB2E5E" w:rsidRDefault="0089680E">
      <w:pPr>
        <w:rPr>
          <w:rFonts w:ascii="Didot" w:hAnsi="Didot" w:cs="Didot" w:hint="cs"/>
        </w:rPr>
      </w:pPr>
      <w:r w:rsidRPr="00FB2E5E">
        <w:rPr>
          <w:rFonts w:ascii="Didot" w:hAnsi="Didot" w:cs="Didot" w:hint="cs"/>
          <w:noProof/>
        </w:rPr>
        <w:lastRenderedPageBreak/>
        <w:drawing>
          <wp:inline distT="0" distB="0" distL="0" distR="0" wp14:anchorId="3C343DD0" wp14:editId="3CE179F3">
            <wp:extent cx="5019040" cy="8229600"/>
            <wp:effectExtent l="0" t="0" r="0" b="0"/>
            <wp:docPr id="172999691"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9691" name="Graphic 172999691"/>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5019040" cy="8229600"/>
                    </a:xfrm>
                    <a:prstGeom prst="rect">
                      <a:avLst/>
                    </a:prstGeom>
                  </pic:spPr>
                </pic:pic>
              </a:graphicData>
            </a:graphic>
          </wp:inline>
        </w:drawing>
      </w:r>
      <w:r w:rsidRPr="00FB2E5E">
        <w:rPr>
          <w:rFonts w:ascii="Didot" w:hAnsi="Didot" w:cs="Didot" w:hint="cs"/>
          <w:noProof/>
        </w:rPr>
        <w:lastRenderedPageBreak/>
        <w:drawing>
          <wp:inline distT="0" distB="0" distL="0" distR="0" wp14:anchorId="135BAE64" wp14:editId="42615BBD">
            <wp:extent cx="5139055" cy="8229600"/>
            <wp:effectExtent l="0" t="0" r="4445" b="0"/>
            <wp:docPr id="65679525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95258" name="Graphic 656795258"/>
                    <pic:cNvPicPr/>
                  </pic:nvPicPr>
                  <pic:blipFill>
                    <a:blip r:embed="rId94">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5139055" cy="8229600"/>
                    </a:xfrm>
                    <a:prstGeom prst="rect">
                      <a:avLst/>
                    </a:prstGeom>
                  </pic:spPr>
                </pic:pic>
              </a:graphicData>
            </a:graphic>
          </wp:inline>
        </w:drawing>
      </w:r>
    </w:p>
    <w:p w14:paraId="60806852" w14:textId="544600F4" w:rsidR="00391E4E" w:rsidRPr="00FB2E5E" w:rsidRDefault="0089680E" w:rsidP="0089680E">
      <w:pPr>
        <w:rPr>
          <w:rFonts w:ascii="Didot" w:hAnsi="Didot" w:cs="Didot" w:hint="cs"/>
          <w:sz w:val="22"/>
          <w:szCs w:val="22"/>
        </w:rPr>
      </w:pPr>
      <w:r w:rsidRPr="00FB2E5E">
        <w:rPr>
          <w:rFonts w:ascii="Didot" w:hAnsi="Didot" w:cs="Didot" w:hint="cs"/>
          <w:noProof/>
        </w:rPr>
        <w:lastRenderedPageBreak/>
        <w:drawing>
          <wp:inline distT="0" distB="0" distL="0" distR="0" wp14:anchorId="4A16E849" wp14:editId="2F53A0D4">
            <wp:extent cx="5943600" cy="3188970"/>
            <wp:effectExtent l="0" t="0" r="0" b="0"/>
            <wp:docPr id="1908132387"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32387" name="Graphic 1908132387"/>
                    <pic:cNvPicPr/>
                  </pic:nvPicPr>
                  <pic:blipFill>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5943600" cy="3188970"/>
                    </a:xfrm>
                    <a:prstGeom prst="rect">
                      <a:avLst/>
                    </a:prstGeom>
                  </pic:spPr>
                </pic:pic>
              </a:graphicData>
            </a:graphic>
          </wp:inline>
        </w:drawing>
      </w:r>
      <w:r w:rsidRPr="00FB2E5E">
        <w:rPr>
          <w:rFonts w:ascii="Didot" w:hAnsi="Didot" w:cs="Didot" w:hint="cs"/>
          <w:noProof/>
        </w:rPr>
        <w:drawing>
          <wp:inline distT="0" distB="0" distL="0" distR="0" wp14:anchorId="2FA33053" wp14:editId="6CBA5458">
            <wp:extent cx="5943600" cy="3188970"/>
            <wp:effectExtent l="0" t="0" r="0" b="0"/>
            <wp:docPr id="262390700"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90700" name="Graphic 262390700"/>
                    <pic:cNvPicPr/>
                  </pic:nvPicPr>
                  <pic:blipFill>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5943600" cy="3188970"/>
                    </a:xfrm>
                    <a:prstGeom prst="rect">
                      <a:avLst/>
                    </a:prstGeom>
                  </pic:spPr>
                </pic:pic>
              </a:graphicData>
            </a:graphic>
          </wp:inline>
        </w:drawing>
      </w:r>
    </w:p>
    <w:sectPr w:rsidR="00391E4E" w:rsidRPr="00FB2E5E">
      <w:headerReference w:type="default" r:id="rId100"/>
      <w:footerReference w:type="default" r:id="rId1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w:date="2023-07-25T15:00:00Z" w:initials="ME">
    <w:p w14:paraId="4135A188" w14:textId="77777777" w:rsidR="009010DB" w:rsidRDefault="009010DB" w:rsidP="00211DFF">
      <w:r>
        <w:rPr>
          <w:rStyle w:val="CommentReference"/>
        </w:rPr>
        <w:annotationRef/>
      </w:r>
      <w:r>
        <w:rPr>
          <w:sz w:val="20"/>
          <w:szCs w:val="20"/>
        </w:rPr>
        <w:t>Can go to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5A1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61F2" w16cex:dateUtc="2023-07-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5A188" w16cid:durableId="286A61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EFF4F" w14:textId="77777777" w:rsidR="000D3D68" w:rsidRDefault="000D3D68">
      <w:r>
        <w:separator/>
      </w:r>
    </w:p>
  </w:endnote>
  <w:endnote w:type="continuationSeparator" w:id="0">
    <w:p w14:paraId="588CDCA9" w14:textId="77777777" w:rsidR="000D3D68" w:rsidRDefault="000D3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3FCE59AA" w14:textId="77777777" w:rsidTr="2AC9F6CA">
      <w:trPr>
        <w:trHeight w:val="300"/>
      </w:trPr>
      <w:tc>
        <w:tcPr>
          <w:tcW w:w="3120" w:type="dxa"/>
        </w:tcPr>
        <w:p w14:paraId="06075CD8" w14:textId="1A3339F5" w:rsidR="2AC9F6CA" w:rsidRDefault="2AC9F6CA" w:rsidP="2AC9F6CA">
          <w:pPr>
            <w:pStyle w:val="Header"/>
            <w:ind w:left="-115"/>
          </w:pPr>
        </w:p>
      </w:tc>
      <w:tc>
        <w:tcPr>
          <w:tcW w:w="3120" w:type="dxa"/>
        </w:tcPr>
        <w:p w14:paraId="3CDCC431" w14:textId="47C54A0F" w:rsidR="2AC9F6CA" w:rsidRDefault="2AC9F6CA" w:rsidP="2AC9F6CA">
          <w:pPr>
            <w:pStyle w:val="Header"/>
            <w:jc w:val="center"/>
          </w:pPr>
        </w:p>
      </w:tc>
      <w:tc>
        <w:tcPr>
          <w:tcW w:w="3120" w:type="dxa"/>
        </w:tcPr>
        <w:p w14:paraId="1E503ED1" w14:textId="75CC3281" w:rsidR="2AC9F6CA" w:rsidRDefault="2AC9F6CA" w:rsidP="2AC9F6CA">
          <w:pPr>
            <w:pStyle w:val="Header"/>
            <w:ind w:right="-115"/>
            <w:jc w:val="right"/>
          </w:pPr>
        </w:p>
      </w:tc>
    </w:tr>
  </w:tbl>
  <w:p w14:paraId="40CD091F" w14:textId="565EFD19" w:rsidR="2AC9F6CA" w:rsidRDefault="2AC9F6CA" w:rsidP="2AC9F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C5D9F" w14:textId="77777777" w:rsidR="000D3D68" w:rsidRDefault="000D3D68">
      <w:r>
        <w:separator/>
      </w:r>
    </w:p>
  </w:footnote>
  <w:footnote w:type="continuationSeparator" w:id="0">
    <w:p w14:paraId="4E526859" w14:textId="77777777" w:rsidR="000D3D68" w:rsidRDefault="000D3D68">
      <w:r>
        <w:continuationSeparator/>
      </w:r>
    </w:p>
  </w:footnote>
  <w:footnote w:id="1">
    <w:p w14:paraId="358B04F5" w14:textId="6FF67C16" w:rsidR="001F6858" w:rsidRDefault="001F6858">
      <w:pPr>
        <w:pStyle w:val="FootnoteText"/>
      </w:pPr>
      <w:r>
        <w:rPr>
          <w:rStyle w:val="FootnoteReference"/>
        </w:rPr>
        <w:footnoteRef/>
      </w:r>
      <w:r>
        <w:t xml:space="preserve"> </w:t>
      </w:r>
      <w:r w:rsidRPr="001F6858">
        <w:t>https://sparkforautism.org</w:t>
      </w:r>
    </w:p>
  </w:footnote>
  <w:footnote w:id="2">
    <w:p w14:paraId="3D05B9D5" w14:textId="6EE5CC69" w:rsidR="001F6858" w:rsidRDefault="001F6858">
      <w:pPr>
        <w:pStyle w:val="FootnoteText"/>
      </w:pPr>
      <w:r>
        <w:rPr>
          <w:rStyle w:val="FootnoteReference"/>
        </w:rPr>
        <w:footnoteRef/>
      </w:r>
      <w:r>
        <w:t xml:space="preserve"> </w:t>
      </w:r>
      <w:r w:rsidRPr="001F6858">
        <w:t>https://abcdstudy.org</w:t>
      </w:r>
    </w:p>
  </w:footnote>
  <w:footnote w:id="3">
    <w:p w14:paraId="0C4111F3" w14:textId="77777777" w:rsidR="00932578" w:rsidRDefault="00932578" w:rsidP="00932578">
      <w:pPr>
        <w:pStyle w:val="FootnoteText"/>
      </w:pPr>
      <w:r>
        <w:rPr>
          <w:rStyle w:val="FootnoteReference"/>
        </w:rPr>
        <w:footnoteRef/>
      </w:r>
      <w:r>
        <w:t xml:space="preserve"> </w:t>
      </w:r>
      <w:hyperlink r:id="rId1" w:history="1">
        <w:r w:rsidRPr="007B6DFA">
          <w:rPr>
            <w:rStyle w:val="Hyperlink"/>
          </w:rPr>
          <w:t>https://www.broadinstitute.org/connectivity-map-cma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2B606EDC" w14:textId="77777777" w:rsidTr="2AC9F6CA">
      <w:trPr>
        <w:trHeight w:val="300"/>
      </w:trPr>
      <w:tc>
        <w:tcPr>
          <w:tcW w:w="3120" w:type="dxa"/>
        </w:tcPr>
        <w:p w14:paraId="0AEB53A4" w14:textId="0E754068" w:rsidR="2AC9F6CA" w:rsidRDefault="2AC9F6CA" w:rsidP="2AC9F6CA">
          <w:pPr>
            <w:pStyle w:val="Header"/>
            <w:ind w:left="-115"/>
          </w:pPr>
        </w:p>
      </w:tc>
      <w:tc>
        <w:tcPr>
          <w:tcW w:w="3120" w:type="dxa"/>
        </w:tcPr>
        <w:p w14:paraId="341BC081" w14:textId="4E9D571A" w:rsidR="2AC9F6CA" w:rsidRDefault="2AC9F6CA" w:rsidP="2AC9F6CA">
          <w:pPr>
            <w:pStyle w:val="Header"/>
            <w:jc w:val="center"/>
          </w:pPr>
        </w:p>
      </w:tc>
      <w:tc>
        <w:tcPr>
          <w:tcW w:w="3120" w:type="dxa"/>
        </w:tcPr>
        <w:p w14:paraId="4223D85B" w14:textId="0EC1DCD5" w:rsidR="2AC9F6CA" w:rsidRDefault="2AC9F6CA" w:rsidP="2AC9F6CA">
          <w:pPr>
            <w:pStyle w:val="Header"/>
            <w:ind w:right="-115"/>
            <w:jc w:val="right"/>
          </w:pPr>
        </w:p>
      </w:tc>
    </w:tr>
  </w:tbl>
  <w:p w14:paraId="01D2D071" w14:textId="645776F1" w:rsidR="2AC9F6CA" w:rsidRDefault="2AC9F6CA" w:rsidP="2AC9F6CA">
    <w:pPr>
      <w:pStyle w:val="Header"/>
    </w:pPr>
  </w:p>
</w:hdr>
</file>

<file path=word/intelligence2.xml><?xml version="1.0" encoding="utf-8"?>
<int2:intelligence xmlns:int2="http://schemas.microsoft.com/office/intelligence/2020/intelligence" xmlns:oel="http://schemas.microsoft.com/office/2019/extlst">
  <int2:observations>
    <int2:textHash int2:hashCode="3r04NqDL7MkQ2K" int2:id="vjXlFLi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4F2"/>
    <w:multiLevelType w:val="hybridMultilevel"/>
    <w:tmpl w:val="7DAEFAC0"/>
    <w:lvl w:ilvl="0" w:tplc="526A2212">
      <w:start w:val="3"/>
      <w:numFmt w:val="decimal"/>
      <w:lvlText w:val="%1."/>
      <w:lvlJc w:val="left"/>
      <w:pPr>
        <w:ind w:left="720" w:hanging="360"/>
      </w:pPr>
    </w:lvl>
    <w:lvl w:ilvl="1" w:tplc="5596EBDA">
      <w:start w:val="1"/>
      <w:numFmt w:val="lowerLetter"/>
      <w:lvlText w:val="%2."/>
      <w:lvlJc w:val="left"/>
      <w:pPr>
        <w:ind w:left="1440" w:hanging="360"/>
      </w:pPr>
    </w:lvl>
    <w:lvl w:ilvl="2" w:tplc="D37E0236">
      <w:start w:val="1"/>
      <w:numFmt w:val="lowerRoman"/>
      <w:lvlText w:val="%3."/>
      <w:lvlJc w:val="right"/>
      <w:pPr>
        <w:ind w:left="2160" w:hanging="180"/>
      </w:pPr>
    </w:lvl>
    <w:lvl w:ilvl="3" w:tplc="1A963C46">
      <w:start w:val="1"/>
      <w:numFmt w:val="decimal"/>
      <w:lvlText w:val="%4."/>
      <w:lvlJc w:val="left"/>
      <w:pPr>
        <w:ind w:left="2880" w:hanging="360"/>
      </w:pPr>
    </w:lvl>
    <w:lvl w:ilvl="4" w:tplc="C3260EB2">
      <w:start w:val="1"/>
      <w:numFmt w:val="lowerLetter"/>
      <w:lvlText w:val="%5."/>
      <w:lvlJc w:val="left"/>
      <w:pPr>
        <w:ind w:left="3600" w:hanging="360"/>
      </w:pPr>
    </w:lvl>
    <w:lvl w:ilvl="5" w:tplc="205A61BE">
      <w:start w:val="1"/>
      <w:numFmt w:val="lowerRoman"/>
      <w:lvlText w:val="%6."/>
      <w:lvlJc w:val="right"/>
      <w:pPr>
        <w:ind w:left="4320" w:hanging="180"/>
      </w:pPr>
    </w:lvl>
    <w:lvl w:ilvl="6" w:tplc="150A98F8">
      <w:start w:val="1"/>
      <w:numFmt w:val="decimal"/>
      <w:lvlText w:val="%7."/>
      <w:lvlJc w:val="left"/>
      <w:pPr>
        <w:ind w:left="5040" w:hanging="360"/>
      </w:pPr>
    </w:lvl>
    <w:lvl w:ilvl="7" w:tplc="CEB0C428">
      <w:start w:val="1"/>
      <w:numFmt w:val="lowerLetter"/>
      <w:lvlText w:val="%8."/>
      <w:lvlJc w:val="left"/>
      <w:pPr>
        <w:ind w:left="5760" w:hanging="360"/>
      </w:pPr>
    </w:lvl>
    <w:lvl w:ilvl="8" w:tplc="C3C87D86">
      <w:start w:val="1"/>
      <w:numFmt w:val="lowerRoman"/>
      <w:lvlText w:val="%9."/>
      <w:lvlJc w:val="right"/>
      <w:pPr>
        <w:ind w:left="6480" w:hanging="180"/>
      </w:pPr>
    </w:lvl>
  </w:abstractNum>
  <w:abstractNum w:abstractNumId="1" w15:restartNumberingAfterBreak="0">
    <w:nsid w:val="129B70E9"/>
    <w:multiLevelType w:val="hybridMultilevel"/>
    <w:tmpl w:val="5D260D06"/>
    <w:lvl w:ilvl="0" w:tplc="DDBC2522">
      <w:start w:val="7"/>
      <w:numFmt w:val="decimal"/>
      <w:lvlText w:val="%1."/>
      <w:lvlJc w:val="left"/>
      <w:pPr>
        <w:ind w:left="720" w:hanging="360"/>
      </w:pPr>
    </w:lvl>
    <w:lvl w:ilvl="1" w:tplc="007623A6">
      <w:start w:val="1"/>
      <w:numFmt w:val="lowerLetter"/>
      <w:lvlText w:val="%2."/>
      <w:lvlJc w:val="left"/>
      <w:pPr>
        <w:ind w:left="1440" w:hanging="360"/>
      </w:pPr>
    </w:lvl>
    <w:lvl w:ilvl="2" w:tplc="DC6CB06E">
      <w:start w:val="1"/>
      <w:numFmt w:val="lowerRoman"/>
      <w:lvlText w:val="%3."/>
      <w:lvlJc w:val="right"/>
      <w:pPr>
        <w:ind w:left="2160" w:hanging="180"/>
      </w:pPr>
    </w:lvl>
    <w:lvl w:ilvl="3" w:tplc="E862BD5A">
      <w:start w:val="1"/>
      <w:numFmt w:val="decimal"/>
      <w:lvlText w:val="%4."/>
      <w:lvlJc w:val="left"/>
      <w:pPr>
        <w:ind w:left="2880" w:hanging="360"/>
      </w:pPr>
    </w:lvl>
    <w:lvl w:ilvl="4" w:tplc="A47CAA14">
      <w:start w:val="1"/>
      <w:numFmt w:val="lowerLetter"/>
      <w:lvlText w:val="%5."/>
      <w:lvlJc w:val="left"/>
      <w:pPr>
        <w:ind w:left="3600" w:hanging="360"/>
      </w:pPr>
    </w:lvl>
    <w:lvl w:ilvl="5" w:tplc="588C7806">
      <w:start w:val="1"/>
      <w:numFmt w:val="lowerRoman"/>
      <w:lvlText w:val="%6."/>
      <w:lvlJc w:val="right"/>
      <w:pPr>
        <w:ind w:left="4320" w:hanging="180"/>
      </w:pPr>
    </w:lvl>
    <w:lvl w:ilvl="6" w:tplc="FB82450C">
      <w:start w:val="1"/>
      <w:numFmt w:val="decimal"/>
      <w:lvlText w:val="%7."/>
      <w:lvlJc w:val="left"/>
      <w:pPr>
        <w:ind w:left="5040" w:hanging="360"/>
      </w:pPr>
    </w:lvl>
    <w:lvl w:ilvl="7" w:tplc="5C2C65E6">
      <w:start w:val="1"/>
      <w:numFmt w:val="lowerLetter"/>
      <w:lvlText w:val="%8."/>
      <w:lvlJc w:val="left"/>
      <w:pPr>
        <w:ind w:left="5760" w:hanging="360"/>
      </w:pPr>
    </w:lvl>
    <w:lvl w:ilvl="8" w:tplc="9B2A430A">
      <w:start w:val="1"/>
      <w:numFmt w:val="lowerRoman"/>
      <w:lvlText w:val="%9."/>
      <w:lvlJc w:val="right"/>
      <w:pPr>
        <w:ind w:left="6480" w:hanging="180"/>
      </w:pPr>
    </w:lvl>
  </w:abstractNum>
  <w:abstractNum w:abstractNumId="2" w15:restartNumberingAfterBreak="0">
    <w:nsid w:val="1553CF49"/>
    <w:multiLevelType w:val="hybridMultilevel"/>
    <w:tmpl w:val="61CEB8A0"/>
    <w:lvl w:ilvl="0" w:tplc="7402DCF8">
      <w:start w:val="1"/>
      <w:numFmt w:val="bullet"/>
      <w:lvlText w:val="-"/>
      <w:lvlJc w:val="left"/>
      <w:pPr>
        <w:ind w:left="720" w:hanging="360"/>
      </w:pPr>
      <w:rPr>
        <w:rFonts w:ascii="Calibri" w:hAnsi="Calibri" w:hint="default"/>
      </w:rPr>
    </w:lvl>
    <w:lvl w:ilvl="1" w:tplc="A75E5092">
      <w:start w:val="1"/>
      <w:numFmt w:val="bullet"/>
      <w:lvlText w:val="o"/>
      <w:lvlJc w:val="left"/>
      <w:pPr>
        <w:ind w:left="1440" w:hanging="360"/>
      </w:pPr>
      <w:rPr>
        <w:rFonts w:ascii="Courier New" w:hAnsi="Courier New" w:hint="default"/>
      </w:rPr>
    </w:lvl>
    <w:lvl w:ilvl="2" w:tplc="562E925C">
      <w:start w:val="1"/>
      <w:numFmt w:val="bullet"/>
      <w:lvlText w:val=""/>
      <w:lvlJc w:val="left"/>
      <w:pPr>
        <w:ind w:left="2160" w:hanging="360"/>
      </w:pPr>
      <w:rPr>
        <w:rFonts w:ascii="Wingdings" w:hAnsi="Wingdings" w:hint="default"/>
      </w:rPr>
    </w:lvl>
    <w:lvl w:ilvl="3" w:tplc="67885454">
      <w:start w:val="1"/>
      <w:numFmt w:val="bullet"/>
      <w:lvlText w:val=""/>
      <w:lvlJc w:val="left"/>
      <w:pPr>
        <w:ind w:left="2880" w:hanging="360"/>
      </w:pPr>
      <w:rPr>
        <w:rFonts w:ascii="Symbol" w:hAnsi="Symbol" w:hint="default"/>
      </w:rPr>
    </w:lvl>
    <w:lvl w:ilvl="4" w:tplc="89D071A2">
      <w:start w:val="1"/>
      <w:numFmt w:val="bullet"/>
      <w:lvlText w:val="o"/>
      <w:lvlJc w:val="left"/>
      <w:pPr>
        <w:ind w:left="3600" w:hanging="360"/>
      </w:pPr>
      <w:rPr>
        <w:rFonts w:ascii="Courier New" w:hAnsi="Courier New" w:hint="default"/>
      </w:rPr>
    </w:lvl>
    <w:lvl w:ilvl="5" w:tplc="B35AF5AA">
      <w:start w:val="1"/>
      <w:numFmt w:val="bullet"/>
      <w:lvlText w:val=""/>
      <w:lvlJc w:val="left"/>
      <w:pPr>
        <w:ind w:left="4320" w:hanging="360"/>
      </w:pPr>
      <w:rPr>
        <w:rFonts w:ascii="Wingdings" w:hAnsi="Wingdings" w:hint="default"/>
      </w:rPr>
    </w:lvl>
    <w:lvl w:ilvl="6" w:tplc="2AFA4084">
      <w:start w:val="1"/>
      <w:numFmt w:val="bullet"/>
      <w:lvlText w:val=""/>
      <w:lvlJc w:val="left"/>
      <w:pPr>
        <w:ind w:left="5040" w:hanging="360"/>
      </w:pPr>
      <w:rPr>
        <w:rFonts w:ascii="Symbol" w:hAnsi="Symbol" w:hint="default"/>
      </w:rPr>
    </w:lvl>
    <w:lvl w:ilvl="7" w:tplc="80CED38C">
      <w:start w:val="1"/>
      <w:numFmt w:val="bullet"/>
      <w:lvlText w:val="o"/>
      <w:lvlJc w:val="left"/>
      <w:pPr>
        <w:ind w:left="5760" w:hanging="360"/>
      </w:pPr>
      <w:rPr>
        <w:rFonts w:ascii="Courier New" w:hAnsi="Courier New" w:hint="default"/>
      </w:rPr>
    </w:lvl>
    <w:lvl w:ilvl="8" w:tplc="1EF4DDC8">
      <w:start w:val="1"/>
      <w:numFmt w:val="bullet"/>
      <w:lvlText w:val=""/>
      <w:lvlJc w:val="left"/>
      <w:pPr>
        <w:ind w:left="6480" w:hanging="360"/>
      </w:pPr>
      <w:rPr>
        <w:rFonts w:ascii="Wingdings" w:hAnsi="Wingdings" w:hint="default"/>
      </w:rPr>
    </w:lvl>
  </w:abstractNum>
  <w:abstractNum w:abstractNumId="3" w15:restartNumberingAfterBreak="0">
    <w:nsid w:val="163643C3"/>
    <w:multiLevelType w:val="hybridMultilevel"/>
    <w:tmpl w:val="47BEABF2"/>
    <w:lvl w:ilvl="0" w:tplc="02AE11CA">
      <w:start w:val="8"/>
      <w:numFmt w:val="decimal"/>
      <w:lvlText w:val="%1."/>
      <w:lvlJc w:val="left"/>
      <w:pPr>
        <w:ind w:left="720" w:hanging="360"/>
      </w:pPr>
    </w:lvl>
    <w:lvl w:ilvl="1" w:tplc="F1665EE0">
      <w:start w:val="1"/>
      <w:numFmt w:val="lowerLetter"/>
      <w:lvlText w:val="%2."/>
      <w:lvlJc w:val="left"/>
      <w:pPr>
        <w:ind w:left="1440" w:hanging="360"/>
      </w:pPr>
    </w:lvl>
    <w:lvl w:ilvl="2" w:tplc="1A2E9CA6">
      <w:start w:val="1"/>
      <w:numFmt w:val="lowerRoman"/>
      <w:lvlText w:val="%3."/>
      <w:lvlJc w:val="right"/>
      <w:pPr>
        <w:ind w:left="2160" w:hanging="180"/>
      </w:pPr>
    </w:lvl>
    <w:lvl w:ilvl="3" w:tplc="047C84DE">
      <w:start w:val="1"/>
      <w:numFmt w:val="decimal"/>
      <w:lvlText w:val="%4."/>
      <w:lvlJc w:val="left"/>
      <w:pPr>
        <w:ind w:left="2880" w:hanging="360"/>
      </w:pPr>
    </w:lvl>
    <w:lvl w:ilvl="4" w:tplc="C14C0B00">
      <w:start w:val="1"/>
      <w:numFmt w:val="lowerLetter"/>
      <w:lvlText w:val="%5."/>
      <w:lvlJc w:val="left"/>
      <w:pPr>
        <w:ind w:left="3600" w:hanging="360"/>
      </w:pPr>
    </w:lvl>
    <w:lvl w:ilvl="5" w:tplc="43AEEEAA">
      <w:start w:val="1"/>
      <w:numFmt w:val="lowerRoman"/>
      <w:lvlText w:val="%6."/>
      <w:lvlJc w:val="right"/>
      <w:pPr>
        <w:ind w:left="4320" w:hanging="180"/>
      </w:pPr>
    </w:lvl>
    <w:lvl w:ilvl="6" w:tplc="87228CAA">
      <w:start w:val="1"/>
      <w:numFmt w:val="decimal"/>
      <w:lvlText w:val="%7."/>
      <w:lvlJc w:val="left"/>
      <w:pPr>
        <w:ind w:left="5040" w:hanging="360"/>
      </w:pPr>
    </w:lvl>
    <w:lvl w:ilvl="7" w:tplc="D6200FBC">
      <w:start w:val="1"/>
      <w:numFmt w:val="lowerLetter"/>
      <w:lvlText w:val="%8."/>
      <w:lvlJc w:val="left"/>
      <w:pPr>
        <w:ind w:left="5760" w:hanging="360"/>
      </w:pPr>
    </w:lvl>
    <w:lvl w:ilvl="8" w:tplc="DF1A7CA8">
      <w:start w:val="1"/>
      <w:numFmt w:val="lowerRoman"/>
      <w:lvlText w:val="%9."/>
      <w:lvlJc w:val="right"/>
      <w:pPr>
        <w:ind w:left="6480" w:hanging="180"/>
      </w:pPr>
    </w:lvl>
  </w:abstractNum>
  <w:abstractNum w:abstractNumId="4" w15:restartNumberingAfterBreak="0">
    <w:nsid w:val="17C656E4"/>
    <w:multiLevelType w:val="hybridMultilevel"/>
    <w:tmpl w:val="29A04160"/>
    <w:lvl w:ilvl="0" w:tplc="5962A1A2">
      <w:start w:val="1"/>
      <w:numFmt w:val="decimal"/>
      <w:lvlText w:val="%1."/>
      <w:lvlJc w:val="left"/>
      <w:pPr>
        <w:ind w:left="720" w:hanging="360"/>
      </w:pPr>
    </w:lvl>
    <w:lvl w:ilvl="1" w:tplc="607C06AC">
      <w:start w:val="1"/>
      <w:numFmt w:val="lowerLetter"/>
      <w:lvlText w:val="%2."/>
      <w:lvlJc w:val="left"/>
      <w:pPr>
        <w:ind w:left="1440" w:hanging="360"/>
      </w:pPr>
    </w:lvl>
    <w:lvl w:ilvl="2" w:tplc="57F4BC6C">
      <w:start w:val="5"/>
      <w:numFmt w:val="decimal"/>
      <w:lvlText w:val="%3."/>
      <w:lvlJc w:val="left"/>
      <w:pPr>
        <w:ind w:left="2160" w:hanging="180"/>
      </w:pPr>
    </w:lvl>
    <w:lvl w:ilvl="3" w:tplc="21F64FE2">
      <w:start w:val="1"/>
      <w:numFmt w:val="decimal"/>
      <w:lvlText w:val="%4."/>
      <w:lvlJc w:val="left"/>
      <w:pPr>
        <w:ind w:left="2880" w:hanging="360"/>
      </w:pPr>
    </w:lvl>
    <w:lvl w:ilvl="4" w:tplc="FFCCE2F0">
      <w:start w:val="1"/>
      <w:numFmt w:val="lowerLetter"/>
      <w:lvlText w:val="%5."/>
      <w:lvlJc w:val="left"/>
      <w:pPr>
        <w:ind w:left="3600" w:hanging="360"/>
      </w:pPr>
    </w:lvl>
    <w:lvl w:ilvl="5" w:tplc="98903E5A">
      <w:start w:val="1"/>
      <w:numFmt w:val="lowerRoman"/>
      <w:lvlText w:val="%6."/>
      <w:lvlJc w:val="right"/>
      <w:pPr>
        <w:ind w:left="4320" w:hanging="180"/>
      </w:pPr>
    </w:lvl>
    <w:lvl w:ilvl="6" w:tplc="7138F4BA">
      <w:start w:val="1"/>
      <w:numFmt w:val="decimal"/>
      <w:lvlText w:val="%7."/>
      <w:lvlJc w:val="left"/>
      <w:pPr>
        <w:ind w:left="5040" w:hanging="360"/>
      </w:pPr>
    </w:lvl>
    <w:lvl w:ilvl="7" w:tplc="4872C850">
      <w:start w:val="1"/>
      <w:numFmt w:val="lowerLetter"/>
      <w:lvlText w:val="%8."/>
      <w:lvlJc w:val="left"/>
      <w:pPr>
        <w:ind w:left="5760" w:hanging="360"/>
      </w:pPr>
    </w:lvl>
    <w:lvl w:ilvl="8" w:tplc="2918F95C">
      <w:start w:val="1"/>
      <w:numFmt w:val="lowerRoman"/>
      <w:lvlText w:val="%9."/>
      <w:lvlJc w:val="right"/>
      <w:pPr>
        <w:ind w:left="6480" w:hanging="180"/>
      </w:pPr>
    </w:lvl>
  </w:abstractNum>
  <w:abstractNum w:abstractNumId="5" w15:restartNumberingAfterBreak="0">
    <w:nsid w:val="1F4D396E"/>
    <w:multiLevelType w:val="hybridMultilevel"/>
    <w:tmpl w:val="CA8E2AE6"/>
    <w:lvl w:ilvl="0" w:tplc="443AD61C">
      <w:start w:val="4"/>
      <w:numFmt w:val="decimal"/>
      <w:lvlText w:val="%1."/>
      <w:lvlJc w:val="left"/>
      <w:pPr>
        <w:ind w:left="720" w:hanging="360"/>
      </w:pPr>
    </w:lvl>
    <w:lvl w:ilvl="1" w:tplc="8722CE74">
      <w:start w:val="1"/>
      <w:numFmt w:val="lowerLetter"/>
      <w:lvlText w:val="%2."/>
      <w:lvlJc w:val="left"/>
      <w:pPr>
        <w:ind w:left="1440" w:hanging="360"/>
      </w:pPr>
    </w:lvl>
    <w:lvl w:ilvl="2" w:tplc="F1EA524C">
      <w:start w:val="1"/>
      <w:numFmt w:val="lowerRoman"/>
      <w:lvlText w:val="%3."/>
      <w:lvlJc w:val="right"/>
      <w:pPr>
        <w:ind w:left="2160" w:hanging="180"/>
      </w:pPr>
    </w:lvl>
    <w:lvl w:ilvl="3" w:tplc="AE707A46">
      <w:start w:val="1"/>
      <w:numFmt w:val="decimal"/>
      <w:lvlText w:val="%4."/>
      <w:lvlJc w:val="left"/>
      <w:pPr>
        <w:ind w:left="2880" w:hanging="360"/>
      </w:pPr>
    </w:lvl>
    <w:lvl w:ilvl="4" w:tplc="37BEEBC8">
      <w:start w:val="1"/>
      <w:numFmt w:val="lowerLetter"/>
      <w:lvlText w:val="%5."/>
      <w:lvlJc w:val="left"/>
      <w:pPr>
        <w:ind w:left="3600" w:hanging="360"/>
      </w:pPr>
    </w:lvl>
    <w:lvl w:ilvl="5" w:tplc="0D68B30A">
      <w:start w:val="1"/>
      <w:numFmt w:val="lowerRoman"/>
      <w:lvlText w:val="%6."/>
      <w:lvlJc w:val="right"/>
      <w:pPr>
        <w:ind w:left="4320" w:hanging="180"/>
      </w:pPr>
    </w:lvl>
    <w:lvl w:ilvl="6" w:tplc="F92002A6">
      <w:start w:val="1"/>
      <w:numFmt w:val="decimal"/>
      <w:lvlText w:val="%7."/>
      <w:lvlJc w:val="left"/>
      <w:pPr>
        <w:ind w:left="5040" w:hanging="360"/>
      </w:pPr>
    </w:lvl>
    <w:lvl w:ilvl="7" w:tplc="152CBB08">
      <w:start w:val="1"/>
      <w:numFmt w:val="lowerLetter"/>
      <w:lvlText w:val="%8."/>
      <w:lvlJc w:val="left"/>
      <w:pPr>
        <w:ind w:left="5760" w:hanging="360"/>
      </w:pPr>
    </w:lvl>
    <w:lvl w:ilvl="8" w:tplc="D9EEFF2C">
      <w:start w:val="1"/>
      <w:numFmt w:val="lowerRoman"/>
      <w:lvlText w:val="%9."/>
      <w:lvlJc w:val="right"/>
      <w:pPr>
        <w:ind w:left="6480" w:hanging="180"/>
      </w:pPr>
    </w:lvl>
  </w:abstractNum>
  <w:abstractNum w:abstractNumId="6" w15:restartNumberingAfterBreak="0">
    <w:nsid w:val="267F0D11"/>
    <w:multiLevelType w:val="hybridMultilevel"/>
    <w:tmpl w:val="57AA7F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100E7"/>
    <w:multiLevelType w:val="hybridMultilevel"/>
    <w:tmpl w:val="5B6212E8"/>
    <w:lvl w:ilvl="0" w:tplc="8C3A222E">
      <w:start w:val="3"/>
      <w:numFmt w:val="decimal"/>
      <w:lvlText w:val="%1."/>
      <w:lvlJc w:val="left"/>
      <w:pPr>
        <w:ind w:left="720" w:hanging="360"/>
      </w:pPr>
    </w:lvl>
    <w:lvl w:ilvl="1" w:tplc="AA9C97F4">
      <w:start w:val="1"/>
      <w:numFmt w:val="lowerLetter"/>
      <w:lvlText w:val="%2."/>
      <w:lvlJc w:val="left"/>
      <w:pPr>
        <w:ind w:left="1440" w:hanging="360"/>
      </w:pPr>
    </w:lvl>
    <w:lvl w:ilvl="2" w:tplc="E3EEA442">
      <w:start w:val="1"/>
      <w:numFmt w:val="lowerRoman"/>
      <w:lvlText w:val="%3."/>
      <w:lvlJc w:val="right"/>
      <w:pPr>
        <w:ind w:left="2160" w:hanging="180"/>
      </w:pPr>
    </w:lvl>
    <w:lvl w:ilvl="3" w:tplc="F1981070">
      <w:start w:val="1"/>
      <w:numFmt w:val="decimal"/>
      <w:lvlText w:val="%4."/>
      <w:lvlJc w:val="left"/>
      <w:pPr>
        <w:ind w:left="2880" w:hanging="360"/>
      </w:pPr>
    </w:lvl>
    <w:lvl w:ilvl="4" w:tplc="0BB81140">
      <w:start w:val="1"/>
      <w:numFmt w:val="lowerLetter"/>
      <w:lvlText w:val="%5."/>
      <w:lvlJc w:val="left"/>
      <w:pPr>
        <w:ind w:left="3600" w:hanging="360"/>
      </w:pPr>
    </w:lvl>
    <w:lvl w:ilvl="5" w:tplc="416AE590">
      <w:start w:val="1"/>
      <w:numFmt w:val="lowerRoman"/>
      <w:lvlText w:val="%6."/>
      <w:lvlJc w:val="right"/>
      <w:pPr>
        <w:ind w:left="4320" w:hanging="180"/>
      </w:pPr>
    </w:lvl>
    <w:lvl w:ilvl="6" w:tplc="78829728">
      <w:start w:val="1"/>
      <w:numFmt w:val="decimal"/>
      <w:lvlText w:val="%7."/>
      <w:lvlJc w:val="left"/>
      <w:pPr>
        <w:ind w:left="5040" w:hanging="360"/>
      </w:pPr>
    </w:lvl>
    <w:lvl w:ilvl="7" w:tplc="4746CAEC">
      <w:start w:val="1"/>
      <w:numFmt w:val="lowerLetter"/>
      <w:lvlText w:val="%8."/>
      <w:lvlJc w:val="left"/>
      <w:pPr>
        <w:ind w:left="5760" w:hanging="360"/>
      </w:pPr>
    </w:lvl>
    <w:lvl w:ilvl="8" w:tplc="4112C9C6">
      <w:start w:val="1"/>
      <w:numFmt w:val="lowerRoman"/>
      <w:lvlText w:val="%9."/>
      <w:lvlJc w:val="right"/>
      <w:pPr>
        <w:ind w:left="6480" w:hanging="180"/>
      </w:pPr>
    </w:lvl>
  </w:abstractNum>
  <w:abstractNum w:abstractNumId="8" w15:restartNumberingAfterBreak="0">
    <w:nsid w:val="335FF377"/>
    <w:multiLevelType w:val="hybridMultilevel"/>
    <w:tmpl w:val="444C866A"/>
    <w:lvl w:ilvl="0" w:tplc="16C2960A">
      <w:start w:val="7"/>
      <w:numFmt w:val="decimal"/>
      <w:lvlText w:val="%1."/>
      <w:lvlJc w:val="left"/>
      <w:pPr>
        <w:ind w:left="720" w:hanging="360"/>
      </w:pPr>
    </w:lvl>
    <w:lvl w:ilvl="1" w:tplc="7DB639A0">
      <w:start w:val="1"/>
      <w:numFmt w:val="lowerLetter"/>
      <w:lvlText w:val="%2."/>
      <w:lvlJc w:val="left"/>
      <w:pPr>
        <w:ind w:left="1440" w:hanging="360"/>
      </w:pPr>
    </w:lvl>
    <w:lvl w:ilvl="2" w:tplc="3CA29524">
      <w:start w:val="1"/>
      <w:numFmt w:val="lowerRoman"/>
      <w:lvlText w:val="%3."/>
      <w:lvlJc w:val="right"/>
      <w:pPr>
        <w:ind w:left="2160" w:hanging="180"/>
      </w:pPr>
    </w:lvl>
    <w:lvl w:ilvl="3" w:tplc="0FAC9BF2">
      <w:start w:val="1"/>
      <w:numFmt w:val="decimal"/>
      <w:lvlText w:val="%4."/>
      <w:lvlJc w:val="left"/>
      <w:pPr>
        <w:ind w:left="2880" w:hanging="360"/>
      </w:pPr>
    </w:lvl>
    <w:lvl w:ilvl="4" w:tplc="2B0E2458">
      <w:start w:val="1"/>
      <w:numFmt w:val="lowerLetter"/>
      <w:lvlText w:val="%5."/>
      <w:lvlJc w:val="left"/>
      <w:pPr>
        <w:ind w:left="3600" w:hanging="360"/>
      </w:pPr>
    </w:lvl>
    <w:lvl w:ilvl="5" w:tplc="C71C28AA">
      <w:start w:val="1"/>
      <w:numFmt w:val="lowerRoman"/>
      <w:lvlText w:val="%6."/>
      <w:lvlJc w:val="right"/>
      <w:pPr>
        <w:ind w:left="4320" w:hanging="180"/>
      </w:pPr>
    </w:lvl>
    <w:lvl w:ilvl="6" w:tplc="75C81C40">
      <w:start w:val="1"/>
      <w:numFmt w:val="decimal"/>
      <w:lvlText w:val="%7."/>
      <w:lvlJc w:val="left"/>
      <w:pPr>
        <w:ind w:left="5040" w:hanging="360"/>
      </w:pPr>
    </w:lvl>
    <w:lvl w:ilvl="7" w:tplc="2430A210">
      <w:start w:val="1"/>
      <w:numFmt w:val="lowerLetter"/>
      <w:lvlText w:val="%8."/>
      <w:lvlJc w:val="left"/>
      <w:pPr>
        <w:ind w:left="5760" w:hanging="360"/>
      </w:pPr>
    </w:lvl>
    <w:lvl w:ilvl="8" w:tplc="E820C91E">
      <w:start w:val="1"/>
      <w:numFmt w:val="lowerRoman"/>
      <w:lvlText w:val="%9."/>
      <w:lvlJc w:val="right"/>
      <w:pPr>
        <w:ind w:left="6480" w:hanging="180"/>
      </w:pPr>
    </w:lvl>
  </w:abstractNum>
  <w:abstractNum w:abstractNumId="9" w15:restartNumberingAfterBreak="0">
    <w:nsid w:val="3C9FCF32"/>
    <w:multiLevelType w:val="hybridMultilevel"/>
    <w:tmpl w:val="1F044678"/>
    <w:lvl w:ilvl="0" w:tplc="F774C836">
      <w:start w:val="2"/>
      <w:numFmt w:val="decimal"/>
      <w:lvlText w:val="%1."/>
      <w:lvlJc w:val="left"/>
      <w:pPr>
        <w:ind w:left="720" w:hanging="360"/>
      </w:pPr>
    </w:lvl>
    <w:lvl w:ilvl="1" w:tplc="4C1C4C94">
      <w:start w:val="1"/>
      <w:numFmt w:val="lowerLetter"/>
      <w:lvlText w:val="%2."/>
      <w:lvlJc w:val="left"/>
      <w:pPr>
        <w:ind w:left="1440" w:hanging="360"/>
      </w:pPr>
    </w:lvl>
    <w:lvl w:ilvl="2" w:tplc="47388F56">
      <w:start w:val="1"/>
      <w:numFmt w:val="lowerRoman"/>
      <w:lvlText w:val="%3."/>
      <w:lvlJc w:val="right"/>
      <w:pPr>
        <w:ind w:left="2160" w:hanging="180"/>
      </w:pPr>
    </w:lvl>
    <w:lvl w:ilvl="3" w:tplc="51CA197C">
      <w:start w:val="1"/>
      <w:numFmt w:val="decimal"/>
      <w:lvlText w:val="%4."/>
      <w:lvlJc w:val="left"/>
      <w:pPr>
        <w:ind w:left="2880" w:hanging="360"/>
      </w:pPr>
    </w:lvl>
    <w:lvl w:ilvl="4" w:tplc="111CA424">
      <w:start w:val="1"/>
      <w:numFmt w:val="lowerLetter"/>
      <w:lvlText w:val="%5."/>
      <w:lvlJc w:val="left"/>
      <w:pPr>
        <w:ind w:left="3600" w:hanging="360"/>
      </w:pPr>
    </w:lvl>
    <w:lvl w:ilvl="5" w:tplc="6616C488">
      <w:start w:val="1"/>
      <w:numFmt w:val="lowerRoman"/>
      <w:lvlText w:val="%6."/>
      <w:lvlJc w:val="right"/>
      <w:pPr>
        <w:ind w:left="4320" w:hanging="180"/>
      </w:pPr>
    </w:lvl>
    <w:lvl w:ilvl="6" w:tplc="22D2268C">
      <w:start w:val="1"/>
      <w:numFmt w:val="decimal"/>
      <w:lvlText w:val="%7."/>
      <w:lvlJc w:val="left"/>
      <w:pPr>
        <w:ind w:left="5040" w:hanging="360"/>
      </w:pPr>
    </w:lvl>
    <w:lvl w:ilvl="7" w:tplc="48AA23A6">
      <w:start w:val="1"/>
      <w:numFmt w:val="lowerLetter"/>
      <w:lvlText w:val="%8."/>
      <w:lvlJc w:val="left"/>
      <w:pPr>
        <w:ind w:left="5760" w:hanging="360"/>
      </w:pPr>
    </w:lvl>
    <w:lvl w:ilvl="8" w:tplc="E9A4CC6E">
      <w:start w:val="1"/>
      <w:numFmt w:val="lowerRoman"/>
      <w:lvlText w:val="%9."/>
      <w:lvlJc w:val="right"/>
      <w:pPr>
        <w:ind w:left="6480" w:hanging="180"/>
      </w:pPr>
    </w:lvl>
  </w:abstractNum>
  <w:abstractNum w:abstractNumId="10" w15:restartNumberingAfterBreak="0">
    <w:nsid w:val="42F32794"/>
    <w:multiLevelType w:val="hybridMultilevel"/>
    <w:tmpl w:val="7EEEFED0"/>
    <w:lvl w:ilvl="0" w:tplc="163E9DDC">
      <w:start w:val="6"/>
      <w:numFmt w:val="decimal"/>
      <w:lvlText w:val="%1."/>
      <w:lvlJc w:val="left"/>
      <w:pPr>
        <w:ind w:left="720" w:hanging="360"/>
      </w:pPr>
    </w:lvl>
    <w:lvl w:ilvl="1" w:tplc="A42A7F18">
      <w:start w:val="1"/>
      <w:numFmt w:val="lowerLetter"/>
      <w:lvlText w:val="%2."/>
      <w:lvlJc w:val="left"/>
      <w:pPr>
        <w:ind w:left="1440" w:hanging="360"/>
      </w:pPr>
    </w:lvl>
    <w:lvl w:ilvl="2" w:tplc="616AA0EE">
      <w:start w:val="1"/>
      <w:numFmt w:val="lowerRoman"/>
      <w:lvlText w:val="%3."/>
      <w:lvlJc w:val="right"/>
      <w:pPr>
        <w:ind w:left="2160" w:hanging="180"/>
      </w:pPr>
    </w:lvl>
    <w:lvl w:ilvl="3" w:tplc="47A04398">
      <w:start w:val="1"/>
      <w:numFmt w:val="decimal"/>
      <w:lvlText w:val="%4."/>
      <w:lvlJc w:val="left"/>
      <w:pPr>
        <w:ind w:left="2880" w:hanging="360"/>
      </w:pPr>
    </w:lvl>
    <w:lvl w:ilvl="4" w:tplc="B0DEE846">
      <w:start w:val="1"/>
      <w:numFmt w:val="lowerLetter"/>
      <w:lvlText w:val="%5."/>
      <w:lvlJc w:val="left"/>
      <w:pPr>
        <w:ind w:left="3600" w:hanging="360"/>
      </w:pPr>
    </w:lvl>
    <w:lvl w:ilvl="5" w:tplc="5D3C2ACA">
      <w:start w:val="1"/>
      <w:numFmt w:val="lowerRoman"/>
      <w:lvlText w:val="%6."/>
      <w:lvlJc w:val="right"/>
      <w:pPr>
        <w:ind w:left="4320" w:hanging="180"/>
      </w:pPr>
    </w:lvl>
    <w:lvl w:ilvl="6" w:tplc="EFF65812">
      <w:start w:val="1"/>
      <w:numFmt w:val="decimal"/>
      <w:lvlText w:val="%7."/>
      <w:lvlJc w:val="left"/>
      <w:pPr>
        <w:ind w:left="5040" w:hanging="360"/>
      </w:pPr>
    </w:lvl>
    <w:lvl w:ilvl="7" w:tplc="090A0E68">
      <w:start w:val="1"/>
      <w:numFmt w:val="lowerLetter"/>
      <w:lvlText w:val="%8."/>
      <w:lvlJc w:val="left"/>
      <w:pPr>
        <w:ind w:left="5760" w:hanging="360"/>
      </w:pPr>
    </w:lvl>
    <w:lvl w:ilvl="8" w:tplc="1F2408A6">
      <w:start w:val="1"/>
      <w:numFmt w:val="lowerRoman"/>
      <w:lvlText w:val="%9."/>
      <w:lvlJc w:val="right"/>
      <w:pPr>
        <w:ind w:left="6480" w:hanging="180"/>
      </w:pPr>
    </w:lvl>
  </w:abstractNum>
  <w:abstractNum w:abstractNumId="11" w15:restartNumberingAfterBreak="0">
    <w:nsid w:val="46F340D8"/>
    <w:multiLevelType w:val="hybridMultilevel"/>
    <w:tmpl w:val="4DB454A0"/>
    <w:lvl w:ilvl="0" w:tplc="FC7234C6">
      <w:start w:val="1"/>
      <w:numFmt w:val="decimal"/>
      <w:lvlText w:val="%1."/>
      <w:lvlJc w:val="left"/>
      <w:pPr>
        <w:ind w:left="720" w:hanging="360"/>
      </w:pPr>
    </w:lvl>
    <w:lvl w:ilvl="1" w:tplc="0C2A2698">
      <w:start w:val="1"/>
      <w:numFmt w:val="lowerLetter"/>
      <w:lvlText w:val="%2."/>
      <w:lvlJc w:val="left"/>
      <w:pPr>
        <w:ind w:left="1440" w:hanging="360"/>
      </w:pPr>
    </w:lvl>
    <w:lvl w:ilvl="2" w:tplc="0170853C">
      <w:start w:val="1"/>
      <w:numFmt w:val="lowerRoman"/>
      <w:lvlText w:val="%3."/>
      <w:lvlJc w:val="right"/>
      <w:pPr>
        <w:ind w:left="2160" w:hanging="180"/>
      </w:pPr>
    </w:lvl>
    <w:lvl w:ilvl="3" w:tplc="F4F855A2">
      <w:start w:val="1"/>
      <w:numFmt w:val="decimal"/>
      <w:lvlText w:val="%4."/>
      <w:lvlJc w:val="left"/>
      <w:pPr>
        <w:ind w:left="2880" w:hanging="360"/>
      </w:pPr>
    </w:lvl>
    <w:lvl w:ilvl="4" w:tplc="A4BEA2AC">
      <w:start w:val="1"/>
      <w:numFmt w:val="lowerLetter"/>
      <w:lvlText w:val="%5."/>
      <w:lvlJc w:val="left"/>
      <w:pPr>
        <w:ind w:left="3600" w:hanging="360"/>
      </w:pPr>
    </w:lvl>
    <w:lvl w:ilvl="5" w:tplc="0DD0469A">
      <w:start w:val="1"/>
      <w:numFmt w:val="lowerRoman"/>
      <w:lvlText w:val="%6."/>
      <w:lvlJc w:val="right"/>
      <w:pPr>
        <w:ind w:left="4320" w:hanging="180"/>
      </w:pPr>
    </w:lvl>
    <w:lvl w:ilvl="6" w:tplc="F6744994">
      <w:start w:val="1"/>
      <w:numFmt w:val="decimal"/>
      <w:lvlText w:val="%7."/>
      <w:lvlJc w:val="left"/>
      <w:pPr>
        <w:ind w:left="5040" w:hanging="360"/>
      </w:pPr>
    </w:lvl>
    <w:lvl w:ilvl="7" w:tplc="0E46D93E">
      <w:start w:val="1"/>
      <w:numFmt w:val="lowerLetter"/>
      <w:lvlText w:val="%8."/>
      <w:lvlJc w:val="left"/>
      <w:pPr>
        <w:ind w:left="5760" w:hanging="360"/>
      </w:pPr>
    </w:lvl>
    <w:lvl w:ilvl="8" w:tplc="D78E25B8">
      <w:start w:val="1"/>
      <w:numFmt w:val="lowerRoman"/>
      <w:lvlText w:val="%9."/>
      <w:lvlJc w:val="right"/>
      <w:pPr>
        <w:ind w:left="6480" w:hanging="180"/>
      </w:pPr>
    </w:lvl>
  </w:abstractNum>
  <w:abstractNum w:abstractNumId="12" w15:restartNumberingAfterBreak="0">
    <w:nsid w:val="49A4E350"/>
    <w:multiLevelType w:val="hybridMultilevel"/>
    <w:tmpl w:val="24820962"/>
    <w:lvl w:ilvl="0" w:tplc="38A47A36">
      <w:start w:val="2"/>
      <w:numFmt w:val="decimal"/>
      <w:lvlText w:val="%1."/>
      <w:lvlJc w:val="left"/>
      <w:pPr>
        <w:ind w:left="720" w:hanging="360"/>
      </w:pPr>
    </w:lvl>
    <w:lvl w:ilvl="1" w:tplc="F1D89770">
      <w:start w:val="1"/>
      <w:numFmt w:val="lowerLetter"/>
      <w:lvlText w:val="%2."/>
      <w:lvlJc w:val="left"/>
      <w:pPr>
        <w:ind w:left="1440" w:hanging="360"/>
      </w:pPr>
    </w:lvl>
    <w:lvl w:ilvl="2" w:tplc="0D76DFE4">
      <w:start w:val="1"/>
      <w:numFmt w:val="lowerRoman"/>
      <w:lvlText w:val="%3."/>
      <w:lvlJc w:val="right"/>
      <w:pPr>
        <w:ind w:left="2160" w:hanging="180"/>
      </w:pPr>
    </w:lvl>
    <w:lvl w:ilvl="3" w:tplc="CF16F882">
      <w:start w:val="1"/>
      <w:numFmt w:val="decimal"/>
      <w:lvlText w:val="%4."/>
      <w:lvlJc w:val="left"/>
      <w:pPr>
        <w:ind w:left="2880" w:hanging="360"/>
      </w:pPr>
    </w:lvl>
    <w:lvl w:ilvl="4" w:tplc="1D52247E">
      <w:start w:val="1"/>
      <w:numFmt w:val="lowerLetter"/>
      <w:lvlText w:val="%5."/>
      <w:lvlJc w:val="left"/>
      <w:pPr>
        <w:ind w:left="3600" w:hanging="360"/>
      </w:pPr>
    </w:lvl>
    <w:lvl w:ilvl="5" w:tplc="60E8FF14">
      <w:start w:val="1"/>
      <w:numFmt w:val="lowerRoman"/>
      <w:lvlText w:val="%6."/>
      <w:lvlJc w:val="right"/>
      <w:pPr>
        <w:ind w:left="4320" w:hanging="180"/>
      </w:pPr>
    </w:lvl>
    <w:lvl w:ilvl="6" w:tplc="40660D9A">
      <w:start w:val="1"/>
      <w:numFmt w:val="decimal"/>
      <w:lvlText w:val="%7."/>
      <w:lvlJc w:val="left"/>
      <w:pPr>
        <w:ind w:left="5040" w:hanging="360"/>
      </w:pPr>
    </w:lvl>
    <w:lvl w:ilvl="7" w:tplc="45C05162">
      <w:start w:val="1"/>
      <w:numFmt w:val="lowerLetter"/>
      <w:lvlText w:val="%8."/>
      <w:lvlJc w:val="left"/>
      <w:pPr>
        <w:ind w:left="5760" w:hanging="360"/>
      </w:pPr>
    </w:lvl>
    <w:lvl w:ilvl="8" w:tplc="846CBE18">
      <w:start w:val="1"/>
      <w:numFmt w:val="lowerRoman"/>
      <w:lvlText w:val="%9."/>
      <w:lvlJc w:val="right"/>
      <w:pPr>
        <w:ind w:left="6480" w:hanging="180"/>
      </w:pPr>
    </w:lvl>
  </w:abstractNum>
  <w:abstractNum w:abstractNumId="13" w15:restartNumberingAfterBreak="0">
    <w:nsid w:val="58A546ED"/>
    <w:multiLevelType w:val="hybridMultilevel"/>
    <w:tmpl w:val="6AC819EE"/>
    <w:lvl w:ilvl="0" w:tplc="2FDA209C">
      <w:start w:val="5"/>
      <w:numFmt w:val="decimal"/>
      <w:lvlText w:val="%1."/>
      <w:lvlJc w:val="left"/>
      <w:pPr>
        <w:ind w:left="720" w:hanging="360"/>
      </w:pPr>
    </w:lvl>
    <w:lvl w:ilvl="1" w:tplc="6D9EC234">
      <w:start w:val="1"/>
      <w:numFmt w:val="lowerLetter"/>
      <w:lvlText w:val="%2."/>
      <w:lvlJc w:val="left"/>
      <w:pPr>
        <w:ind w:left="1440" w:hanging="360"/>
      </w:pPr>
    </w:lvl>
    <w:lvl w:ilvl="2" w:tplc="CC209720">
      <w:start w:val="1"/>
      <w:numFmt w:val="lowerRoman"/>
      <w:lvlText w:val="%3."/>
      <w:lvlJc w:val="right"/>
      <w:pPr>
        <w:ind w:left="2160" w:hanging="180"/>
      </w:pPr>
    </w:lvl>
    <w:lvl w:ilvl="3" w:tplc="102CA4F0">
      <w:start w:val="1"/>
      <w:numFmt w:val="decimal"/>
      <w:lvlText w:val="%4."/>
      <w:lvlJc w:val="left"/>
      <w:pPr>
        <w:ind w:left="2880" w:hanging="360"/>
      </w:pPr>
    </w:lvl>
    <w:lvl w:ilvl="4" w:tplc="FD16C6BE">
      <w:start w:val="1"/>
      <w:numFmt w:val="lowerLetter"/>
      <w:lvlText w:val="%5."/>
      <w:lvlJc w:val="left"/>
      <w:pPr>
        <w:ind w:left="3600" w:hanging="360"/>
      </w:pPr>
    </w:lvl>
    <w:lvl w:ilvl="5" w:tplc="12BAD4B2">
      <w:start w:val="1"/>
      <w:numFmt w:val="lowerRoman"/>
      <w:lvlText w:val="%6."/>
      <w:lvlJc w:val="right"/>
      <w:pPr>
        <w:ind w:left="4320" w:hanging="180"/>
      </w:pPr>
    </w:lvl>
    <w:lvl w:ilvl="6" w:tplc="5ACCB762">
      <w:start w:val="1"/>
      <w:numFmt w:val="decimal"/>
      <w:lvlText w:val="%7."/>
      <w:lvlJc w:val="left"/>
      <w:pPr>
        <w:ind w:left="5040" w:hanging="360"/>
      </w:pPr>
    </w:lvl>
    <w:lvl w:ilvl="7" w:tplc="ADBEE50E">
      <w:start w:val="1"/>
      <w:numFmt w:val="lowerLetter"/>
      <w:lvlText w:val="%8."/>
      <w:lvlJc w:val="left"/>
      <w:pPr>
        <w:ind w:left="5760" w:hanging="360"/>
      </w:pPr>
    </w:lvl>
    <w:lvl w:ilvl="8" w:tplc="F1EA1E28">
      <w:start w:val="1"/>
      <w:numFmt w:val="lowerRoman"/>
      <w:lvlText w:val="%9."/>
      <w:lvlJc w:val="right"/>
      <w:pPr>
        <w:ind w:left="6480" w:hanging="180"/>
      </w:pPr>
    </w:lvl>
  </w:abstractNum>
  <w:abstractNum w:abstractNumId="14" w15:restartNumberingAfterBreak="0">
    <w:nsid w:val="5A4A35A6"/>
    <w:multiLevelType w:val="hybridMultilevel"/>
    <w:tmpl w:val="BA746D6A"/>
    <w:lvl w:ilvl="0" w:tplc="D3F4E90E">
      <w:start w:val="1"/>
      <w:numFmt w:val="decimal"/>
      <w:lvlText w:val="%1."/>
      <w:lvlJc w:val="left"/>
      <w:pPr>
        <w:ind w:left="720" w:hanging="360"/>
      </w:pPr>
    </w:lvl>
    <w:lvl w:ilvl="1" w:tplc="5CC8D632">
      <w:start w:val="1"/>
      <w:numFmt w:val="lowerLetter"/>
      <w:lvlText w:val="%2."/>
      <w:lvlJc w:val="left"/>
      <w:pPr>
        <w:ind w:left="1440" w:hanging="360"/>
      </w:pPr>
    </w:lvl>
    <w:lvl w:ilvl="2" w:tplc="DDB86446">
      <w:start w:val="5"/>
      <w:numFmt w:val="decimal"/>
      <w:lvlText w:val="%3."/>
      <w:lvlJc w:val="left"/>
      <w:pPr>
        <w:ind w:left="2160" w:hanging="180"/>
      </w:pPr>
    </w:lvl>
    <w:lvl w:ilvl="3" w:tplc="6AF82274">
      <w:start w:val="1"/>
      <w:numFmt w:val="decimal"/>
      <w:lvlText w:val="%4."/>
      <w:lvlJc w:val="left"/>
      <w:pPr>
        <w:ind w:left="2880" w:hanging="360"/>
      </w:pPr>
    </w:lvl>
    <w:lvl w:ilvl="4" w:tplc="018214B2">
      <w:start w:val="1"/>
      <w:numFmt w:val="lowerLetter"/>
      <w:lvlText w:val="%5."/>
      <w:lvlJc w:val="left"/>
      <w:pPr>
        <w:ind w:left="3600" w:hanging="360"/>
      </w:pPr>
    </w:lvl>
    <w:lvl w:ilvl="5" w:tplc="3056B652">
      <w:start w:val="1"/>
      <w:numFmt w:val="lowerRoman"/>
      <w:lvlText w:val="%6."/>
      <w:lvlJc w:val="right"/>
      <w:pPr>
        <w:ind w:left="4320" w:hanging="180"/>
      </w:pPr>
    </w:lvl>
    <w:lvl w:ilvl="6" w:tplc="01C0924C">
      <w:start w:val="1"/>
      <w:numFmt w:val="decimal"/>
      <w:lvlText w:val="%7."/>
      <w:lvlJc w:val="left"/>
      <w:pPr>
        <w:ind w:left="5040" w:hanging="360"/>
      </w:pPr>
    </w:lvl>
    <w:lvl w:ilvl="7" w:tplc="13CCD37A">
      <w:start w:val="1"/>
      <w:numFmt w:val="lowerLetter"/>
      <w:lvlText w:val="%8."/>
      <w:lvlJc w:val="left"/>
      <w:pPr>
        <w:ind w:left="5760" w:hanging="360"/>
      </w:pPr>
    </w:lvl>
    <w:lvl w:ilvl="8" w:tplc="AAACFB92">
      <w:start w:val="1"/>
      <w:numFmt w:val="lowerRoman"/>
      <w:lvlText w:val="%9."/>
      <w:lvlJc w:val="right"/>
      <w:pPr>
        <w:ind w:left="6480" w:hanging="180"/>
      </w:pPr>
    </w:lvl>
  </w:abstractNum>
  <w:abstractNum w:abstractNumId="15" w15:restartNumberingAfterBreak="0">
    <w:nsid w:val="5CBDB3DF"/>
    <w:multiLevelType w:val="hybridMultilevel"/>
    <w:tmpl w:val="9D44DB76"/>
    <w:lvl w:ilvl="0" w:tplc="D1C87E7C">
      <w:start w:val="1"/>
      <w:numFmt w:val="decimal"/>
      <w:lvlText w:val="%1."/>
      <w:lvlJc w:val="left"/>
      <w:pPr>
        <w:ind w:left="720" w:hanging="360"/>
      </w:pPr>
    </w:lvl>
    <w:lvl w:ilvl="1" w:tplc="F23EDFAC">
      <w:start w:val="1"/>
      <w:numFmt w:val="lowerLetter"/>
      <w:lvlText w:val="%2."/>
      <w:lvlJc w:val="left"/>
      <w:pPr>
        <w:ind w:left="1440" w:hanging="360"/>
      </w:pPr>
    </w:lvl>
    <w:lvl w:ilvl="2" w:tplc="6DACBDD8">
      <w:start w:val="5"/>
      <w:numFmt w:val="decimal"/>
      <w:lvlText w:val="%3."/>
      <w:lvlJc w:val="left"/>
      <w:pPr>
        <w:ind w:left="2160" w:hanging="180"/>
      </w:pPr>
    </w:lvl>
    <w:lvl w:ilvl="3" w:tplc="AD60D53A">
      <w:start w:val="1"/>
      <w:numFmt w:val="decimal"/>
      <w:lvlText w:val="%4."/>
      <w:lvlJc w:val="left"/>
      <w:pPr>
        <w:ind w:left="2880" w:hanging="360"/>
      </w:pPr>
    </w:lvl>
    <w:lvl w:ilvl="4" w:tplc="BE041BEE">
      <w:start w:val="1"/>
      <w:numFmt w:val="lowerLetter"/>
      <w:lvlText w:val="%5."/>
      <w:lvlJc w:val="left"/>
      <w:pPr>
        <w:ind w:left="3600" w:hanging="360"/>
      </w:pPr>
    </w:lvl>
    <w:lvl w:ilvl="5" w:tplc="E86E5F26">
      <w:start w:val="1"/>
      <w:numFmt w:val="lowerRoman"/>
      <w:lvlText w:val="%6."/>
      <w:lvlJc w:val="right"/>
      <w:pPr>
        <w:ind w:left="4320" w:hanging="180"/>
      </w:pPr>
    </w:lvl>
    <w:lvl w:ilvl="6" w:tplc="C67E713A">
      <w:start w:val="1"/>
      <w:numFmt w:val="decimal"/>
      <w:lvlText w:val="%7."/>
      <w:lvlJc w:val="left"/>
      <w:pPr>
        <w:ind w:left="5040" w:hanging="360"/>
      </w:pPr>
    </w:lvl>
    <w:lvl w:ilvl="7" w:tplc="5C1AD41E">
      <w:start w:val="1"/>
      <w:numFmt w:val="lowerLetter"/>
      <w:lvlText w:val="%8."/>
      <w:lvlJc w:val="left"/>
      <w:pPr>
        <w:ind w:left="5760" w:hanging="360"/>
      </w:pPr>
    </w:lvl>
    <w:lvl w:ilvl="8" w:tplc="3D4E3836">
      <w:start w:val="1"/>
      <w:numFmt w:val="lowerRoman"/>
      <w:lvlText w:val="%9."/>
      <w:lvlJc w:val="right"/>
      <w:pPr>
        <w:ind w:left="6480" w:hanging="180"/>
      </w:pPr>
    </w:lvl>
  </w:abstractNum>
  <w:abstractNum w:abstractNumId="16" w15:restartNumberingAfterBreak="0">
    <w:nsid w:val="5E4A7588"/>
    <w:multiLevelType w:val="hybridMultilevel"/>
    <w:tmpl w:val="273231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0E87"/>
    <w:multiLevelType w:val="hybridMultilevel"/>
    <w:tmpl w:val="6DD85CE4"/>
    <w:lvl w:ilvl="0" w:tplc="04DA7BBE">
      <w:start w:val="1"/>
      <w:numFmt w:val="decimal"/>
      <w:lvlText w:val="%1."/>
      <w:lvlJc w:val="left"/>
      <w:pPr>
        <w:ind w:left="720" w:hanging="360"/>
      </w:pPr>
    </w:lvl>
    <w:lvl w:ilvl="1" w:tplc="BA1087CC">
      <w:start w:val="1"/>
      <w:numFmt w:val="lowerLetter"/>
      <w:lvlText w:val="%2."/>
      <w:lvlJc w:val="left"/>
      <w:pPr>
        <w:ind w:left="1440" w:hanging="360"/>
      </w:pPr>
    </w:lvl>
    <w:lvl w:ilvl="2" w:tplc="233646DA">
      <w:start w:val="1"/>
      <w:numFmt w:val="lowerRoman"/>
      <w:lvlText w:val="%3."/>
      <w:lvlJc w:val="right"/>
      <w:pPr>
        <w:ind w:left="2160" w:hanging="180"/>
      </w:pPr>
    </w:lvl>
    <w:lvl w:ilvl="3" w:tplc="83B2DA52">
      <w:start w:val="1"/>
      <w:numFmt w:val="decimal"/>
      <w:lvlText w:val="%4."/>
      <w:lvlJc w:val="left"/>
      <w:pPr>
        <w:ind w:left="2880" w:hanging="360"/>
      </w:pPr>
    </w:lvl>
    <w:lvl w:ilvl="4" w:tplc="338E177A">
      <w:start w:val="1"/>
      <w:numFmt w:val="lowerLetter"/>
      <w:lvlText w:val="%5."/>
      <w:lvlJc w:val="left"/>
      <w:pPr>
        <w:ind w:left="3600" w:hanging="360"/>
      </w:pPr>
    </w:lvl>
    <w:lvl w:ilvl="5" w:tplc="E0CC8298">
      <w:start w:val="1"/>
      <w:numFmt w:val="lowerRoman"/>
      <w:lvlText w:val="%6."/>
      <w:lvlJc w:val="right"/>
      <w:pPr>
        <w:ind w:left="4320" w:hanging="180"/>
      </w:pPr>
    </w:lvl>
    <w:lvl w:ilvl="6" w:tplc="6680C03A">
      <w:start w:val="1"/>
      <w:numFmt w:val="decimal"/>
      <w:lvlText w:val="%7."/>
      <w:lvlJc w:val="left"/>
      <w:pPr>
        <w:ind w:left="5040" w:hanging="360"/>
      </w:pPr>
    </w:lvl>
    <w:lvl w:ilvl="7" w:tplc="207239C8">
      <w:start w:val="1"/>
      <w:numFmt w:val="lowerLetter"/>
      <w:lvlText w:val="%8."/>
      <w:lvlJc w:val="left"/>
      <w:pPr>
        <w:ind w:left="5760" w:hanging="360"/>
      </w:pPr>
    </w:lvl>
    <w:lvl w:ilvl="8" w:tplc="2EB4FB08">
      <w:start w:val="1"/>
      <w:numFmt w:val="lowerRoman"/>
      <w:lvlText w:val="%9."/>
      <w:lvlJc w:val="right"/>
      <w:pPr>
        <w:ind w:left="6480" w:hanging="180"/>
      </w:pPr>
    </w:lvl>
  </w:abstractNum>
  <w:abstractNum w:abstractNumId="18" w15:restartNumberingAfterBreak="0">
    <w:nsid w:val="688ADBE7"/>
    <w:multiLevelType w:val="hybridMultilevel"/>
    <w:tmpl w:val="053C234E"/>
    <w:lvl w:ilvl="0" w:tplc="E334DF24">
      <w:start w:val="8"/>
      <w:numFmt w:val="decimal"/>
      <w:lvlText w:val="%1."/>
      <w:lvlJc w:val="left"/>
      <w:pPr>
        <w:ind w:left="720" w:hanging="360"/>
      </w:pPr>
    </w:lvl>
    <w:lvl w:ilvl="1" w:tplc="FD9E37E6">
      <w:start w:val="1"/>
      <w:numFmt w:val="lowerLetter"/>
      <w:lvlText w:val="%2."/>
      <w:lvlJc w:val="left"/>
      <w:pPr>
        <w:ind w:left="1440" w:hanging="360"/>
      </w:pPr>
    </w:lvl>
    <w:lvl w:ilvl="2" w:tplc="03D2EFF0">
      <w:start w:val="1"/>
      <w:numFmt w:val="lowerRoman"/>
      <w:lvlText w:val="%3."/>
      <w:lvlJc w:val="right"/>
      <w:pPr>
        <w:ind w:left="2160" w:hanging="180"/>
      </w:pPr>
    </w:lvl>
    <w:lvl w:ilvl="3" w:tplc="87CAE02C">
      <w:start w:val="1"/>
      <w:numFmt w:val="decimal"/>
      <w:lvlText w:val="%4."/>
      <w:lvlJc w:val="left"/>
      <w:pPr>
        <w:ind w:left="2880" w:hanging="360"/>
      </w:pPr>
    </w:lvl>
    <w:lvl w:ilvl="4" w:tplc="A2DEB934">
      <w:start w:val="1"/>
      <w:numFmt w:val="lowerLetter"/>
      <w:lvlText w:val="%5."/>
      <w:lvlJc w:val="left"/>
      <w:pPr>
        <w:ind w:left="3600" w:hanging="360"/>
      </w:pPr>
    </w:lvl>
    <w:lvl w:ilvl="5" w:tplc="ACE6A3A4">
      <w:start w:val="1"/>
      <w:numFmt w:val="lowerRoman"/>
      <w:lvlText w:val="%6."/>
      <w:lvlJc w:val="right"/>
      <w:pPr>
        <w:ind w:left="4320" w:hanging="180"/>
      </w:pPr>
    </w:lvl>
    <w:lvl w:ilvl="6" w:tplc="67DCDA4A">
      <w:start w:val="1"/>
      <w:numFmt w:val="decimal"/>
      <w:lvlText w:val="%7."/>
      <w:lvlJc w:val="left"/>
      <w:pPr>
        <w:ind w:left="5040" w:hanging="360"/>
      </w:pPr>
    </w:lvl>
    <w:lvl w:ilvl="7" w:tplc="0908D7A0">
      <w:start w:val="1"/>
      <w:numFmt w:val="lowerLetter"/>
      <w:lvlText w:val="%8."/>
      <w:lvlJc w:val="left"/>
      <w:pPr>
        <w:ind w:left="5760" w:hanging="360"/>
      </w:pPr>
    </w:lvl>
    <w:lvl w:ilvl="8" w:tplc="9540407A">
      <w:start w:val="1"/>
      <w:numFmt w:val="lowerRoman"/>
      <w:lvlText w:val="%9."/>
      <w:lvlJc w:val="right"/>
      <w:pPr>
        <w:ind w:left="6480" w:hanging="180"/>
      </w:pPr>
    </w:lvl>
  </w:abstractNum>
  <w:abstractNum w:abstractNumId="19" w15:restartNumberingAfterBreak="0">
    <w:nsid w:val="71F5B351"/>
    <w:multiLevelType w:val="hybridMultilevel"/>
    <w:tmpl w:val="64382DA2"/>
    <w:lvl w:ilvl="0" w:tplc="ECE4AC82">
      <w:start w:val="5"/>
      <w:numFmt w:val="decimal"/>
      <w:lvlText w:val="%1."/>
      <w:lvlJc w:val="left"/>
      <w:pPr>
        <w:ind w:left="720" w:hanging="360"/>
      </w:pPr>
    </w:lvl>
    <w:lvl w:ilvl="1" w:tplc="A8E4AB62">
      <w:start w:val="1"/>
      <w:numFmt w:val="lowerLetter"/>
      <w:lvlText w:val="%2."/>
      <w:lvlJc w:val="left"/>
      <w:pPr>
        <w:ind w:left="1440" w:hanging="360"/>
      </w:pPr>
    </w:lvl>
    <w:lvl w:ilvl="2" w:tplc="66961C2A">
      <w:start w:val="1"/>
      <w:numFmt w:val="lowerRoman"/>
      <w:lvlText w:val="%3."/>
      <w:lvlJc w:val="right"/>
      <w:pPr>
        <w:ind w:left="2160" w:hanging="180"/>
      </w:pPr>
    </w:lvl>
    <w:lvl w:ilvl="3" w:tplc="E7DC600E">
      <w:start w:val="1"/>
      <w:numFmt w:val="decimal"/>
      <w:lvlText w:val="%4."/>
      <w:lvlJc w:val="left"/>
      <w:pPr>
        <w:ind w:left="2880" w:hanging="360"/>
      </w:pPr>
    </w:lvl>
    <w:lvl w:ilvl="4" w:tplc="69A448BE">
      <w:start w:val="1"/>
      <w:numFmt w:val="lowerLetter"/>
      <w:lvlText w:val="%5."/>
      <w:lvlJc w:val="left"/>
      <w:pPr>
        <w:ind w:left="3600" w:hanging="360"/>
      </w:pPr>
    </w:lvl>
    <w:lvl w:ilvl="5" w:tplc="3268155E">
      <w:start w:val="1"/>
      <w:numFmt w:val="lowerRoman"/>
      <w:lvlText w:val="%6."/>
      <w:lvlJc w:val="right"/>
      <w:pPr>
        <w:ind w:left="4320" w:hanging="180"/>
      </w:pPr>
    </w:lvl>
    <w:lvl w:ilvl="6" w:tplc="1D385520">
      <w:start w:val="1"/>
      <w:numFmt w:val="decimal"/>
      <w:lvlText w:val="%7."/>
      <w:lvlJc w:val="left"/>
      <w:pPr>
        <w:ind w:left="5040" w:hanging="360"/>
      </w:pPr>
    </w:lvl>
    <w:lvl w:ilvl="7" w:tplc="268A073E">
      <w:start w:val="1"/>
      <w:numFmt w:val="lowerLetter"/>
      <w:lvlText w:val="%8."/>
      <w:lvlJc w:val="left"/>
      <w:pPr>
        <w:ind w:left="5760" w:hanging="360"/>
      </w:pPr>
    </w:lvl>
    <w:lvl w:ilvl="8" w:tplc="49DAB58A">
      <w:start w:val="1"/>
      <w:numFmt w:val="lowerRoman"/>
      <w:lvlText w:val="%9."/>
      <w:lvlJc w:val="right"/>
      <w:pPr>
        <w:ind w:left="6480" w:hanging="180"/>
      </w:pPr>
    </w:lvl>
  </w:abstractNum>
  <w:abstractNum w:abstractNumId="20" w15:restartNumberingAfterBreak="0">
    <w:nsid w:val="74831B32"/>
    <w:multiLevelType w:val="hybridMultilevel"/>
    <w:tmpl w:val="DCCE6E88"/>
    <w:lvl w:ilvl="0" w:tplc="C0E6EFAA">
      <w:start w:val="1"/>
      <w:numFmt w:val="decimal"/>
      <w:lvlText w:val="%1."/>
      <w:lvlJc w:val="left"/>
      <w:pPr>
        <w:ind w:left="720" w:hanging="360"/>
      </w:pPr>
    </w:lvl>
    <w:lvl w:ilvl="1" w:tplc="D68E8D8A">
      <w:start w:val="1"/>
      <w:numFmt w:val="lowerLetter"/>
      <w:lvlText w:val="%2."/>
      <w:lvlJc w:val="left"/>
      <w:pPr>
        <w:ind w:left="1440" w:hanging="360"/>
      </w:pPr>
    </w:lvl>
    <w:lvl w:ilvl="2" w:tplc="64E2B4CA">
      <w:start w:val="5"/>
      <w:numFmt w:val="decimal"/>
      <w:lvlText w:val="%3."/>
      <w:lvlJc w:val="left"/>
      <w:pPr>
        <w:ind w:left="2160" w:hanging="180"/>
      </w:pPr>
    </w:lvl>
    <w:lvl w:ilvl="3" w:tplc="55643260">
      <w:start w:val="1"/>
      <w:numFmt w:val="decimal"/>
      <w:lvlText w:val="%4."/>
      <w:lvlJc w:val="left"/>
      <w:pPr>
        <w:ind w:left="2880" w:hanging="360"/>
      </w:pPr>
    </w:lvl>
    <w:lvl w:ilvl="4" w:tplc="F850DAA8">
      <w:start w:val="1"/>
      <w:numFmt w:val="lowerLetter"/>
      <w:lvlText w:val="%5."/>
      <w:lvlJc w:val="left"/>
      <w:pPr>
        <w:ind w:left="3600" w:hanging="360"/>
      </w:pPr>
    </w:lvl>
    <w:lvl w:ilvl="5" w:tplc="F628282A">
      <w:start w:val="1"/>
      <w:numFmt w:val="lowerRoman"/>
      <w:lvlText w:val="%6."/>
      <w:lvlJc w:val="right"/>
      <w:pPr>
        <w:ind w:left="4320" w:hanging="180"/>
      </w:pPr>
    </w:lvl>
    <w:lvl w:ilvl="6" w:tplc="5EC885F0">
      <w:start w:val="1"/>
      <w:numFmt w:val="decimal"/>
      <w:lvlText w:val="%7."/>
      <w:lvlJc w:val="left"/>
      <w:pPr>
        <w:ind w:left="5040" w:hanging="360"/>
      </w:pPr>
    </w:lvl>
    <w:lvl w:ilvl="7" w:tplc="EF566394">
      <w:start w:val="1"/>
      <w:numFmt w:val="lowerLetter"/>
      <w:lvlText w:val="%8."/>
      <w:lvlJc w:val="left"/>
      <w:pPr>
        <w:ind w:left="5760" w:hanging="360"/>
      </w:pPr>
    </w:lvl>
    <w:lvl w:ilvl="8" w:tplc="83665DEC">
      <w:start w:val="1"/>
      <w:numFmt w:val="lowerRoman"/>
      <w:lvlText w:val="%9."/>
      <w:lvlJc w:val="right"/>
      <w:pPr>
        <w:ind w:left="6480" w:hanging="180"/>
      </w:pPr>
    </w:lvl>
  </w:abstractNum>
  <w:abstractNum w:abstractNumId="21" w15:restartNumberingAfterBreak="0">
    <w:nsid w:val="79F95971"/>
    <w:multiLevelType w:val="hybridMultilevel"/>
    <w:tmpl w:val="399C9AA8"/>
    <w:lvl w:ilvl="0" w:tplc="92EC0ED8">
      <w:start w:val="4"/>
      <w:numFmt w:val="decimal"/>
      <w:lvlText w:val="%1."/>
      <w:lvlJc w:val="left"/>
      <w:pPr>
        <w:ind w:left="720" w:hanging="360"/>
      </w:pPr>
    </w:lvl>
    <w:lvl w:ilvl="1" w:tplc="F16C81EC">
      <w:start w:val="1"/>
      <w:numFmt w:val="lowerLetter"/>
      <w:lvlText w:val="%2."/>
      <w:lvlJc w:val="left"/>
      <w:pPr>
        <w:ind w:left="1440" w:hanging="360"/>
      </w:pPr>
    </w:lvl>
    <w:lvl w:ilvl="2" w:tplc="B09A98DE">
      <w:start w:val="1"/>
      <w:numFmt w:val="lowerRoman"/>
      <w:lvlText w:val="%3."/>
      <w:lvlJc w:val="right"/>
      <w:pPr>
        <w:ind w:left="2160" w:hanging="180"/>
      </w:pPr>
    </w:lvl>
    <w:lvl w:ilvl="3" w:tplc="F84046B8">
      <w:start w:val="1"/>
      <w:numFmt w:val="decimal"/>
      <w:lvlText w:val="%4."/>
      <w:lvlJc w:val="left"/>
      <w:pPr>
        <w:ind w:left="2880" w:hanging="360"/>
      </w:pPr>
    </w:lvl>
    <w:lvl w:ilvl="4" w:tplc="6E0ADF0A">
      <w:start w:val="1"/>
      <w:numFmt w:val="lowerLetter"/>
      <w:lvlText w:val="%5."/>
      <w:lvlJc w:val="left"/>
      <w:pPr>
        <w:ind w:left="3600" w:hanging="360"/>
      </w:pPr>
    </w:lvl>
    <w:lvl w:ilvl="5" w:tplc="17D6EE92">
      <w:start w:val="1"/>
      <w:numFmt w:val="lowerRoman"/>
      <w:lvlText w:val="%6."/>
      <w:lvlJc w:val="right"/>
      <w:pPr>
        <w:ind w:left="4320" w:hanging="180"/>
      </w:pPr>
    </w:lvl>
    <w:lvl w:ilvl="6" w:tplc="09509E48">
      <w:start w:val="1"/>
      <w:numFmt w:val="decimal"/>
      <w:lvlText w:val="%7."/>
      <w:lvlJc w:val="left"/>
      <w:pPr>
        <w:ind w:left="5040" w:hanging="360"/>
      </w:pPr>
    </w:lvl>
    <w:lvl w:ilvl="7" w:tplc="BF4E9480">
      <w:start w:val="1"/>
      <w:numFmt w:val="lowerLetter"/>
      <w:lvlText w:val="%8."/>
      <w:lvlJc w:val="left"/>
      <w:pPr>
        <w:ind w:left="5760" w:hanging="360"/>
      </w:pPr>
    </w:lvl>
    <w:lvl w:ilvl="8" w:tplc="812E1EBA">
      <w:start w:val="1"/>
      <w:numFmt w:val="lowerRoman"/>
      <w:lvlText w:val="%9."/>
      <w:lvlJc w:val="right"/>
      <w:pPr>
        <w:ind w:left="6480" w:hanging="180"/>
      </w:pPr>
    </w:lvl>
  </w:abstractNum>
  <w:abstractNum w:abstractNumId="22" w15:restartNumberingAfterBreak="0">
    <w:nsid w:val="7EFC2644"/>
    <w:multiLevelType w:val="hybridMultilevel"/>
    <w:tmpl w:val="C8C0EA52"/>
    <w:lvl w:ilvl="0" w:tplc="F52408EC">
      <w:start w:val="6"/>
      <w:numFmt w:val="decimal"/>
      <w:lvlText w:val="%1."/>
      <w:lvlJc w:val="left"/>
      <w:pPr>
        <w:ind w:left="720" w:hanging="360"/>
      </w:pPr>
    </w:lvl>
    <w:lvl w:ilvl="1" w:tplc="919E0322">
      <w:start w:val="1"/>
      <w:numFmt w:val="lowerLetter"/>
      <w:lvlText w:val="%2."/>
      <w:lvlJc w:val="left"/>
      <w:pPr>
        <w:ind w:left="1440" w:hanging="360"/>
      </w:pPr>
    </w:lvl>
    <w:lvl w:ilvl="2" w:tplc="AF084CD0">
      <w:start w:val="1"/>
      <w:numFmt w:val="lowerRoman"/>
      <w:lvlText w:val="%3."/>
      <w:lvlJc w:val="right"/>
      <w:pPr>
        <w:ind w:left="2160" w:hanging="180"/>
      </w:pPr>
    </w:lvl>
    <w:lvl w:ilvl="3" w:tplc="53AC7A24">
      <w:start w:val="1"/>
      <w:numFmt w:val="decimal"/>
      <w:lvlText w:val="%4."/>
      <w:lvlJc w:val="left"/>
      <w:pPr>
        <w:ind w:left="2880" w:hanging="360"/>
      </w:pPr>
    </w:lvl>
    <w:lvl w:ilvl="4" w:tplc="18027BD2">
      <w:start w:val="1"/>
      <w:numFmt w:val="lowerLetter"/>
      <w:lvlText w:val="%5."/>
      <w:lvlJc w:val="left"/>
      <w:pPr>
        <w:ind w:left="3600" w:hanging="360"/>
      </w:pPr>
    </w:lvl>
    <w:lvl w:ilvl="5" w:tplc="C67281F8">
      <w:start w:val="1"/>
      <w:numFmt w:val="lowerRoman"/>
      <w:lvlText w:val="%6."/>
      <w:lvlJc w:val="right"/>
      <w:pPr>
        <w:ind w:left="4320" w:hanging="180"/>
      </w:pPr>
    </w:lvl>
    <w:lvl w:ilvl="6" w:tplc="A8821E74">
      <w:start w:val="1"/>
      <w:numFmt w:val="decimal"/>
      <w:lvlText w:val="%7."/>
      <w:lvlJc w:val="left"/>
      <w:pPr>
        <w:ind w:left="5040" w:hanging="360"/>
      </w:pPr>
    </w:lvl>
    <w:lvl w:ilvl="7" w:tplc="B346FE88">
      <w:start w:val="1"/>
      <w:numFmt w:val="lowerLetter"/>
      <w:lvlText w:val="%8."/>
      <w:lvlJc w:val="left"/>
      <w:pPr>
        <w:ind w:left="5760" w:hanging="360"/>
      </w:pPr>
    </w:lvl>
    <w:lvl w:ilvl="8" w:tplc="490E048A">
      <w:start w:val="1"/>
      <w:numFmt w:val="lowerRoman"/>
      <w:lvlText w:val="%9."/>
      <w:lvlJc w:val="right"/>
      <w:pPr>
        <w:ind w:left="6480" w:hanging="180"/>
      </w:pPr>
    </w:lvl>
  </w:abstractNum>
  <w:num w:numId="1" w16cid:durableId="280573298">
    <w:abstractNumId w:val="2"/>
  </w:num>
  <w:num w:numId="2" w16cid:durableId="745803750">
    <w:abstractNumId w:val="4"/>
  </w:num>
  <w:num w:numId="3" w16cid:durableId="1647123178">
    <w:abstractNumId w:val="18"/>
  </w:num>
  <w:num w:numId="4" w16cid:durableId="348680384">
    <w:abstractNumId w:val="8"/>
  </w:num>
  <w:num w:numId="5" w16cid:durableId="729185833">
    <w:abstractNumId w:val="10"/>
  </w:num>
  <w:num w:numId="6" w16cid:durableId="569582748">
    <w:abstractNumId w:val="19"/>
  </w:num>
  <w:num w:numId="7" w16cid:durableId="1092704934">
    <w:abstractNumId w:val="21"/>
  </w:num>
  <w:num w:numId="8" w16cid:durableId="949361978">
    <w:abstractNumId w:val="7"/>
  </w:num>
  <w:num w:numId="9" w16cid:durableId="1977300152">
    <w:abstractNumId w:val="12"/>
  </w:num>
  <w:num w:numId="10" w16cid:durableId="744691150">
    <w:abstractNumId w:val="17"/>
  </w:num>
  <w:num w:numId="11" w16cid:durableId="2028092708">
    <w:abstractNumId w:val="14"/>
  </w:num>
  <w:num w:numId="12" w16cid:durableId="1236354963">
    <w:abstractNumId w:val="15"/>
  </w:num>
  <w:num w:numId="13" w16cid:durableId="287666213">
    <w:abstractNumId w:val="3"/>
  </w:num>
  <w:num w:numId="14" w16cid:durableId="1410078196">
    <w:abstractNumId w:val="1"/>
  </w:num>
  <w:num w:numId="15" w16cid:durableId="2112583423">
    <w:abstractNumId w:val="22"/>
  </w:num>
  <w:num w:numId="16" w16cid:durableId="1901593186">
    <w:abstractNumId w:val="13"/>
  </w:num>
  <w:num w:numId="17" w16cid:durableId="1299142994">
    <w:abstractNumId w:val="5"/>
  </w:num>
  <w:num w:numId="18" w16cid:durableId="2020430055">
    <w:abstractNumId w:val="0"/>
  </w:num>
  <w:num w:numId="19" w16cid:durableId="327565899">
    <w:abstractNumId w:val="9"/>
  </w:num>
  <w:num w:numId="20" w16cid:durableId="959722046">
    <w:abstractNumId w:val="11"/>
  </w:num>
  <w:num w:numId="21" w16cid:durableId="381903732">
    <w:abstractNumId w:val="20"/>
  </w:num>
  <w:num w:numId="22" w16cid:durableId="1088228619">
    <w:abstractNumId w:val="16"/>
  </w:num>
  <w:num w:numId="23" w16cid:durableId="329449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23&lt;/item&gt;&lt;item&gt;24&lt;/item&gt;&lt;item&gt;29&lt;/item&gt;&lt;item&gt;30&lt;/item&gt;&lt;item&gt;31&lt;/item&gt;&lt;item&gt;32&lt;/item&gt;&lt;item&gt;33&lt;/item&gt;&lt;item&gt;34&lt;/item&gt;&lt;item&gt;35&lt;/item&gt;&lt;item&gt;36&lt;/item&gt;&lt;item&gt;37&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90&lt;/item&gt;&lt;item&gt;91&lt;/item&gt;&lt;/record-ids&gt;&lt;/item&gt;&lt;/Libraries&gt;"/>
  </w:docVars>
  <w:rsids>
    <w:rsidRoot w:val="70775DF3"/>
    <w:rsid w:val="00005932"/>
    <w:rsid w:val="000072EF"/>
    <w:rsid w:val="0001269F"/>
    <w:rsid w:val="00016B44"/>
    <w:rsid w:val="00024CF0"/>
    <w:rsid w:val="00040351"/>
    <w:rsid w:val="000422A8"/>
    <w:rsid w:val="0007605C"/>
    <w:rsid w:val="00097FAD"/>
    <w:rsid w:val="000C5238"/>
    <w:rsid w:val="000D38A8"/>
    <w:rsid w:val="000D3D68"/>
    <w:rsid w:val="00126B34"/>
    <w:rsid w:val="001332FF"/>
    <w:rsid w:val="00134410"/>
    <w:rsid w:val="00142CB9"/>
    <w:rsid w:val="00193E07"/>
    <w:rsid w:val="0019568C"/>
    <w:rsid w:val="001961DC"/>
    <w:rsid w:val="0019641A"/>
    <w:rsid w:val="001A2088"/>
    <w:rsid w:val="001C3F36"/>
    <w:rsid w:val="001D42CB"/>
    <w:rsid w:val="001D4703"/>
    <w:rsid w:val="001F6858"/>
    <w:rsid w:val="00201BE7"/>
    <w:rsid w:val="002104AC"/>
    <w:rsid w:val="00222EEB"/>
    <w:rsid w:val="00230A28"/>
    <w:rsid w:val="002459E4"/>
    <w:rsid w:val="002772A7"/>
    <w:rsid w:val="0028B689"/>
    <w:rsid w:val="002B7414"/>
    <w:rsid w:val="002E0014"/>
    <w:rsid w:val="002E0243"/>
    <w:rsid w:val="00346798"/>
    <w:rsid w:val="00367F6B"/>
    <w:rsid w:val="00372038"/>
    <w:rsid w:val="00391E4E"/>
    <w:rsid w:val="003A5113"/>
    <w:rsid w:val="003B1BF4"/>
    <w:rsid w:val="003D7B2A"/>
    <w:rsid w:val="003F54B6"/>
    <w:rsid w:val="00400A0C"/>
    <w:rsid w:val="00407808"/>
    <w:rsid w:val="0041034C"/>
    <w:rsid w:val="00413228"/>
    <w:rsid w:val="00431BC9"/>
    <w:rsid w:val="004344E3"/>
    <w:rsid w:val="00434F30"/>
    <w:rsid w:val="0044267D"/>
    <w:rsid w:val="00453D23"/>
    <w:rsid w:val="00460DFB"/>
    <w:rsid w:val="00465457"/>
    <w:rsid w:val="004726BF"/>
    <w:rsid w:val="00484E47"/>
    <w:rsid w:val="004C0EAA"/>
    <w:rsid w:val="004C3295"/>
    <w:rsid w:val="004E32A2"/>
    <w:rsid w:val="00501B5A"/>
    <w:rsid w:val="00502474"/>
    <w:rsid w:val="00522A4A"/>
    <w:rsid w:val="00527E44"/>
    <w:rsid w:val="00546468"/>
    <w:rsid w:val="00554C4C"/>
    <w:rsid w:val="0056519D"/>
    <w:rsid w:val="00574FF4"/>
    <w:rsid w:val="005A5C34"/>
    <w:rsid w:val="005A6409"/>
    <w:rsid w:val="005A7AC7"/>
    <w:rsid w:val="005D4D02"/>
    <w:rsid w:val="005D7A44"/>
    <w:rsid w:val="00613969"/>
    <w:rsid w:val="0061719E"/>
    <w:rsid w:val="0062236C"/>
    <w:rsid w:val="00633257"/>
    <w:rsid w:val="0065379B"/>
    <w:rsid w:val="0066768E"/>
    <w:rsid w:val="006755F0"/>
    <w:rsid w:val="00675D00"/>
    <w:rsid w:val="006B0754"/>
    <w:rsid w:val="006B3FDF"/>
    <w:rsid w:val="006C37D1"/>
    <w:rsid w:val="006C4C31"/>
    <w:rsid w:val="006F7BE6"/>
    <w:rsid w:val="0070193F"/>
    <w:rsid w:val="00707A60"/>
    <w:rsid w:val="00716B98"/>
    <w:rsid w:val="007433A6"/>
    <w:rsid w:val="0074650A"/>
    <w:rsid w:val="00765B0A"/>
    <w:rsid w:val="00777B8C"/>
    <w:rsid w:val="00783D0F"/>
    <w:rsid w:val="00784ECF"/>
    <w:rsid w:val="007A759A"/>
    <w:rsid w:val="007C3EFC"/>
    <w:rsid w:val="007C6A10"/>
    <w:rsid w:val="007C7EF8"/>
    <w:rsid w:val="007D3E3E"/>
    <w:rsid w:val="007E0B2D"/>
    <w:rsid w:val="007E3CFF"/>
    <w:rsid w:val="007E6240"/>
    <w:rsid w:val="00826D57"/>
    <w:rsid w:val="008406EB"/>
    <w:rsid w:val="00854730"/>
    <w:rsid w:val="008573D8"/>
    <w:rsid w:val="00866073"/>
    <w:rsid w:val="00871B75"/>
    <w:rsid w:val="0089680E"/>
    <w:rsid w:val="008A3A92"/>
    <w:rsid w:val="008A6362"/>
    <w:rsid w:val="008B111A"/>
    <w:rsid w:val="008C181A"/>
    <w:rsid w:val="008C738E"/>
    <w:rsid w:val="008D2732"/>
    <w:rsid w:val="008F2FC9"/>
    <w:rsid w:val="00900BC9"/>
    <w:rsid w:val="009010DB"/>
    <w:rsid w:val="00901B98"/>
    <w:rsid w:val="0092207B"/>
    <w:rsid w:val="00922679"/>
    <w:rsid w:val="00932578"/>
    <w:rsid w:val="009412CF"/>
    <w:rsid w:val="00975DA3"/>
    <w:rsid w:val="0097728C"/>
    <w:rsid w:val="00985F86"/>
    <w:rsid w:val="00986BDE"/>
    <w:rsid w:val="009927B2"/>
    <w:rsid w:val="00997278"/>
    <w:rsid w:val="009B1645"/>
    <w:rsid w:val="009C1C53"/>
    <w:rsid w:val="009C6A90"/>
    <w:rsid w:val="009F263F"/>
    <w:rsid w:val="009F56EF"/>
    <w:rsid w:val="00A02323"/>
    <w:rsid w:val="00A230ED"/>
    <w:rsid w:val="00A34314"/>
    <w:rsid w:val="00A452B0"/>
    <w:rsid w:val="00A62CDA"/>
    <w:rsid w:val="00A76CA9"/>
    <w:rsid w:val="00A822B4"/>
    <w:rsid w:val="00A82FBA"/>
    <w:rsid w:val="00A92779"/>
    <w:rsid w:val="00A943E6"/>
    <w:rsid w:val="00A94677"/>
    <w:rsid w:val="00A94A1A"/>
    <w:rsid w:val="00AA00EC"/>
    <w:rsid w:val="00AB7DAD"/>
    <w:rsid w:val="00AC2E44"/>
    <w:rsid w:val="00AC3CFE"/>
    <w:rsid w:val="00AD3C41"/>
    <w:rsid w:val="00AD7C73"/>
    <w:rsid w:val="00B000F7"/>
    <w:rsid w:val="00B23809"/>
    <w:rsid w:val="00B26980"/>
    <w:rsid w:val="00B460F5"/>
    <w:rsid w:val="00B60661"/>
    <w:rsid w:val="00B639CE"/>
    <w:rsid w:val="00B66FB0"/>
    <w:rsid w:val="00B77FDD"/>
    <w:rsid w:val="00BD3AA4"/>
    <w:rsid w:val="00BF0AAD"/>
    <w:rsid w:val="00C03589"/>
    <w:rsid w:val="00C418E4"/>
    <w:rsid w:val="00C462F4"/>
    <w:rsid w:val="00C54BB9"/>
    <w:rsid w:val="00C70021"/>
    <w:rsid w:val="00C723CA"/>
    <w:rsid w:val="00CB574A"/>
    <w:rsid w:val="00CE61CA"/>
    <w:rsid w:val="00CF122E"/>
    <w:rsid w:val="00CF7A02"/>
    <w:rsid w:val="00D00D85"/>
    <w:rsid w:val="00D329F2"/>
    <w:rsid w:val="00D33E8A"/>
    <w:rsid w:val="00D33FF8"/>
    <w:rsid w:val="00D405CF"/>
    <w:rsid w:val="00D502A8"/>
    <w:rsid w:val="00D62EBF"/>
    <w:rsid w:val="00D6750C"/>
    <w:rsid w:val="00D815FE"/>
    <w:rsid w:val="00D85B4A"/>
    <w:rsid w:val="00D94A60"/>
    <w:rsid w:val="00D95E03"/>
    <w:rsid w:val="00DA4C71"/>
    <w:rsid w:val="00DA5697"/>
    <w:rsid w:val="00DD1185"/>
    <w:rsid w:val="00DE1A50"/>
    <w:rsid w:val="00DE5C8A"/>
    <w:rsid w:val="00E16B50"/>
    <w:rsid w:val="00E1D373"/>
    <w:rsid w:val="00E20A90"/>
    <w:rsid w:val="00E20CD6"/>
    <w:rsid w:val="00E517D7"/>
    <w:rsid w:val="00E53636"/>
    <w:rsid w:val="00E61CC1"/>
    <w:rsid w:val="00E736D7"/>
    <w:rsid w:val="00E83B6D"/>
    <w:rsid w:val="00E9093B"/>
    <w:rsid w:val="00EA1A13"/>
    <w:rsid w:val="00EA535E"/>
    <w:rsid w:val="00EB76DC"/>
    <w:rsid w:val="00F0269B"/>
    <w:rsid w:val="00F221E0"/>
    <w:rsid w:val="00F23D3C"/>
    <w:rsid w:val="00F24036"/>
    <w:rsid w:val="00F34D61"/>
    <w:rsid w:val="00F4715F"/>
    <w:rsid w:val="00F47874"/>
    <w:rsid w:val="00F54883"/>
    <w:rsid w:val="00F5677F"/>
    <w:rsid w:val="00F93B57"/>
    <w:rsid w:val="00FA41EC"/>
    <w:rsid w:val="00FB2E5E"/>
    <w:rsid w:val="00FD153B"/>
    <w:rsid w:val="00FD1CD4"/>
    <w:rsid w:val="00FD6A03"/>
    <w:rsid w:val="00FE6701"/>
    <w:rsid w:val="01222A48"/>
    <w:rsid w:val="01EA0303"/>
    <w:rsid w:val="020B1A3D"/>
    <w:rsid w:val="029E9A48"/>
    <w:rsid w:val="02D2F338"/>
    <w:rsid w:val="02FB7A64"/>
    <w:rsid w:val="0369D188"/>
    <w:rsid w:val="03EF43D2"/>
    <w:rsid w:val="0414D70C"/>
    <w:rsid w:val="058B1433"/>
    <w:rsid w:val="063244D9"/>
    <w:rsid w:val="06BD7426"/>
    <w:rsid w:val="07615988"/>
    <w:rsid w:val="07B8B36A"/>
    <w:rsid w:val="07CAE5D4"/>
    <w:rsid w:val="083B9810"/>
    <w:rsid w:val="0843FD36"/>
    <w:rsid w:val="0936E79E"/>
    <w:rsid w:val="097AD069"/>
    <w:rsid w:val="09E3A4E4"/>
    <w:rsid w:val="0A469BBC"/>
    <w:rsid w:val="0A7BD4A5"/>
    <w:rsid w:val="0ACC4F04"/>
    <w:rsid w:val="0AD656FB"/>
    <w:rsid w:val="0B8740F5"/>
    <w:rsid w:val="0CC10C87"/>
    <w:rsid w:val="0CCACFD7"/>
    <w:rsid w:val="0CDB923D"/>
    <w:rsid w:val="0E03EFC6"/>
    <w:rsid w:val="0E6E12A1"/>
    <w:rsid w:val="0E8B0C68"/>
    <w:rsid w:val="0F14C775"/>
    <w:rsid w:val="0F194BE0"/>
    <w:rsid w:val="0FAB9E29"/>
    <w:rsid w:val="1026DCC9"/>
    <w:rsid w:val="10B097D6"/>
    <w:rsid w:val="10CB828F"/>
    <w:rsid w:val="10F28EA2"/>
    <w:rsid w:val="116391BF"/>
    <w:rsid w:val="12131D9B"/>
    <w:rsid w:val="12E33EEB"/>
    <w:rsid w:val="12F3E9C0"/>
    <w:rsid w:val="13118854"/>
    <w:rsid w:val="1384D294"/>
    <w:rsid w:val="141CEE17"/>
    <w:rsid w:val="147F0F4C"/>
    <w:rsid w:val="14FACF2A"/>
    <w:rsid w:val="1502450F"/>
    <w:rsid w:val="15095037"/>
    <w:rsid w:val="15C39B65"/>
    <w:rsid w:val="15CAAEC2"/>
    <w:rsid w:val="167921AC"/>
    <w:rsid w:val="1762A53A"/>
    <w:rsid w:val="17AE3286"/>
    <w:rsid w:val="18279DC8"/>
    <w:rsid w:val="192B52CD"/>
    <w:rsid w:val="1A3D55A0"/>
    <w:rsid w:val="1A4C7024"/>
    <w:rsid w:val="1A97D6DE"/>
    <w:rsid w:val="1BD1A8B5"/>
    <w:rsid w:val="1CAE31EC"/>
    <w:rsid w:val="1CFD6751"/>
    <w:rsid w:val="1D15447A"/>
    <w:rsid w:val="1E98B37F"/>
    <w:rsid w:val="1EB114DB"/>
    <w:rsid w:val="1F3FA918"/>
    <w:rsid w:val="1F7A5244"/>
    <w:rsid w:val="1FDF7E5D"/>
    <w:rsid w:val="208F16BB"/>
    <w:rsid w:val="2159A1D8"/>
    <w:rsid w:val="21611066"/>
    <w:rsid w:val="2197DA31"/>
    <w:rsid w:val="21E8B59D"/>
    <w:rsid w:val="22DC49DC"/>
    <w:rsid w:val="238485FE"/>
    <w:rsid w:val="23914C8A"/>
    <w:rsid w:val="23ED25A8"/>
    <w:rsid w:val="2422C13D"/>
    <w:rsid w:val="24BA3975"/>
    <w:rsid w:val="257F75E7"/>
    <w:rsid w:val="2587F5CD"/>
    <w:rsid w:val="25D5187C"/>
    <w:rsid w:val="25EB0C4C"/>
    <w:rsid w:val="2638F0FD"/>
    <w:rsid w:val="2678CE00"/>
    <w:rsid w:val="279F1308"/>
    <w:rsid w:val="27EDF358"/>
    <w:rsid w:val="2860548B"/>
    <w:rsid w:val="28BF968F"/>
    <w:rsid w:val="29107A35"/>
    <w:rsid w:val="296DE2F8"/>
    <w:rsid w:val="2996CF01"/>
    <w:rsid w:val="29AA625D"/>
    <w:rsid w:val="29E415F7"/>
    <w:rsid w:val="2A5B66F0"/>
    <w:rsid w:val="2A60DDC4"/>
    <w:rsid w:val="2AB09B74"/>
    <w:rsid w:val="2AC75F9E"/>
    <w:rsid w:val="2AC9F6CA"/>
    <w:rsid w:val="2AF61003"/>
    <w:rsid w:val="2B0839BB"/>
    <w:rsid w:val="2B9F5B14"/>
    <w:rsid w:val="2BFB3265"/>
    <w:rsid w:val="2C32F70A"/>
    <w:rsid w:val="2C341D99"/>
    <w:rsid w:val="2CE80F84"/>
    <w:rsid w:val="2D9307B2"/>
    <w:rsid w:val="2EFBED91"/>
    <w:rsid w:val="2F1BA008"/>
    <w:rsid w:val="30018523"/>
    <w:rsid w:val="30BBB027"/>
    <w:rsid w:val="30BEABF2"/>
    <w:rsid w:val="31137339"/>
    <w:rsid w:val="313DA39C"/>
    <w:rsid w:val="316339FD"/>
    <w:rsid w:val="3186B6DE"/>
    <w:rsid w:val="31D575CD"/>
    <w:rsid w:val="31DE668F"/>
    <w:rsid w:val="32821244"/>
    <w:rsid w:val="32EF5BEC"/>
    <w:rsid w:val="33F31BCD"/>
    <w:rsid w:val="341E2C7A"/>
    <w:rsid w:val="3420A62F"/>
    <w:rsid w:val="3445E0C3"/>
    <w:rsid w:val="3475445E"/>
    <w:rsid w:val="349ADABF"/>
    <w:rsid w:val="34D52E68"/>
    <w:rsid w:val="34F5D356"/>
    <w:rsid w:val="352C3BC5"/>
    <w:rsid w:val="366D140A"/>
    <w:rsid w:val="36B3C903"/>
    <w:rsid w:val="3765DC35"/>
    <w:rsid w:val="37D27B81"/>
    <w:rsid w:val="38758C2F"/>
    <w:rsid w:val="38F7DA15"/>
    <w:rsid w:val="3948B581"/>
    <w:rsid w:val="39607915"/>
    <w:rsid w:val="396E4BE2"/>
    <w:rsid w:val="3A3C49C0"/>
    <w:rsid w:val="3D6F03BC"/>
    <w:rsid w:val="3D73EA82"/>
    <w:rsid w:val="3D915471"/>
    <w:rsid w:val="3D948F5A"/>
    <w:rsid w:val="3E8128F9"/>
    <w:rsid w:val="3ED6AF39"/>
    <w:rsid w:val="3EE28814"/>
    <w:rsid w:val="3F0FBAE3"/>
    <w:rsid w:val="3F28E340"/>
    <w:rsid w:val="3F37BC2E"/>
    <w:rsid w:val="40655645"/>
    <w:rsid w:val="40AB8B44"/>
    <w:rsid w:val="40E580B3"/>
    <w:rsid w:val="412EDC05"/>
    <w:rsid w:val="4153C766"/>
    <w:rsid w:val="4154B272"/>
    <w:rsid w:val="4183736F"/>
    <w:rsid w:val="4189C1BF"/>
    <w:rsid w:val="41B680F0"/>
    <w:rsid w:val="426B60CD"/>
    <w:rsid w:val="426D3497"/>
    <w:rsid w:val="431B5BC1"/>
    <w:rsid w:val="4407312E"/>
    <w:rsid w:val="445BEC10"/>
    <w:rsid w:val="449316FF"/>
    <w:rsid w:val="451918C9"/>
    <w:rsid w:val="45A3018F"/>
    <w:rsid w:val="45B789A8"/>
    <w:rsid w:val="46B453CA"/>
    <w:rsid w:val="4714B88A"/>
    <w:rsid w:val="4798E532"/>
    <w:rsid w:val="47DBCCCF"/>
    <w:rsid w:val="485C61E3"/>
    <w:rsid w:val="48B2FB29"/>
    <w:rsid w:val="4A44C4CB"/>
    <w:rsid w:val="4A6EF661"/>
    <w:rsid w:val="4B282D93"/>
    <w:rsid w:val="4B806DC2"/>
    <w:rsid w:val="4C100A1F"/>
    <w:rsid w:val="4C760735"/>
    <w:rsid w:val="4C7CCC23"/>
    <w:rsid w:val="4C9467C7"/>
    <w:rsid w:val="4D060606"/>
    <w:rsid w:val="4D0E40D6"/>
    <w:rsid w:val="4D67F2AD"/>
    <w:rsid w:val="4D8D6EC6"/>
    <w:rsid w:val="4D91FBD2"/>
    <w:rsid w:val="4E11D796"/>
    <w:rsid w:val="4E209C0F"/>
    <w:rsid w:val="4EB846D5"/>
    <w:rsid w:val="4F031E18"/>
    <w:rsid w:val="4F61580D"/>
    <w:rsid w:val="5019A1A0"/>
    <w:rsid w:val="512A794F"/>
    <w:rsid w:val="51828E12"/>
    <w:rsid w:val="518D16BF"/>
    <w:rsid w:val="5289721D"/>
    <w:rsid w:val="5298F80B"/>
    <w:rsid w:val="54A076FD"/>
    <w:rsid w:val="555D2B9C"/>
    <w:rsid w:val="55A1BCE9"/>
    <w:rsid w:val="56531EF0"/>
    <w:rsid w:val="56B25759"/>
    <w:rsid w:val="5718E1F5"/>
    <w:rsid w:val="593CBC0F"/>
    <w:rsid w:val="596862CF"/>
    <w:rsid w:val="5984D660"/>
    <w:rsid w:val="599F3DD2"/>
    <w:rsid w:val="59C083E6"/>
    <w:rsid w:val="59E42CEE"/>
    <w:rsid w:val="5A77111A"/>
    <w:rsid w:val="5B5649EC"/>
    <w:rsid w:val="5B5A8C0E"/>
    <w:rsid w:val="5BC130CE"/>
    <w:rsid w:val="5C08AD3B"/>
    <w:rsid w:val="5C88FD56"/>
    <w:rsid w:val="5CAADFFB"/>
    <w:rsid w:val="5DEFD3FA"/>
    <w:rsid w:val="5E6F9803"/>
    <w:rsid w:val="5F6C8E35"/>
    <w:rsid w:val="5F8BA45B"/>
    <w:rsid w:val="609C9652"/>
    <w:rsid w:val="60A0FE31"/>
    <w:rsid w:val="60B17B3C"/>
    <w:rsid w:val="611EFB51"/>
    <w:rsid w:val="61449D45"/>
    <w:rsid w:val="619051CF"/>
    <w:rsid w:val="61C1C9BE"/>
    <w:rsid w:val="61D6FA74"/>
    <w:rsid w:val="62C0F9F7"/>
    <w:rsid w:val="63C32798"/>
    <w:rsid w:val="6418BDC9"/>
    <w:rsid w:val="6461DC03"/>
    <w:rsid w:val="64CFC3B5"/>
    <w:rsid w:val="64D62E67"/>
    <w:rsid w:val="64ED6EAA"/>
    <w:rsid w:val="655EF7F9"/>
    <w:rsid w:val="66B6C9D5"/>
    <w:rsid w:val="67563F5E"/>
    <w:rsid w:val="67DD729E"/>
    <w:rsid w:val="68017C14"/>
    <w:rsid w:val="6821A69E"/>
    <w:rsid w:val="68250F6C"/>
    <w:rsid w:val="688E7FDA"/>
    <w:rsid w:val="68B8B03D"/>
    <w:rsid w:val="68C6C1A4"/>
    <w:rsid w:val="68F76EFB"/>
    <w:rsid w:val="699B63B4"/>
    <w:rsid w:val="69B9516E"/>
    <w:rsid w:val="69CDBF06"/>
    <w:rsid w:val="6AFC8E0C"/>
    <w:rsid w:val="6B76427F"/>
    <w:rsid w:val="6BD2316F"/>
    <w:rsid w:val="6C39883A"/>
    <w:rsid w:val="6C66F6EE"/>
    <w:rsid w:val="6DC2D288"/>
    <w:rsid w:val="6E1DAF47"/>
    <w:rsid w:val="6E1F2F42"/>
    <w:rsid w:val="6E88F551"/>
    <w:rsid w:val="6ECE2976"/>
    <w:rsid w:val="6F84B369"/>
    <w:rsid w:val="6F874468"/>
    <w:rsid w:val="70310C5D"/>
    <w:rsid w:val="70366FB7"/>
    <w:rsid w:val="704DD6BA"/>
    <w:rsid w:val="705CAF94"/>
    <w:rsid w:val="70620AB4"/>
    <w:rsid w:val="70775DF3"/>
    <w:rsid w:val="70C3971C"/>
    <w:rsid w:val="7126F775"/>
    <w:rsid w:val="714198B2"/>
    <w:rsid w:val="71CCDCBE"/>
    <w:rsid w:val="71E0800D"/>
    <w:rsid w:val="72356220"/>
    <w:rsid w:val="72912E24"/>
    <w:rsid w:val="72C685C1"/>
    <w:rsid w:val="72DD6913"/>
    <w:rsid w:val="7368AD1F"/>
    <w:rsid w:val="745B0F95"/>
    <w:rsid w:val="745BC2CF"/>
    <w:rsid w:val="74C5B42A"/>
    <w:rsid w:val="74C5FE61"/>
    <w:rsid w:val="74C618D1"/>
    <w:rsid w:val="75577314"/>
    <w:rsid w:val="76591F18"/>
    <w:rsid w:val="7661E932"/>
    <w:rsid w:val="767BBE37"/>
    <w:rsid w:val="76B08C99"/>
    <w:rsid w:val="76D3B061"/>
    <w:rsid w:val="76DD513A"/>
    <w:rsid w:val="773303A6"/>
    <w:rsid w:val="77A50903"/>
    <w:rsid w:val="78055E46"/>
    <w:rsid w:val="783C1E42"/>
    <w:rsid w:val="78F699B1"/>
    <w:rsid w:val="79367375"/>
    <w:rsid w:val="794AA0E6"/>
    <w:rsid w:val="79B88898"/>
    <w:rsid w:val="79E82D5B"/>
    <w:rsid w:val="7AB10D1E"/>
    <w:rsid w:val="7AD137A8"/>
    <w:rsid w:val="7BE431EC"/>
    <w:rsid w:val="7C1624B8"/>
    <w:rsid w:val="7C6EBE35"/>
    <w:rsid w:val="7CF115C6"/>
    <w:rsid w:val="7E8E4C32"/>
    <w:rsid w:val="7EA8D306"/>
    <w:rsid w:val="7EBD2427"/>
    <w:rsid w:val="7F7A85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75DF3"/>
  <w15:chartTrackingRefBased/>
  <w15:docId w15:val="{586EE357-8749-489A-8DD9-BD206E5A1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AC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7A759A"/>
    <w:pPr>
      <w:keepNext/>
      <w:keepLines/>
      <w:snapToGrid w:val="0"/>
      <w:spacing w:before="120" w:after="240"/>
      <w:jc w:val="both"/>
      <w:outlineLvl w:val="0"/>
    </w:pPr>
    <w:rPr>
      <w:rFonts w:eastAsia="Calibri Light" w:cs="Didot"/>
      <w:b/>
      <w:bCs/>
      <w:color w:val="000000" w:themeColor="text1"/>
    </w:rPr>
  </w:style>
  <w:style w:type="paragraph" w:styleId="Heading2">
    <w:name w:val="heading 2"/>
    <w:basedOn w:val="Normal"/>
    <w:next w:val="Normal"/>
    <w:link w:val="Heading2Char"/>
    <w:autoRedefine/>
    <w:uiPriority w:val="9"/>
    <w:unhideWhenUsed/>
    <w:qFormat/>
    <w:rsid w:val="00DA5697"/>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DA5697"/>
    <w:pPr>
      <w:keepNext/>
      <w:keepLines/>
      <w:spacing w:before="40"/>
      <w:outlineLvl w:val="2"/>
    </w:pPr>
    <w:rPr>
      <w:rFonts w:eastAsiaTheme="majorEastAsia" w:cstheme="majorBidi"/>
      <w:color w:val="000000" w:themeColor="text1"/>
    </w:rPr>
  </w:style>
  <w:style w:type="paragraph" w:styleId="Heading4">
    <w:name w:val="heading 4"/>
    <w:basedOn w:val="Normal"/>
    <w:next w:val="Normal"/>
    <w:link w:val="Heading4Char"/>
    <w:autoRedefine/>
    <w:uiPriority w:val="9"/>
    <w:semiHidden/>
    <w:unhideWhenUsed/>
    <w:qFormat/>
    <w:rsid w:val="00413228"/>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59A"/>
    <w:rPr>
      <w:rFonts w:ascii="Didot" w:eastAsia="Calibri Light" w:hAnsi="Didot" w:cs="Didot"/>
      <w:b/>
      <w:bCs/>
      <w:color w:val="000000" w:themeColor="text1"/>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A5697"/>
    <w:rPr>
      <w:rFonts w:ascii="Didot" w:eastAsiaTheme="majorEastAsia" w:hAnsi="Didot" w:cstheme="majorBidi"/>
      <w:color w:val="000000" w:themeColor="text1"/>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Hyperlink">
    <w:name w:val="Hyperlink"/>
    <w:basedOn w:val="DefaultParagraphFont"/>
    <w:uiPriority w:val="99"/>
    <w:unhideWhenUsed/>
    <w:rsid w:val="00932578"/>
    <w:rPr>
      <w:color w:val="0563C1" w:themeColor="hyperlink"/>
      <w:u w:val="single"/>
    </w:rPr>
  </w:style>
  <w:style w:type="paragraph" w:styleId="FootnoteText">
    <w:name w:val="footnote text"/>
    <w:basedOn w:val="Normal"/>
    <w:link w:val="FootnoteTextChar"/>
    <w:uiPriority w:val="99"/>
    <w:semiHidden/>
    <w:unhideWhenUsed/>
    <w:rsid w:val="00932578"/>
    <w:rPr>
      <w:sz w:val="20"/>
      <w:szCs w:val="20"/>
    </w:rPr>
  </w:style>
  <w:style w:type="character" w:customStyle="1" w:styleId="FootnoteTextChar">
    <w:name w:val="Footnote Text Char"/>
    <w:basedOn w:val="DefaultParagraphFont"/>
    <w:link w:val="FootnoteText"/>
    <w:uiPriority w:val="99"/>
    <w:semiHidden/>
    <w:rsid w:val="00932578"/>
    <w:rPr>
      <w:sz w:val="20"/>
      <w:szCs w:val="20"/>
    </w:rPr>
  </w:style>
  <w:style w:type="character" w:styleId="FootnoteReference">
    <w:name w:val="footnote reference"/>
    <w:basedOn w:val="DefaultParagraphFont"/>
    <w:uiPriority w:val="99"/>
    <w:semiHidden/>
    <w:unhideWhenUsed/>
    <w:rsid w:val="00932578"/>
    <w:rPr>
      <w:vertAlign w:val="superscript"/>
    </w:rPr>
  </w:style>
  <w:style w:type="paragraph" w:styleId="Caption">
    <w:name w:val="caption"/>
    <w:basedOn w:val="Normal"/>
    <w:next w:val="Normal"/>
    <w:uiPriority w:val="35"/>
    <w:unhideWhenUsed/>
    <w:qFormat/>
    <w:rsid w:val="00407808"/>
    <w:pPr>
      <w:spacing w:after="200"/>
    </w:pPr>
    <w:rPr>
      <w:i/>
      <w:iCs/>
      <w:color w:val="44546A" w:themeColor="text2"/>
      <w:sz w:val="18"/>
      <w:szCs w:val="18"/>
    </w:rPr>
  </w:style>
  <w:style w:type="character" w:styleId="PlaceholderText">
    <w:name w:val="Placeholder Text"/>
    <w:basedOn w:val="DefaultParagraphFont"/>
    <w:uiPriority w:val="99"/>
    <w:semiHidden/>
    <w:rsid w:val="00407808"/>
    <w:rPr>
      <w:color w:val="808080"/>
    </w:rPr>
  </w:style>
  <w:style w:type="paragraph" w:styleId="BodyText">
    <w:name w:val="Body Text"/>
    <w:basedOn w:val="Normal"/>
    <w:link w:val="BodyTextChar"/>
    <w:autoRedefine/>
    <w:qFormat/>
    <w:rsid w:val="002459E4"/>
    <w:pPr>
      <w:spacing w:before="180" w:after="180"/>
    </w:pPr>
  </w:style>
  <w:style w:type="character" w:customStyle="1" w:styleId="BodyTextChar">
    <w:name w:val="Body Text Char"/>
    <w:basedOn w:val="DefaultParagraphFont"/>
    <w:link w:val="BodyText"/>
    <w:rsid w:val="002459E4"/>
    <w:rPr>
      <w:rFonts w:ascii="Didot" w:hAnsi="Didot"/>
      <w:szCs w:val="24"/>
    </w:rPr>
  </w:style>
  <w:style w:type="paragraph" w:customStyle="1" w:styleId="EndNoteBibliographyTitle">
    <w:name w:val="EndNote Bibliography Title"/>
    <w:basedOn w:val="Normal"/>
    <w:link w:val="EndNoteBibliographyTitleChar"/>
    <w:rsid w:val="004C0EAA"/>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4C0EAA"/>
    <w:rPr>
      <w:rFonts w:ascii="Calibri" w:eastAsia="Times New Roman" w:hAnsi="Calibri" w:cs="Calibri"/>
      <w:szCs w:val="24"/>
    </w:rPr>
  </w:style>
  <w:style w:type="paragraph" w:customStyle="1" w:styleId="EndNoteBibliography">
    <w:name w:val="EndNote Bibliography"/>
    <w:basedOn w:val="Normal"/>
    <w:link w:val="EndNoteBibliographyChar"/>
    <w:rsid w:val="004C0EAA"/>
    <w:pPr>
      <w:jc w:val="both"/>
    </w:pPr>
    <w:rPr>
      <w:rFonts w:ascii="Calibri" w:hAnsi="Calibri" w:cs="Calibri"/>
      <w:sz w:val="22"/>
    </w:rPr>
  </w:style>
  <w:style w:type="character" w:customStyle="1" w:styleId="EndNoteBibliographyChar">
    <w:name w:val="EndNote Bibliography Char"/>
    <w:basedOn w:val="DefaultParagraphFont"/>
    <w:link w:val="EndNoteBibliography"/>
    <w:rsid w:val="004C0EAA"/>
    <w:rPr>
      <w:rFonts w:ascii="Calibri" w:eastAsia="Times New Roman" w:hAnsi="Calibri" w:cs="Calibri"/>
      <w:szCs w:val="24"/>
    </w:rPr>
  </w:style>
  <w:style w:type="character" w:styleId="UnresolvedMention">
    <w:name w:val="Unresolved Mention"/>
    <w:basedOn w:val="DefaultParagraphFont"/>
    <w:uiPriority w:val="99"/>
    <w:semiHidden/>
    <w:unhideWhenUsed/>
    <w:rsid w:val="004C0EAA"/>
    <w:rPr>
      <w:color w:val="605E5C"/>
      <w:shd w:val="clear" w:color="auto" w:fill="E1DFDD"/>
    </w:rPr>
  </w:style>
  <w:style w:type="character" w:styleId="CommentReference">
    <w:name w:val="annotation reference"/>
    <w:basedOn w:val="DefaultParagraphFont"/>
    <w:uiPriority w:val="99"/>
    <w:semiHidden/>
    <w:unhideWhenUsed/>
    <w:rsid w:val="00A94677"/>
    <w:rPr>
      <w:sz w:val="16"/>
      <w:szCs w:val="16"/>
    </w:rPr>
  </w:style>
  <w:style w:type="paragraph" w:styleId="CommentText">
    <w:name w:val="annotation text"/>
    <w:basedOn w:val="Normal"/>
    <w:link w:val="CommentTextChar"/>
    <w:uiPriority w:val="99"/>
    <w:semiHidden/>
    <w:unhideWhenUsed/>
    <w:rsid w:val="00A94677"/>
    <w:rPr>
      <w:sz w:val="20"/>
      <w:szCs w:val="20"/>
    </w:rPr>
  </w:style>
  <w:style w:type="character" w:customStyle="1" w:styleId="CommentTextChar">
    <w:name w:val="Comment Text Char"/>
    <w:basedOn w:val="DefaultParagraphFont"/>
    <w:link w:val="CommentText"/>
    <w:uiPriority w:val="99"/>
    <w:semiHidden/>
    <w:rsid w:val="00A94677"/>
    <w:rPr>
      <w:sz w:val="20"/>
      <w:szCs w:val="20"/>
    </w:rPr>
  </w:style>
  <w:style w:type="paragraph" w:styleId="CommentSubject">
    <w:name w:val="annotation subject"/>
    <w:basedOn w:val="CommentText"/>
    <w:next w:val="CommentText"/>
    <w:link w:val="CommentSubjectChar"/>
    <w:uiPriority w:val="99"/>
    <w:semiHidden/>
    <w:unhideWhenUsed/>
    <w:rsid w:val="00A94677"/>
    <w:rPr>
      <w:b/>
      <w:bCs/>
    </w:rPr>
  </w:style>
  <w:style w:type="character" w:customStyle="1" w:styleId="CommentSubjectChar">
    <w:name w:val="Comment Subject Char"/>
    <w:basedOn w:val="CommentTextChar"/>
    <w:link w:val="CommentSubject"/>
    <w:uiPriority w:val="99"/>
    <w:semiHidden/>
    <w:rsid w:val="00A94677"/>
    <w:rPr>
      <w:b/>
      <w:bCs/>
      <w:sz w:val="20"/>
      <w:szCs w:val="20"/>
    </w:rPr>
  </w:style>
  <w:style w:type="character" w:customStyle="1" w:styleId="Heading3Char">
    <w:name w:val="Heading 3 Char"/>
    <w:basedOn w:val="DefaultParagraphFont"/>
    <w:link w:val="Heading3"/>
    <w:uiPriority w:val="9"/>
    <w:rsid w:val="00DA5697"/>
    <w:rPr>
      <w:rFonts w:ascii="Didot" w:eastAsiaTheme="majorEastAsia" w:hAnsi="Didot" w:cstheme="majorBidi"/>
      <w:color w:val="000000" w:themeColor="text1"/>
      <w:szCs w:val="24"/>
    </w:rPr>
  </w:style>
  <w:style w:type="character" w:customStyle="1" w:styleId="apple-converted-space">
    <w:name w:val="apple-converted-space"/>
    <w:basedOn w:val="DefaultParagraphFont"/>
    <w:rsid w:val="00EB76DC"/>
  </w:style>
  <w:style w:type="paragraph" w:styleId="NormalWeb">
    <w:name w:val="Normal (Web)"/>
    <w:basedOn w:val="Normal"/>
    <w:uiPriority w:val="99"/>
    <w:unhideWhenUsed/>
    <w:rsid w:val="00707A60"/>
    <w:pPr>
      <w:spacing w:before="100" w:beforeAutospacing="1" w:after="100" w:afterAutospacing="1"/>
    </w:pPr>
  </w:style>
  <w:style w:type="character" w:customStyle="1" w:styleId="Heading4Char">
    <w:name w:val="Heading 4 Char"/>
    <w:basedOn w:val="DefaultParagraphFont"/>
    <w:link w:val="Heading4"/>
    <w:uiPriority w:val="9"/>
    <w:semiHidden/>
    <w:rsid w:val="00413228"/>
    <w:rPr>
      <w:rFonts w:ascii="Didot" w:eastAsiaTheme="majorEastAsia" w:hAnsi="Didot" w:cstheme="majorBidi"/>
      <w:i/>
      <w:iCs/>
      <w:color w:val="000000" w:themeColor="text1"/>
    </w:rPr>
  </w:style>
  <w:style w:type="table" w:styleId="PlainTable2">
    <w:name w:val="Plain Table 2"/>
    <w:basedOn w:val="TableNormal"/>
    <w:uiPriority w:val="42"/>
    <w:rsid w:val="008573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26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772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772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20880">
      <w:bodyDiv w:val="1"/>
      <w:marLeft w:val="0"/>
      <w:marRight w:val="0"/>
      <w:marTop w:val="0"/>
      <w:marBottom w:val="0"/>
      <w:divBdr>
        <w:top w:val="none" w:sz="0" w:space="0" w:color="auto"/>
        <w:left w:val="none" w:sz="0" w:space="0" w:color="auto"/>
        <w:bottom w:val="none" w:sz="0" w:space="0" w:color="auto"/>
        <w:right w:val="none" w:sz="0" w:space="0" w:color="auto"/>
      </w:divBdr>
    </w:div>
    <w:div w:id="101534475">
      <w:bodyDiv w:val="1"/>
      <w:marLeft w:val="0"/>
      <w:marRight w:val="0"/>
      <w:marTop w:val="0"/>
      <w:marBottom w:val="0"/>
      <w:divBdr>
        <w:top w:val="none" w:sz="0" w:space="0" w:color="auto"/>
        <w:left w:val="none" w:sz="0" w:space="0" w:color="auto"/>
        <w:bottom w:val="none" w:sz="0" w:space="0" w:color="auto"/>
        <w:right w:val="none" w:sz="0" w:space="0" w:color="auto"/>
      </w:divBdr>
    </w:div>
    <w:div w:id="224461001">
      <w:bodyDiv w:val="1"/>
      <w:marLeft w:val="0"/>
      <w:marRight w:val="0"/>
      <w:marTop w:val="0"/>
      <w:marBottom w:val="0"/>
      <w:divBdr>
        <w:top w:val="none" w:sz="0" w:space="0" w:color="auto"/>
        <w:left w:val="none" w:sz="0" w:space="0" w:color="auto"/>
        <w:bottom w:val="none" w:sz="0" w:space="0" w:color="auto"/>
        <w:right w:val="none" w:sz="0" w:space="0" w:color="auto"/>
      </w:divBdr>
    </w:div>
    <w:div w:id="334919944">
      <w:bodyDiv w:val="1"/>
      <w:marLeft w:val="0"/>
      <w:marRight w:val="0"/>
      <w:marTop w:val="0"/>
      <w:marBottom w:val="0"/>
      <w:divBdr>
        <w:top w:val="none" w:sz="0" w:space="0" w:color="auto"/>
        <w:left w:val="none" w:sz="0" w:space="0" w:color="auto"/>
        <w:bottom w:val="none" w:sz="0" w:space="0" w:color="auto"/>
        <w:right w:val="none" w:sz="0" w:space="0" w:color="auto"/>
      </w:divBdr>
    </w:div>
    <w:div w:id="426654148">
      <w:bodyDiv w:val="1"/>
      <w:marLeft w:val="0"/>
      <w:marRight w:val="0"/>
      <w:marTop w:val="0"/>
      <w:marBottom w:val="0"/>
      <w:divBdr>
        <w:top w:val="none" w:sz="0" w:space="0" w:color="auto"/>
        <w:left w:val="none" w:sz="0" w:space="0" w:color="auto"/>
        <w:bottom w:val="none" w:sz="0" w:space="0" w:color="auto"/>
        <w:right w:val="none" w:sz="0" w:space="0" w:color="auto"/>
      </w:divBdr>
    </w:div>
    <w:div w:id="440687928">
      <w:bodyDiv w:val="1"/>
      <w:marLeft w:val="0"/>
      <w:marRight w:val="0"/>
      <w:marTop w:val="0"/>
      <w:marBottom w:val="0"/>
      <w:divBdr>
        <w:top w:val="none" w:sz="0" w:space="0" w:color="auto"/>
        <w:left w:val="none" w:sz="0" w:space="0" w:color="auto"/>
        <w:bottom w:val="none" w:sz="0" w:space="0" w:color="auto"/>
        <w:right w:val="none" w:sz="0" w:space="0" w:color="auto"/>
      </w:divBdr>
      <w:divsChild>
        <w:div w:id="1342194587">
          <w:marLeft w:val="0"/>
          <w:marRight w:val="0"/>
          <w:marTop w:val="0"/>
          <w:marBottom w:val="0"/>
          <w:divBdr>
            <w:top w:val="none" w:sz="0" w:space="0" w:color="auto"/>
            <w:left w:val="none" w:sz="0" w:space="0" w:color="auto"/>
            <w:bottom w:val="none" w:sz="0" w:space="0" w:color="auto"/>
            <w:right w:val="none" w:sz="0" w:space="0" w:color="auto"/>
          </w:divBdr>
          <w:divsChild>
            <w:div w:id="1105882589">
              <w:marLeft w:val="0"/>
              <w:marRight w:val="0"/>
              <w:marTop w:val="0"/>
              <w:marBottom w:val="0"/>
              <w:divBdr>
                <w:top w:val="none" w:sz="0" w:space="0" w:color="auto"/>
                <w:left w:val="none" w:sz="0" w:space="0" w:color="auto"/>
                <w:bottom w:val="none" w:sz="0" w:space="0" w:color="auto"/>
                <w:right w:val="none" w:sz="0" w:space="0" w:color="auto"/>
              </w:divBdr>
              <w:divsChild>
                <w:div w:id="14236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71990">
      <w:bodyDiv w:val="1"/>
      <w:marLeft w:val="0"/>
      <w:marRight w:val="0"/>
      <w:marTop w:val="0"/>
      <w:marBottom w:val="0"/>
      <w:divBdr>
        <w:top w:val="none" w:sz="0" w:space="0" w:color="auto"/>
        <w:left w:val="none" w:sz="0" w:space="0" w:color="auto"/>
        <w:bottom w:val="none" w:sz="0" w:space="0" w:color="auto"/>
        <w:right w:val="none" w:sz="0" w:space="0" w:color="auto"/>
      </w:divBdr>
    </w:div>
    <w:div w:id="781345441">
      <w:bodyDiv w:val="1"/>
      <w:marLeft w:val="0"/>
      <w:marRight w:val="0"/>
      <w:marTop w:val="0"/>
      <w:marBottom w:val="0"/>
      <w:divBdr>
        <w:top w:val="none" w:sz="0" w:space="0" w:color="auto"/>
        <w:left w:val="none" w:sz="0" w:space="0" w:color="auto"/>
        <w:bottom w:val="none" w:sz="0" w:space="0" w:color="auto"/>
        <w:right w:val="none" w:sz="0" w:space="0" w:color="auto"/>
      </w:divBdr>
    </w:div>
    <w:div w:id="866064579">
      <w:bodyDiv w:val="1"/>
      <w:marLeft w:val="0"/>
      <w:marRight w:val="0"/>
      <w:marTop w:val="0"/>
      <w:marBottom w:val="0"/>
      <w:divBdr>
        <w:top w:val="none" w:sz="0" w:space="0" w:color="auto"/>
        <w:left w:val="none" w:sz="0" w:space="0" w:color="auto"/>
        <w:bottom w:val="none" w:sz="0" w:space="0" w:color="auto"/>
        <w:right w:val="none" w:sz="0" w:space="0" w:color="auto"/>
      </w:divBdr>
    </w:div>
    <w:div w:id="993724524">
      <w:bodyDiv w:val="1"/>
      <w:marLeft w:val="0"/>
      <w:marRight w:val="0"/>
      <w:marTop w:val="0"/>
      <w:marBottom w:val="0"/>
      <w:divBdr>
        <w:top w:val="none" w:sz="0" w:space="0" w:color="auto"/>
        <w:left w:val="none" w:sz="0" w:space="0" w:color="auto"/>
        <w:bottom w:val="none" w:sz="0" w:space="0" w:color="auto"/>
        <w:right w:val="none" w:sz="0" w:space="0" w:color="auto"/>
      </w:divBdr>
    </w:div>
    <w:div w:id="1012607356">
      <w:bodyDiv w:val="1"/>
      <w:marLeft w:val="0"/>
      <w:marRight w:val="0"/>
      <w:marTop w:val="0"/>
      <w:marBottom w:val="0"/>
      <w:divBdr>
        <w:top w:val="none" w:sz="0" w:space="0" w:color="auto"/>
        <w:left w:val="none" w:sz="0" w:space="0" w:color="auto"/>
        <w:bottom w:val="none" w:sz="0" w:space="0" w:color="auto"/>
        <w:right w:val="none" w:sz="0" w:space="0" w:color="auto"/>
      </w:divBdr>
    </w:div>
    <w:div w:id="1119957441">
      <w:bodyDiv w:val="1"/>
      <w:marLeft w:val="0"/>
      <w:marRight w:val="0"/>
      <w:marTop w:val="0"/>
      <w:marBottom w:val="0"/>
      <w:divBdr>
        <w:top w:val="none" w:sz="0" w:space="0" w:color="auto"/>
        <w:left w:val="none" w:sz="0" w:space="0" w:color="auto"/>
        <w:bottom w:val="none" w:sz="0" w:space="0" w:color="auto"/>
        <w:right w:val="none" w:sz="0" w:space="0" w:color="auto"/>
      </w:divBdr>
    </w:div>
    <w:div w:id="1337222420">
      <w:bodyDiv w:val="1"/>
      <w:marLeft w:val="0"/>
      <w:marRight w:val="0"/>
      <w:marTop w:val="0"/>
      <w:marBottom w:val="0"/>
      <w:divBdr>
        <w:top w:val="none" w:sz="0" w:space="0" w:color="auto"/>
        <w:left w:val="none" w:sz="0" w:space="0" w:color="auto"/>
        <w:bottom w:val="none" w:sz="0" w:space="0" w:color="auto"/>
        <w:right w:val="none" w:sz="0" w:space="0" w:color="auto"/>
      </w:divBdr>
    </w:div>
    <w:div w:id="1547912749">
      <w:bodyDiv w:val="1"/>
      <w:marLeft w:val="0"/>
      <w:marRight w:val="0"/>
      <w:marTop w:val="0"/>
      <w:marBottom w:val="0"/>
      <w:divBdr>
        <w:top w:val="none" w:sz="0" w:space="0" w:color="auto"/>
        <w:left w:val="none" w:sz="0" w:space="0" w:color="auto"/>
        <w:bottom w:val="none" w:sz="0" w:space="0" w:color="auto"/>
        <w:right w:val="none" w:sz="0" w:space="0" w:color="auto"/>
      </w:divBdr>
    </w:div>
    <w:div w:id="1889026418">
      <w:bodyDiv w:val="1"/>
      <w:marLeft w:val="0"/>
      <w:marRight w:val="0"/>
      <w:marTop w:val="0"/>
      <w:marBottom w:val="0"/>
      <w:divBdr>
        <w:top w:val="none" w:sz="0" w:space="0" w:color="auto"/>
        <w:left w:val="none" w:sz="0" w:space="0" w:color="auto"/>
        <w:bottom w:val="none" w:sz="0" w:space="0" w:color="auto"/>
        <w:right w:val="none" w:sz="0" w:space="0" w:color="auto"/>
      </w:divBdr>
    </w:div>
    <w:div w:id="1928345988">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317757284">
              <w:marLeft w:val="0"/>
              <w:marRight w:val="0"/>
              <w:marTop w:val="0"/>
              <w:marBottom w:val="0"/>
              <w:divBdr>
                <w:top w:val="none" w:sz="0" w:space="0" w:color="auto"/>
                <w:left w:val="none" w:sz="0" w:space="0" w:color="auto"/>
                <w:bottom w:val="none" w:sz="0" w:space="0" w:color="auto"/>
                <w:right w:val="none" w:sz="0" w:space="0" w:color="auto"/>
              </w:divBdr>
              <w:divsChild>
                <w:div w:id="1175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251951">
      <w:bodyDiv w:val="1"/>
      <w:marLeft w:val="0"/>
      <w:marRight w:val="0"/>
      <w:marTop w:val="0"/>
      <w:marBottom w:val="0"/>
      <w:divBdr>
        <w:top w:val="none" w:sz="0" w:space="0" w:color="auto"/>
        <w:left w:val="none" w:sz="0" w:space="0" w:color="auto"/>
        <w:bottom w:val="none" w:sz="0" w:space="0" w:color="auto"/>
        <w:right w:val="none" w:sz="0" w:space="0" w:color="auto"/>
      </w:divBdr>
    </w:div>
    <w:div w:id="2094084793">
      <w:bodyDiv w:val="1"/>
      <w:marLeft w:val="0"/>
      <w:marRight w:val="0"/>
      <w:marTop w:val="0"/>
      <w:marBottom w:val="0"/>
      <w:divBdr>
        <w:top w:val="none" w:sz="0" w:space="0" w:color="auto"/>
        <w:left w:val="none" w:sz="0" w:space="0" w:color="auto"/>
        <w:bottom w:val="none" w:sz="0" w:space="0" w:color="auto"/>
        <w:right w:val="none" w:sz="0" w:space="0" w:color="auto"/>
      </w:divBdr>
      <w:divsChild>
        <w:div w:id="1092243471">
          <w:marLeft w:val="0"/>
          <w:marRight w:val="0"/>
          <w:marTop w:val="0"/>
          <w:marBottom w:val="0"/>
          <w:divBdr>
            <w:top w:val="none" w:sz="0" w:space="0" w:color="auto"/>
            <w:left w:val="none" w:sz="0" w:space="0" w:color="auto"/>
            <w:bottom w:val="none" w:sz="0" w:space="0" w:color="auto"/>
            <w:right w:val="none" w:sz="0" w:space="0" w:color="auto"/>
          </w:divBdr>
          <w:divsChild>
            <w:div w:id="1441299473">
              <w:marLeft w:val="0"/>
              <w:marRight w:val="0"/>
              <w:marTop w:val="0"/>
              <w:marBottom w:val="0"/>
              <w:divBdr>
                <w:top w:val="none" w:sz="0" w:space="0" w:color="auto"/>
                <w:left w:val="none" w:sz="0" w:space="0" w:color="auto"/>
                <w:bottom w:val="none" w:sz="0" w:space="0" w:color="auto"/>
                <w:right w:val="none" w:sz="0" w:space="0" w:color="auto"/>
              </w:divBdr>
              <w:divsChild>
                <w:div w:id="6055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microsoft.com/office/2018/08/relationships/commentsExtensible" Target="commentsExtensible.xml"/><Relationship Id="rId42" Type="http://schemas.openxmlformats.org/officeDocument/2006/relationships/hyperlink" Target="https://doi.org/10.1016/S2215-0366(18)30269-4" TargetMode="External"/><Relationship Id="rId47" Type="http://schemas.openxmlformats.org/officeDocument/2006/relationships/hyperlink" Target="https://doi.org/10.1038/s41588-018-0269-7" TargetMode="External"/><Relationship Id="rId63" Type="http://schemas.openxmlformats.org/officeDocument/2006/relationships/hyperlink" Target="https://doi.org/10.1002/14651858.CD012069.pub2" TargetMode="External"/><Relationship Id="rId68" Type="http://schemas.openxmlformats.org/officeDocument/2006/relationships/hyperlink" Target="https://doi.org/10.1056/NEJMra020021" TargetMode="External"/><Relationship Id="rId84" Type="http://schemas.openxmlformats.org/officeDocument/2006/relationships/image" Target="media/image33.png"/><Relationship Id="rId89" Type="http://schemas.openxmlformats.org/officeDocument/2006/relationships/image" Target="media/image38.svg"/><Relationship Id="rId16" Type="http://schemas.openxmlformats.org/officeDocument/2006/relationships/image" Target="media/image9.png"/><Relationship Id="rId11" Type="http://schemas.openxmlformats.org/officeDocument/2006/relationships/image" Target="media/image4.svg"/><Relationship Id="rId32" Type="http://schemas.openxmlformats.org/officeDocument/2006/relationships/hyperlink" Target="https://abcdstudy.org/federal-partners.html" TargetMode="External"/><Relationship Id="rId37" Type="http://schemas.openxmlformats.org/officeDocument/2006/relationships/hyperlink" Target="https://www.healthychildren.org/English/health-issues/conditions/adhd/Pages/Determining-ADHD-Medication-Treatments.aspx" TargetMode="External"/><Relationship Id="rId53" Type="http://schemas.openxmlformats.org/officeDocument/2006/relationships/hyperlink" Target="https://doi.org/10.2165/00003088-199937060-00002" TargetMode="External"/><Relationship Id="rId58" Type="http://schemas.openxmlformats.org/officeDocument/2006/relationships/hyperlink" Target="https://doi.org/10.1086/519795" TargetMode="External"/><Relationship Id="rId74" Type="http://schemas.openxmlformats.org/officeDocument/2006/relationships/image" Target="media/image23.png"/><Relationship Id="rId79" Type="http://schemas.openxmlformats.org/officeDocument/2006/relationships/image" Target="media/image28.sv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4.sv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doi.org/10.1093/gigascience/giab008" TargetMode="External"/><Relationship Id="rId48" Type="http://schemas.openxmlformats.org/officeDocument/2006/relationships/hyperlink" Target="https://doi.org/10.1146/annurev-pharmtox-010814-124835" TargetMode="External"/><Relationship Id="rId64" Type="http://schemas.openxmlformats.org/officeDocument/2006/relationships/hyperlink" Target="https://doi.org/10.1038/s41586-021-03205-y" TargetMode="External"/><Relationship Id="rId69" Type="http://schemas.openxmlformats.org/officeDocument/2006/relationships/hyperlink" Target="https://doi.org/10.1001/jama.2011.998" TargetMode="External"/><Relationship Id="rId80" Type="http://schemas.openxmlformats.org/officeDocument/2006/relationships/image" Target="media/image29.png"/><Relationship Id="rId85" Type="http://schemas.openxmlformats.org/officeDocument/2006/relationships/image" Target="media/image34.svg"/><Relationship Id="rId12" Type="http://schemas.openxmlformats.org/officeDocument/2006/relationships/image" Target="media/image5.png"/><Relationship Id="rId17" Type="http://schemas.openxmlformats.org/officeDocument/2006/relationships/image" Target="media/image10.svg"/><Relationship Id="rId33" Type="http://schemas.openxmlformats.org/officeDocument/2006/relationships/hyperlink" Target="https://abcdstudy.org/consortium_members/" TargetMode="External"/><Relationship Id="rId38" Type="http://schemas.openxmlformats.org/officeDocument/2006/relationships/hyperlink" Target="https://www.ncbi.nlm.nih.gov/pubmed/18581835" TargetMode="External"/><Relationship Id="rId59" Type="http://schemas.openxmlformats.org/officeDocument/2006/relationships/hyperlink" Target="https://www.R-project.org/" TargetMode="External"/><Relationship Id="rId103" Type="http://schemas.microsoft.com/office/2011/relationships/people" Target="people.xml"/><Relationship Id="rId20" Type="http://schemas.microsoft.com/office/2016/09/relationships/commentsIds" Target="commentsIds.xml"/><Relationship Id="rId41" Type="http://schemas.openxmlformats.org/officeDocument/2006/relationships/hyperlink" Target="https://doi.org/10.1186/s12888-021-03040-5" TargetMode="External"/><Relationship Id="rId54" Type="http://schemas.openxmlformats.org/officeDocument/2006/relationships/hyperlink" Target="https://www.ncbi.nlm.nih.gov/pubmed/9680053" TargetMode="External"/><Relationship Id="rId62" Type="http://schemas.openxmlformats.org/officeDocument/2006/relationships/hyperlink" Target="https://doi.org/10.1186/s13073-017-0502-5" TargetMode="External"/><Relationship Id="rId70" Type="http://schemas.openxmlformats.org/officeDocument/2006/relationships/image" Target="media/image19.png"/><Relationship Id="rId75" Type="http://schemas.openxmlformats.org/officeDocument/2006/relationships/image" Target="media/image24.svg"/><Relationship Id="rId83" Type="http://schemas.openxmlformats.org/officeDocument/2006/relationships/image" Target="media/image32.svg"/><Relationship Id="rId88" Type="http://schemas.openxmlformats.org/officeDocument/2006/relationships/image" Target="media/image37.png"/><Relationship Id="rId91" Type="http://schemas.openxmlformats.org/officeDocument/2006/relationships/image" Target="media/image40.sv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hyperlink" Target="https://doi.org/10.3389/fnins.2013.00082" TargetMode="External"/><Relationship Id="rId49" Type="http://schemas.openxmlformats.org/officeDocument/2006/relationships/hyperlink" Target="https://doi.org/10.1146/annurev.genom.2.1.9" TargetMode="External"/><Relationship Id="rId57" Type="http://schemas.openxmlformats.org/officeDocument/2006/relationships/hyperlink" Target="https://doi.org/10.1093/bioinformatics/btaa520" TargetMode="External"/><Relationship Id="rId10" Type="http://schemas.openxmlformats.org/officeDocument/2006/relationships/image" Target="media/image3.png"/><Relationship Id="rId31" Type="http://schemas.openxmlformats.org/officeDocument/2006/relationships/hyperlink" Target="https://privefl.github.io/bigsnpr/articles/bedpca.html" TargetMode="External"/><Relationship Id="rId44" Type="http://schemas.openxmlformats.org/officeDocument/2006/relationships/hyperlink" Target="https://doi.org/10.1038/ng.3656" TargetMode="External"/><Relationship Id="rId52" Type="http://schemas.openxmlformats.org/officeDocument/2006/relationships/hyperlink" Target="https://doi.org/10.1186/s40246-018-0157-3" TargetMode="External"/><Relationship Id="rId60" Type="http://schemas.openxmlformats.org/officeDocument/2006/relationships/hyperlink" Target="https://doi.org/10.1038/nature15817" TargetMode="External"/><Relationship Id="rId65" Type="http://schemas.openxmlformats.org/officeDocument/2006/relationships/hyperlink" Target="https://doi.org/10.1101/2023.06.16.23291504" TargetMode="External"/><Relationship Id="rId73" Type="http://schemas.openxmlformats.org/officeDocument/2006/relationships/image" Target="media/image22.svg"/><Relationship Id="rId78" Type="http://schemas.openxmlformats.org/officeDocument/2006/relationships/image" Target="media/image27.png"/><Relationship Id="rId81" Type="http://schemas.openxmlformats.org/officeDocument/2006/relationships/image" Target="media/image30.svg"/><Relationship Id="rId86" Type="http://schemas.openxmlformats.org/officeDocument/2006/relationships/image" Target="media/image35.png"/><Relationship Id="rId94" Type="http://schemas.openxmlformats.org/officeDocument/2006/relationships/image" Target="media/image43.png"/><Relationship Id="rId99" Type="http://schemas.openxmlformats.org/officeDocument/2006/relationships/image" Target="media/image48.sv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comments" Target="comments.xml"/><Relationship Id="rId39" Type="http://schemas.openxmlformats.org/officeDocument/2006/relationships/hyperlink" Target="https://doi.org/10.1038/s41593-022-01128-z" TargetMode="External"/><Relationship Id="rId34" Type="http://schemas.openxmlformats.org/officeDocument/2006/relationships/hyperlink" Target="http://dx.doi.org/10.15154/8873-zj65" TargetMode="External"/><Relationship Id="rId50" Type="http://schemas.openxmlformats.org/officeDocument/2006/relationships/hyperlink" Target="https://doi.org/10.1038/nature15393" TargetMode="External"/><Relationship Id="rId55" Type="http://schemas.openxmlformats.org/officeDocument/2006/relationships/hyperlink" Target="https://doi.org/10.1093/bioinformatics/btaa1029" TargetMode="External"/><Relationship Id="rId76" Type="http://schemas.openxmlformats.org/officeDocument/2006/relationships/image" Target="media/image25.png"/><Relationship Id="rId97" Type="http://schemas.openxmlformats.org/officeDocument/2006/relationships/image" Target="media/image46.sv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0.svg"/><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8.svg"/><Relationship Id="rId24" Type="http://schemas.openxmlformats.org/officeDocument/2006/relationships/image" Target="media/image13.png"/><Relationship Id="rId40" Type="http://schemas.openxmlformats.org/officeDocument/2006/relationships/hyperlink" Target="https://www.cdc.gov/ncbddd/adhd/data.html" TargetMode="External"/><Relationship Id="rId45" Type="http://schemas.openxmlformats.org/officeDocument/2006/relationships/hyperlink" Target="https://doi.org/10.1111/jcpt.13486" TargetMode="External"/><Relationship Id="rId66" Type="http://schemas.openxmlformats.org/officeDocument/2006/relationships/hyperlink" Target="https://doi.org/10.1101/2021.11.22.21266696" TargetMode="External"/><Relationship Id="rId87" Type="http://schemas.openxmlformats.org/officeDocument/2006/relationships/image" Target="media/image36.svg"/><Relationship Id="rId61" Type="http://schemas.openxmlformats.org/officeDocument/2006/relationships/hyperlink" Target="https://doi.org/10.1161/CIRCULATIONAHA.109.914820" TargetMode="External"/><Relationship Id="rId82" Type="http://schemas.openxmlformats.org/officeDocument/2006/relationships/image" Target="media/image31.png"/><Relationship Id="rId19" Type="http://schemas.microsoft.com/office/2011/relationships/commentsExtended" Target="commentsExtended.xml"/><Relationship Id="rId14" Type="http://schemas.openxmlformats.org/officeDocument/2006/relationships/image" Target="media/image7.png"/><Relationship Id="rId30" Type="http://schemas.openxmlformats.org/officeDocument/2006/relationships/hyperlink" Target="https://github.com/hmgu-itg/VCF-liftover" TargetMode="External"/><Relationship Id="rId35" Type="http://schemas.openxmlformats.org/officeDocument/2006/relationships/hyperlink" Target="https://base.sfari.org" TargetMode="External"/><Relationship Id="rId56" Type="http://schemas.openxmlformats.org/officeDocument/2006/relationships/hyperlink" Target="https://doi.org/10.1093/bioinformatics/bty185" TargetMode="External"/><Relationship Id="rId77" Type="http://schemas.openxmlformats.org/officeDocument/2006/relationships/image" Target="media/image26.svg"/><Relationship Id="rId100" Type="http://schemas.openxmlformats.org/officeDocument/2006/relationships/header" Target="header1.xml"/><Relationship Id="rId105" Type="http://schemas.microsoft.com/office/2020/10/relationships/intelligence" Target="intelligence2.xml"/><Relationship Id="rId8" Type="http://schemas.openxmlformats.org/officeDocument/2006/relationships/image" Target="media/image1.png"/><Relationship Id="rId51" Type="http://schemas.openxmlformats.org/officeDocument/2006/relationships/hyperlink" Target="https://doi.org/10.3390/children8111008" TargetMode="External"/><Relationship Id="rId72" Type="http://schemas.openxmlformats.org/officeDocument/2006/relationships/image" Target="media/image21.png"/><Relationship Id="rId93" Type="http://schemas.openxmlformats.org/officeDocument/2006/relationships/image" Target="media/image42.svg"/><Relationship Id="rId98" Type="http://schemas.openxmlformats.org/officeDocument/2006/relationships/image" Target="media/image47.png"/><Relationship Id="rId3" Type="http://schemas.openxmlformats.org/officeDocument/2006/relationships/styles" Target="styles.xml"/><Relationship Id="rId25" Type="http://schemas.openxmlformats.org/officeDocument/2006/relationships/image" Target="media/image14.svg"/><Relationship Id="rId46" Type="http://schemas.openxmlformats.org/officeDocument/2006/relationships/hyperlink" Target="https://doi.org/10.1038/s41562-020-00936-2" TargetMode="External"/><Relationship Id="rId67" Type="http://schemas.openxmlformats.org/officeDocument/2006/relationships/hyperlink" Target="https://doi.org/10.1007/s00787-023-02176-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745F4-9E2C-D045-81A6-EFECB286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TotalTime>
  <Pages>49</Pages>
  <Words>12999</Words>
  <Characters>74099</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dc:creator>
  <cp:keywords/>
  <dc:description/>
  <cp:lastModifiedBy>Elsadany, Muhammad S I M</cp:lastModifiedBy>
  <cp:revision>124</cp:revision>
  <dcterms:created xsi:type="dcterms:W3CDTF">2023-06-16T15:39:00Z</dcterms:created>
  <dcterms:modified xsi:type="dcterms:W3CDTF">2023-08-02T19:01:00Z</dcterms:modified>
</cp:coreProperties>
</file>